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214FE7" w14:textId="77777777" w:rsidR="00653DB4" w:rsidRPr="00844ED3" w:rsidRDefault="00653DB4">
      <w:pPr>
        <w:spacing w:line="200" w:lineRule="exact"/>
        <w:rPr>
          <w:rFonts w:cstheme="minorHAnsi"/>
          <w:szCs w:val="24"/>
        </w:rPr>
      </w:pPr>
      <w:bookmarkStart w:id="0" w:name="page1"/>
      <w:bookmarkEnd w:id="0"/>
    </w:p>
    <w:p w14:paraId="50030A03" w14:textId="77777777" w:rsidR="00653DB4" w:rsidRPr="00844ED3" w:rsidRDefault="00653DB4">
      <w:pPr>
        <w:spacing w:line="200" w:lineRule="exact"/>
        <w:rPr>
          <w:rFonts w:cstheme="minorHAnsi"/>
          <w:szCs w:val="24"/>
        </w:rPr>
      </w:pPr>
    </w:p>
    <w:p w14:paraId="1FA3FEAB" w14:textId="77777777" w:rsidR="00653DB4" w:rsidRPr="00844ED3" w:rsidRDefault="00653DB4">
      <w:pPr>
        <w:spacing w:line="200" w:lineRule="exact"/>
        <w:rPr>
          <w:rFonts w:cstheme="minorHAnsi"/>
          <w:szCs w:val="24"/>
        </w:rPr>
      </w:pPr>
    </w:p>
    <w:p w14:paraId="716D96F9" w14:textId="77777777" w:rsidR="00653DB4" w:rsidRPr="00844ED3" w:rsidRDefault="00653DB4">
      <w:pPr>
        <w:spacing w:line="200" w:lineRule="exact"/>
        <w:rPr>
          <w:rFonts w:cstheme="minorHAnsi"/>
          <w:szCs w:val="24"/>
        </w:rPr>
      </w:pPr>
    </w:p>
    <w:p w14:paraId="1445B8C9" w14:textId="77777777" w:rsidR="00653DB4" w:rsidRPr="00844ED3" w:rsidRDefault="00653DB4">
      <w:pPr>
        <w:spacing w:line="200" w:lineRule="exact"/>
        <w:rPr>
          <w:rFonts w:cstheme="minorHAnsi"/>
          <w:szCs w:val="24"/>
        </w:rPr>
      </w:pPr>
    </w:p>
    <w:p w14:paraId="51CEA0E7" w14:textId="77777777" w:rsidR="00653DB4" w:rsidRPr="00844ED3" w:rsidRDefault="00653DB4">
      <w:pPr>
        <w:spacing w:line="200" w:lineRule="exact"/>
        <w:rPr>
          <w:rFonts w:cstheme="minorHAnsi"/>
          <w:szCs w:val="24"/>
        </w:rPr>
      </w:pPr>
    </w:p>
    <w:p w14:paraId="7EFFAC5C" w14:textId="77777777" w:rsidR="00653DB4" w:rsidRPr="00844ED3" w:rsidRDefault="00653DB4">
      <w:pPr>
        <w:spacing w:line="200" w:lineRule="exact"/>
        <w:rPr>
          <w:rFonts w:cstheme="minorHAnsi"/>
          <w:szCs w:val="24"/>
        </w:rPr>
      </w:pPr>
    </w:p>
    <w:p w14:paraId="31843B96" w14:textId="77777777" w:rsidR="00653DB4" w:rsidRPr="00844ED3" w:rsidRDefault="00653DB4">
      <w:pPr>
        <w:spacing w:line="200" w:lineRule="exact"/>
        <w:rPr>
          <w:rFonts w:cstheme="minorHAnsi"/>
          <w:szCs w:val="24"/>
        </w:rPr>
      </w:pPr>
    </w:p>
    <w:p w14:paraId="38EEAE34" w14:textId="77777777" w:rsidR="00653DB4" w:rsidRPr="00844ED3" w:rsidRDefault="00653DB4">
      <w:pPr>
        <w:spacing w:line="200" w:lineRule="exact"/>
        <w:rPr>
          <w:rFonts w:cstheme="minorHAnsi"/>
          <w:szCs w:val="24"/>
        </w:rPr>
      </w:pPr>
    </w:p>
    <w:p w14:paraId="379DCA05" w14:textId="77777777" w:rsidR="00653DB4" w:rsidRPr="00844ED3" w:rsidRDefault="00653DB4">
      <w:pPr>
        <w:spacing w:line="200" w:lineRule="exact"/>
        <w:rPr>
          <w:rFonts w:cstheme="minorHAnsi"/>
          <w:szCs w:val="24"/>
        </w:rPr>
      </w:pPr>
    </w:p>
    <w:p w14:paraId="3B5C0672" w14:textId="77777777" w:rsidR="00653DB4" w:rsidRPr="00844ED3" w:rsidRDefault="00653DB4">
      <w:pPr>
        <w:spacing w:line="200" w:lineRule="exact"/>
        <w:rPr>
          <w:rFonts w:cstheme="minorHAnsi"/>
          <w:szCs w:val="24"/>
        </w:rPr>
      </w:pPr>
    </w:p>
    <w:p w14:paraId="54701B14" w14:textId="77777777" w:rsidR="00653DB4" w:rsidRPr="00844ED3" w:rsidRDefault="00653DB4">
      <w:pPr>
        <w:spacing w:line="200" w:lineRule="exact"/>
        <w:rPr>
          <w:rFonts w:cstheme="minorHAnsi"/>
          <w:szCs w:val="24"/>
        </w:rPr>
      </w:pPr>
    </w:p>
    <w:p w14:paraId="6BCBBC09" w14:textId="77777777" w:rsidR="00653DB4" w:rsidRPr="00844ED3" w:rsidRDefault="00653DB4">
      <w:pPr>
        <w:spacing w:line="200" w:lineRule="exact"/>
        <w:rPr>
          <w:rFonts w:cstheme="minorHAnsi"/>
          <w:szCs w:val="24"/>
        </w:rPr>
      </w:pPr>
    </w:p>
    <w:p w14:paraId="01F98315" w14:textId="77777777" w:rsidR="00653DB4" w:rsidRPr="00844ED3" w:rsidRDefault="00653DB4">
      <w:pPr>
        <w:spacing w:line="200" w:lineRule="exact"/>
        <w:rPr>
          <w:rFonts w:cstheme="minorHAnsi"/>
          <w:szCs w:val="24"/>
        </w:rPr>
      </w:pPr>
    </w:p>
    <w:p w14:paraId="5C267FFD" w14:textId="77777777" w:rsidR="00653DB4" w:rsidRPr="00844ED3" w:rsidRDefault="00653DB4">
      <w:pPr>
        <w:spacing w:line="287" w:lineRule="exact"/>
        <w:rPr>
          <w:rFonts w:cstheme="minorHAnsi"/>
          <w:szCs w:val="24"/>
        </w:rPr>
      </w:pPr>
    </w:p>
    <w:p w14:paraId="4C08F211" w14:textId="77777777"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14:paraId="0E3B48E6" w14:textId="77777777" w:rsidR="00653DB4" w:rsidRPr="00844ED3" w:rsidRDefault="00653DB4">
      <w:pPr>
        <w:spacing w:line="272" w:lineRule="exact"/>
        <w:rPr>
          <w:rFonts w:cstheme="minorHAnsi"/>
          <w:szCs w:val="24"/>
        </w:rPr>
      </w:pPr>
    </w:p>
    <w:p w14:paraId="1368676A" w14:textId="77777777"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14:paraId="27540867" w14:textId="77777777" w:rsidR="00653DB4" w:rsidRPr="00844ED3" w:rsidRDefault="00653DB4">
      <w:pPr>
        <w:spacing w:line="200" w:lineRule="exact"/>
        <w:rPr>
          <w:rFonts w:cstheme="minorHAnsi"/>
          <w:szCs w:val="24"/>
        </w:rPr>
      </w:pPr>
    </w:p>
    <w:p w14:paraId="5DD3286A" w14:textId="77777777" w:rsidR="00653DB4" w:rsidRPr="00844ED3" w:rsidRDefault="00653DB4">
      <w:pPr>
        <w:spacing w:line="200" w:lineRule="exact"/>
        <w:rPr>
          <w:rFonts w:cstheme="minorHAnsi"/>
          <w:szCs w:val="24"/>
        </w:rPr>
      </w:pPr>
    </w:p>
    <w:p w14:paraId="08C251EA" w14:textId="77777777" w:rsidR="00653DB4" w:rsidRPr="00844ED3" w:rsidRDefault="00653DB4">
      <w:pPr>
        <w:spacing w:line="327" w:lineRule="exact"/>
        <w:rPr>
          <w:rFonts w:cstheme="minorHAnsi"/>
          <w:szCs w:val="24"/>
        </w:rPr>
      </w:pPr>
    </w:p>
    <w:p w14:paraId="21CD2499" w14:textId="77777777"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14:paraId="5601C9F6" w14:textId="77777777" w:rsidR="00653DB4" w:rsidRPr="00844ED3" w:rsidRDefault="00653DB4">
      <w:pPr>
        <w:spacing w:line="73" w:lineRule="exact"/>
        <w:rPr>
          <w:rFonts w:cstheme="minorHAnsi"/>
          <w:szCs w:val="24"/>
        </w:rPr>
      </w:pPr>
    </w:p>
    <w:p w14:paraId="1DADCE0B" w14:textId="77777777" w:rsidR="00653DB4" w:rsidRPr="00844ED3" w:rsidRDefault="00A33B95">
      <w:pPr>
        <w:ind w:right="6"/>
        <w:jc w:val="center"/>
        <w:rPr>
          <w:rFonts w:cstheme="minorHAnsi"/>
          <w:sz w:val="20"/>
          <w:szCs w:val="20"/>
        </w:rPr>
      </w:pPr>
      <w:r w:rsidRPr="00844ED3">
        <w:rPr>
          <w:rFonts w:eastAsia="Arial" w:cstheme="minorHAnsi"/>
          <w:szCs w:val="24"/>
        </w:rPr>
        <w:t>Mark Edney</w:t>
      </w:r>
    </w:p>
    <w:p w14:paraId="2FC63026" w14:textId="77777777" w:rsidR="00653DB4" w:rsidRPr="00844ED3" w:rsidRDefault="00653DB4">
      <w:pPr>
        <w:spacing w:line="73" w:lineRule="exact"/>
        <w:rPr>
          <w:rFonts w:cstheme="minorHAnsi"/>
          <w:szCs w:val="24"/>
        </w:rPr>
      </w:pPr>
    </w:p>
    <w:p w14:paraId="6131E577" w14:textId="77777777"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14:paraId="523CE0E5" w14:textId="77777777" w:rsidR="00653DB4" w:rsidRPr="00844ED3" w:rsidRDefault="00653DB4">
      <w:pPr>
        <w:spacing w:line="200" w:lineRule="exact"/>
        <w:rPr>
          <w:rFonts w:cstheme="minorHAnsi"/>
          <w:szCs w:val="24"/>
        </w:rPr>
      </w:pPr>
    </w:p>
    <w:p w14:paraId="048C82CB" w14:textId="77777777" w:rsidR="00653DB4" w:rsidRPr="00844ED3" w:rsidRDefault="00653DB4">
      <w:pPr>
        <w:spacing w:line="221" w:lineRule="exact"/>
        <w:rPr>
          <w:rFonts w:cstheme="minorHAnsi"/>
          <w:szCs w:val="24"/>
        </w:rPr>
      </w:pPr>
    </w:p>
    <w:p w14:paraId="1D8251CE" w14:textId="77777777"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14:paraId="2B891E2F" w14:textId="77777777" w:rsidR="00653DB4" w:rsidRPr="00844ED3" w:rsidRDefault="00653DB4">
      <w:pPr>
        <w:spacing w:line="200" w:lineRule="exact"/>
        <w:rPr>
          <w:rFonts w:cstheme="minorHAnsi"/>
          <w:szCs w:val="24"/>
        </w:rPr>
      </w:pPr>
    </w:p>
    <w:p w14:paraId="4657BC74" w14:textId="77777777" w:rsidR="00653DB4" w:rsidRPr="00844ED3" w:rsidRDefault="00653DB4">
      <w:pPr>
        <w:spacing w:line="221" w:lineRule="exact"/>
        <w:rPr>
          <w:rFonts w:cstheme="minorHAnsi"/>
          <w:szCs w:val="24"/>
        </w:rPr>
      </w:pPr>
    </w:p>
    <w:p w14:paraId="2EE57DA4" w14:textId="77777777"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14:paraId="3511CBB4" w14:textId="77777777" w:rsidR="00653DB4" w:rsidRPr="00844ED3" w:rsidRDefault="00653DB4">
      <w:pPr>
        <w:spacing w:line="73" w:lineRule="exact"/>
        <w:rPr>
          <w:rFonts w:cstheme="minorHAnsi"/>
          <w:szCs w:val="24"/>
        </w:rPr>
      </w:pPr>
    </w:p>
    <w:p w14:paraId="06C08B0A" w14:textId="77777777"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14:paraId="23A2BF86" w14:textId="77777777" w:rsidR="00653DB4" w:rsidRPr="00844ED3" w:rsidRDefault="00653DB4">
      <w:pPr>
        <w:spacing w:line="73" w:lineRule="exact"/>
        <w:rPr>
          <w:rFonts w:cstheme="minorHAnsi"/>
          <w:szCs w:val="24"/>
        </w:rPr>
      </w:pPr>
    </w:p>
    <w:p w14:paraId="359A36B2" w14:textId="77777777" w:rsidR="00653DB4" w:rsidRPr="00844ED3" w:rsidRDefault="00A33B95">
      <w:pPr>
        <w:ind w:right="6"/>
        <w:jc w:val="center"/>
        <w:rPr>
          <w:rFonts w:cstheme="minorHAnsi"/>
          <w:sz w:val="20"/>
          <w:szCs w:val="20"/>
        </w:rPr>
      </w:pPr>
      <w:r w:rsidRPr="00844ED3">
        <w:rPr>
          <w:rFonts w:eastAsia="Arial" w:cstheme="minorHAnsi"/>
          <w:szCs w:val="24"/>
        </w:rPr>
        <w:t>Master of Applied Science</w:t>
      </w:r>
    </w:p>
    <w:p w14:paraId="78311B49" w14:textId="77777777" w:rsidR="00653DB4" w:rsidRPr="00844ED3" w:rsidRDefault="00653DB4">
      <w:pPr>
        <w:spacing w:line="73" w:lineRule="exact"/>
        <w:rPr>
          <w:rFonts w:cstheme="minorHAnsi"/>
          <w:szCs w:val="24"/>
        </w:rPr>
      </w:pPr>
    </w:p>
    <w:p w14:paraId="0EF0AA72" w14:textId="77777777"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14:paraId="41C792AF" w14:textId="77777777" w:rsidR="00653DB4" w:rsidRPr="00844ED3" w:rsidRDefault="00653DB4">
      <w:pPr>
        <w:spacing w:line="73" w:lineRule="exact"/>
        <w:rPr>
          <w:rFonts w:cstheme="minorHAnsi"/>
          <w:szCs w:val="24"/>
        </w:rPr>
      </w:pPr>
    </w:p>
    <w:p w14:paraId="2053110D" w14:textId="77777777" w:rsidR="00653DB4" w:rsidRPr="00844ED3" w:rsidRDefault="00A33B95">
      <w:pPr>
        <w:ind w:right="6"/>
        <w:jc w:val="center"/>
        <w:rPr>
          <w:rFonts w:cstheme="minorHAnsi"/>
          <w:sz w:val="20"/>
          <w:szCs w:val="20"/>
        </w:rPr>
      </w:pPr>
      <w:r w:rsidRPr="00844ED3">
        <w:rPr>
          <w:rFonts w:eastAsia="Arial" w:cstheme="minorHAnsi"/>
          <w:szCs w:val="24"/>
        </w:rPr>
        <w:t>Chemical Engineering</w:t>
      </w:r>
    </w:p>
    <w:p w14:paraId="2DC1F285" w14:textId="77777777" w:rsidR="00653DB4" w:rsidRPr="00844ED3" w:rsidRDefault="00653DB4">
      <w:pPr>
        <w:spacing w:line="73" w:lineRule="exact"/>
        <w:rPr>
          <w:rFonts w:cstheme="minorHAnsi"/>
          <w:szCs w:val="24"/>
        </w:rPr>
      </w:pPr>
    </w:p>
    <w:p w14:paraId="0481A725" w14:textId="77777777" w:rsidR="00653DB4" w:rsidRPr="00844ED3" w:rsidRDefault="00A33B95">
      <w:pPr>
        <w:ind w:right="6"/>
        <w:jc w:val="center"/>
        <w:rPr>
          <w:rFonts w:cstheme="minorHAnsi"/>
          <w:sz w:val="20"/>
          <w:szCs w:val="20"/>
        </w:rPr>
      </w:pPr>
      <w:r w:rsidRPr="00844ED3">
        <w:rPr>
          <w:rFonts w:eastAsia="Arial" w:cstheme="minorHAnsi"/>
          <w:szCs w:val="24"/>
        </w:rPr>
        <w:t>Ryerson University</w:t>
      </w:r>
    </w:p>
    <w:p w14:paraId="7CF5ED36" w14:textId="77777777" w:rsidR="00653DB4" w:rsidRPr="00844ED3" w:rsidRDefault="00653DB4">
      <w:pPr>
        <w:spacing w:line="200" w:lineRule="exact"/>
        <w:rPr>
          <w:rFonts w:cstheme="minorHAnsi"/>
          <w:szCs w:val="24"/>
        </w:rPr>
      </w:pPr>
    </w:p>
    <w:p w14:paraId="019A285B" w14:textId="77777777" w:rsidR="00653DB4" w:rsidRPr="00844ED3" w:rsidRDefault="00653DB4">
      <w:pPr>
        <w:spacing w:line="200" w:lineRule="exact"/>
        <w:rPr>
          <w:rFonts w:cstheme="minorHAnsi"/>
          <w:szCs w:val="24"/>
        </w:rPr>
      </w:pPr>
    </w:p>
    <w:p w14:paraId="120AE8BA" w14:textId="77777777" w:rsidR="00653DB4" w:rsidRPr="00844ED3" w:rsidRDefault="00653DB4">
      <w:pPr>
        <w:spacing w:line="370" w:lineRule="exact"/>
        <w:rPr>
          <w:rFonts w:cstheme="minorHAnsi"/>
          <w:szCs w:val="24"/>
        </w:rPr>
      </w:pPr>
    </w:p>
    <w:p w14:paraId="478EEDDB" w14:textId="77777777"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14:paraId="5147B812" w14:textId="77777777" w:rsidR="00653DB4" w:rsidRPr="00844ED3" w:rsidRDefault="00653DB4">
      <w:pPr>
        <w:spacing w:line="44" w:lineRule="exact"/>
        <w:rPr>
          <w:rFonts w:cstheme="minorHAnsi"/>
          <w:szCs w:val="24"/>
        </w:rPr>
      </w:pPr>
    </w:p>
    <w:p w14:paraId="476D740A" w14:textId="77777777"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14:paraId="4D0973E1" w14:textId="77777777" w:rsidR="00653DB4" w:rsidRPr="00844ED3" w:rsidRDefault="00653DB4">
      <w:pPr>
        <w:spacing w:line="287" w:lineRule="exact"/>
        <w:rPr>
          <w:rFonts w:cstheme="minorHAnsi"/>
          <w:szCs w:val="24"/>
        </w:rPr>
      </w:pPr>
    </w:p>
    <w:p w14:paraId="7EAF6D2E" w14:textId="77777777" w:rsidR="00653DB4" w:rsidRPr="00221460" w:rsidRDefault="001671F7"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September 5</w:t>
      </w:r>
      <w:r w:rsidR="00C07EDC">
        <w:rPr>
          <w:rFonts w:eastAsia="Arial" w:cstheme="minorHAnsi"/>
          <w:szCs w:val="24"/>
        </w:rPr>
        <w:t>, 2020</w:t>
      </w:r>
    </w:p>
    <w:p w14:paraId="2AFC73E0" w14:textId="77777777" w:rsidR="00653DB4" w:rsidRDefault="00A33B95" w:rsidP="00416148">
      <w:pPr>
        <w:pStyle w:val="Heading1"/>
        <w:numPr>
          <w:ilvl w:val="0"/>
          <w:numId w:val="0"/>
        </w:numPr>
        <w:rPr>
          <w:sz w:val="20"/>
          <w:szCs w:val="20"/>
        </w:rPr>
      </w:pPr>
      <w:bookmarkStart w:id="1" w:name="page2"/>
      <w:bookmarkStart w:id="2" w:name="_Toc49196499"/>
      <w:bookmarkEnd w:id="1"/>
      <w:r>
        <w:lastRenderedPageBreak/>
        <w:t>Author’s Declaration</w:t>
      </w:r>
      <w:bookmarkEnd w:id="2"/>
    </w:p>
    <w:p w14:paraId="31F61D16" w14:textId="77777777" w:rsidR="00653DB4" w:rsidRDefault="00653DB4">
      <w:pPr>
        <w:spacing w:line="200" w:lineRule="exact"/>
        <w:rPr>
          <w:sz w:val="20"/>
          <w:szCs w:val="20"/>
        </w:rPr>
      </w:pPr>
    </w:p>
    <w:p w14:paraId="49C69E1F" w14:textId="77777777" w:rsidR="00653DB4" w:rsidRDefault="00653DB4">
      <w:pPr>
        <w:spacing w:line="200" w:lineRule="exact"/>
        <w:rPr>
          <w:sz w:val="20"/>
          <w:szCs w:val="20"/>
        </w:rPr>
      </w:pPr>
    </w:p>
    <w:p w14:paraId="63ACEFE3" w14:textId="77777777" w:rsidR="00653DB4" w:rsidRDefault="00653DB4">
      <w:pPr>
        <w:spacing w:line="200" w:lineRule="exact"/>
        <w:rPr>
          <w:sz w:val="20"/>
          <w:szCs w:val="20"/>
        </w:rPr>
      </w:pPr>
    </w:p>
    <w:p w14:paraId="7C7BD57E" w14:textId="77777777" w:rsidR="00653DB4" w:rsidRDefault="00653DB4">
      <w:pPr>
        <w:spacing w:line="213" w:lineRule="exact"/>
        <w:rPr>
          <w:sz w:val="20"/>
          <w:szCs w:val="20"/>
        </w:rPr>
      </w:pPr>
    </w:p>
    <w:p w14:paraId="35BA308B" w14:textId="77777777" w:rsidR="00653DB4" w:rsidRDefault="00A33B95" w:rsidP="00844ED3">
      <w:pPr>
        <w:rPr>
          <w:sz w:val="20"/>
          <w:szCs w:val="20"/>
        </w:rPr>
      </w:pPr>
      <w:r>
        <w:t>AUTHOR’S DECLARATION FOR ELECTRONIC SUBMISSION OF A THESIS</w:t>
      </w:r>
    </w:p>
    <w:p w14:paraId="42E52262" w14:textId="77777777" w:rsidR="00653DB4" w:rsidRDefault="00653DB4" w:rsidP="00844ED3">
      <w:pPr>
        <w:rPr>
          <w:sz w:val="20"/>
          <w:szCs w:val="20"/>
        </w:rPr>
      </w:pPr>
    </w:p>
    <w:p w14:paraId="6B64D3EE" w14:textId="77777777" w:rsidR="00653DB4" w:rsidRDefault="00653DB4" w:rsidP="00844ED3">
      <w:pPr>
        <w:rPr>
          <w:sz w:val="20"/>
          <w:szCs w:val="20"/>
        </w:rPr>
      </w:pPr>
    </w:p>
    <w:p w14:paraId="1623327F" w14:textId="77777777" w:rsidR="00653DB4" w:rsidRDefault="00A33B95" w:rsidP="00844ED3">
      <w:pPr>
        <w:rPr>
          <w:sz w:val="20"/>
          <w:szCs w:val="20"/>
        </w:rPr>
      </w:pPr>
      <w:r>
        <w:t>I hereby declare that I am the sole author of this thesis. This is a true copy of the thesis, including any required final revisions, as accepted by my examiners.</w:t>
      </w:r>
    </w:p>
    <w:p w14:paraId="5F54EE4D" w14:textId="77777777" w:rsidR="00653DB4" w:rsidRDefault="00653DB4" w:rsidP="00844ED3">
      <w:pPr>
        <w:rPr>
          <w:sz w:val="20"/>
          <w:szCs w:val="20"/>
        </w:rPr>
      </w:pPr>
    </w:p>
    <w:p w14:paraId="5846FAB4" w14:textId="77777777" w:rsidR="00653DB4" w:rsidRDefault="00653DB4" w:rsidP="00844ED3">
      <w:pPr>
        <w:rPr>
          <w:sz w:val="20"/>
          <w:szCs w:val="20"/>
        </w:rPr>
      </w:pPr>
    </w:p>
    <w:p w14:paraId="360CB976" w14:textId="77777777" w:rsidR="00653DB4" w:rsidRDefault="00A33B95" w:rsidP="00844ED3">
      <w:pPr>
        <w:rPr>
          <w:sz w:val="20"/>
          <w:szCs w:val="20"/>
        </w:rPr>
      </w:pPr>
      <w:r>
        <w:t>I authorize Ryerson University to lend this thesis to other institutions or individuals for the purpose of scholarly research.</w:t>
      </w:r>
    </w:p>
    <w:p w14:paraId="2133B731" w14:textId="77777777" w:rsidR="00653DB4" w:rsidRDefault="00653DB4" w:rsidP="00844ED3">
      <w:pPr>
        <w:rPr>
          <w:sz w:val="20"/>
          <w:szCs w:val="20"/>
        </w:rPr>
      </w:pPr>
    </w:p>
    <w:p w14:paraId="580785AD" w14:textId="77777777" w:rsidR="00653DB4" w:rsidRDefault="00653DB4" w:rsidP="00844ED3">
      <w:pPr>
        <w:rPr>
          <w:sz w:val="20"/>
          <w:szCs w:val="20"/>
        </w:rPr>
      </w:pPr>
    </w:p>
    <w:p w14:paraId="33A02480" w14:textId="77777777"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14:paraId="21A5167F" w14:textId="77777777" w:rsidR="00653DB4" w:rsidRDefault="00653DB4" w:rsidP="00844ED3">
      <w:pPr>
        <w:rPr>
          <w:sz w:val="20"/>
          <w:szCs w:val="20"/>
        </w:rPr>
      </w:pPr>
    </w:p>
    <w:p w14:paraId="555CD15D" w14:textId="77777777"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14:paraId="64D8C4B5" w14:textId="77777777" w:rsidR="00653DB4" w:rsidRDefault="00653DB4">
      <w:pPr>
        <w:sectPr w:rsidR="00653DB4" w:rsidSect="003929F2">
          <w:pgSz w:w="11900" w:h="16838"/>
          <w:pgMar w:top="1440" w:right="1440" w:bottom="274" w:left="1440" w:header="0" w:footer="0" w:gutter="0"/>
          <w:pgNumType w:fmt="lowerRoman"/>
          <w:cols w:space="720"/>
          <w:docGrid w:linePitch="299"/>
        </w:sectPr>
      </w:pPr>
    </w:p>
    <w:p w14:paraId="6AFF517B" w14:textId="77777777" w:rsidR="00653DB4" w:rsidRDefault="00653DB4">
      <w:pPr>
        <w:spacing w:line="200" w:lineRule="exact"/>
        <w:rPr>
          <w:sz w:val="20"/>
          <w:szCs w:val="20"/>
        </w:rPr>
      </w:pPr>
    </w:p>
    <w:p w14:paraId="5FE5D3F1" w14:textId="77777777" w:rsidR="00653DB4" w:rsidRDefault="00653DB4">
      <w:pPr>
        <w:spacing w:line="200" w:lineRule="exact"/>
        <w:rPr>
          <w:sz w:val="20"/>
          <w:szCs w:val="20"/>
        </w:rPr>
      </w:pPr>
    </w:p>
    <w:p w14:paraId="0F00B2EC" w14:textId="77777777" w:rsidR="00653DB4" w:rsidRDefault="00653DB4">
      <w:pPr>
        <w:spacing w:line="200" w:lineRule="exact"/>
        <w:rPr>
          <w:sz w:val="20"/>
          <w:szCs w:val="20"/>
        </w:rPr>
      </w:pPr>
    </w:p>
    <w:p w14:paraId="28DCD091" w14:textId="77777777" w:rsidR="00653DB4" w:rsidRDefault="00653DB4">
      <w:pPr>
        <w:spacing w:line="200" w:lineRule="exact"/>
        <w:rPr>
          <w:sz w:val="20"/>
          <w:szCs w:val="20"/>
        </w:rPr>
      </w:pPr>
    </w:p>
    <w:p w14:paraId="3A3A136F" w14:textId="77777777" w:rsidR="00653DB4" w:rsidRDefault="00653DB4">
      <w:pPr>
        <w:spacing w:line="200" w:lineRule="exact"/>
        <w:rPr>
          <w:sz w:val="20"/>
          <w:szCs w:val="20"/>
        </w:rPr>
      </w:pPr>
    </w:p>
    <w:p w14:paraId="61084B1C" w14:textId="77777777" w:rsidR="00653DB4" w:rsidRDefault="00653DB4">
      <w:pPr>
        <w:spacing w:line="200" w:lineRule="exact"/>
        <w:rPr>
          <w:sz w:val="20"/>
          <w:szCs w:val="20"/>
        </w:rPr>
      </w:pPr>
    </w:p>
    <w:p w14:paraId="16365D72" w14:textId="77777777" w:rsidR="00653DB4" w:rsidRDefault="00653DB4">
      <w:pPr>
        <w:spacing w:line="200" w:lineRule="exact"/>
        <w:rPr>
          <w:sz w:val="20"/>
          <w:szCs w:val="20"/>
        </w:rPr>
      </w:pPr>
    </w:p>
    <w:p w14:paraId="3EABA3F3" w14:textId="77777777" w:rsidR="00653DB4" w:rsidRDefault="00653DB4">
      <w:pPr>
        <w:spacing w:line="200" w:lineRule="exact"/>
        <w:rPr>
          <w:sz w:val="20"/>
          <w:szCs w:val="20"/>
        </w:rPr>
      </w:pPr>
    </w:p>
    <w:p w14:paraId="59BD6A55" w14:textId="77777777" w:rsidR="00653DB4" w:rsidRDefault="00653DB4">
      <w:pPr>
        <w:spacing w:line="200" w:lineRule="exact"/>
        <w:rPr>
          <w:sz w:val="20"/>
          <w:szCs w:val="20"/>
        </w:rPr>
      </w:pPr>
    </w:p>
    <w:p w14:paraId="52A51C8A" w14:textId="77777777" w:rsidR="00653DB4" w:rsidRDefault="00653DB4">
      <w:pPr>
        <w:spacing w:line="200" w:lineRule="exact"/>
        <w:rPr>
          <w:sz w:val="20"/>
          <w:szCs w:val="20"/>
        </w:rPr>
      </w:pPr>
    </w:p>
    <w:p w14:paraId="2344B5EC" w14:textId="77777777" w:rsidR="00653DB4" w:rsidRDefault="00653DB4">
      <w:pPr>
        <w:spacing w:line="200" w:lineRule="exact"/>
        <w:rPr>
          <w:sz w:val="20"/>
          <w:szCs w:val="20"/>
        </w:rPr>
      </w:pPr>
    </w:p>
    <w:p w14:paraId="1E03E5C5" w14:textId="77777777" w:rsidR="00653DB4" w:rsidRDefault="00653DB4">
      <w:pPr>
        <w:spacing w:line="200" w:lineRule="exact"/>
        <w:rPr>
          <w:sz w:val="20"/>
          <w:szCs w:val="20"/>
        </w:rPr>
      </w:pPr>
    </w:p>
    <w:p w14:paraId="1692718A" w14:textId="77777777" w:rsidR="00653DB4" w:rsidRDefault="00653DB4">
      <w:pPr>
        <w:spacing w:line="200" w:lineRule="exact"/>
        <w:rPr>
          <w:sz w:val="20"/>
          <w:szCs w:val="20"/>
        </w:rPr>
      </w:pPr>
    </w:p>
    <w:p w14:paraId="0B1A6CBD" w14:textId="77777777" w:rsidR="00653DB4" w:rsidRDefault="00653DB4">
      <w:pPr>
        <w:spacing w:line="200" w:lineRule="exact"/>
        <w:rPr>
          <w:sz w:val="20"/>
          <w:szCs w:val="20"/>
        </w:rPr>
      </w:pPr>
    </w:p>
    <w:p w14:paraId="0FCA4B95" w14:textId="77777777" w:rsidR="00653DB4" w:rsidRDefault="00653DB4">
      <w:pPr>
        <w:spacing w:line="200" w:lineRule="exact"/>
        <w:rPr>
          <w:sz w:val="20"/>
          <w:szCs w:val="20"/>
        </w:rPr>
      </w:pPr>
    </w:p>
    <w:p w14:paraId="5EC23A17" w14:textId="77777777" w:rsidR="00653DB4" w:rsidRDefault="00653DB4">
      <w:pPr>
        <w:spacing w:line="200" w:lineRule="exact"/>
        <w:rPr>
          <w:sz w:val="20"/>
          <w:szCs w:val="20"/>
        </w:rPr>
      </w:pPr>
    </w:p>
    <w:p w14:paraId="5C3B6F94" w14:textId="77777777" w:rsidR="00653DB4" w:rsidRDefault="00653DB4">
      <w:pPr>
        <w:spacing w:line="200" w:lineRule="exact"/>
        <w:rPr>
          <w:sz w:val="20"/>
          <w:szCs w:val="20"/>
        </w:rPr>
      </w:pPr>
    </w:p>
    <w:p w14:paraId="6F3457D4" w14:textId="77777777" w:rsidR="00653DB4" w:rsidRDefault="00653DB4">
      <w:pPr>
        <w:spacing w:line="200" w:lineRule="exact"/>
        <w:rPr>
          <w:sz w:val="20"/>
          <w:szCs w:val="20"/>
        </w:rPr>
      </w:pPr>
    </w:p>
    <w:p w14:paraId="461A62C4" w14:textId="77777777" w:rsidR="00653DB4" w:rsidRDefault="00653DB4">
      <w:pPr>
        <w:spacing w:line="200" w:lineRule="exact"/>
        <w:rPr>
          <w:sz w:val="20"/>
          <w:szCs w:val="20"/>
        </w:rPr>
      </w:pPr>
    </w:p>
    <w:p w14:paraId="7D4BD1B1" w14:textId="77777777" w:rsidR="00653DB4" w:rsidRDefault="00653DB4">
      <w:pPr>
        <w:spacing w:line="200" w:lineRule="exact"/>
        <w:rPr>
          <w:sz w:val="20"/>
          <w:szCs w:val="20"/>
        </w:rPr>
      </w:pPr>
    </w:p>
    <w:p w14:paraId="60B860FE" w14:textId="77777777" w:rsidR="00653DB4" w:rsidRDefault="00653DB4">
      <w:pPr>
        <w:spacing w:line="200" w:lineRule="exact"/>
        <w:rPr>
          <w:sz w:val="20"/>
          <w:szCs w:val="20"/>
        </w:rPr>
      </w:pPr>
    </w:p>
    <w:p w14:paraId="1C6DED7B" w14:textId="77777777" w:rsidR="00653DB4" w:rsidRDefault="00653DB4">
      <w:pPr>
        <w:spacing w:line="200" w:lineRule="exact"/>
        <w:rPr>
          <w:sz w:val="20"/>
          <w:szCs w:val="20"/>
        </w:rPr>
      </w:pPr>
    </w:p>
    <w:p w14:paraId="403C4F2A" w14:textId="77777777" w:rsidR="00653DB4" w:rsidRDefault="00653DB4">
      <w:pPr>
        <w:spacing w:line="200" w:lineRule="exact"/>
        <w:rPr>
          <w:sz w:val="20"/>
          <w:szCs w:val="20"/>
        </w:rPr>
      </w:pPr>
    </w:p>
    <w:p w14:paraId="64B5E309" w14:textId="77777777" w:rsidR="00653DB4" w:rsidRDefault="00653DB4">
      <w:pPr>
        <w:spacing w:line="200" w:lineRule="exact"/>
        <w:rPr>
          <w:sz w:val="20"/>
          <w:szCs w:val="20"/>
        </w:rPr>
      </w:pPr>
    </w:p>
    <w:p w14:paraId="30D3B5E0" w14:textId="77777777" w:rsidR="00653DB4" w:rsidRDefault="00653DB4">
      <w:pPr>
        <w:spacing w:line="200" w:lineRule="exact"/>
        <w:rPr>
          <w:sz w:val="20"/>
          <w:szCs w:val="20"/>
        </w:rPr>
      </w:pPr>
    </w:p>
    <w:p w14:paraId="44F5118A" w14:textId="77777777" w:rsidR="00653DB4" w:rsidRDefault="00653DB4" w:rsidP="00844ED3">
      <w:pPr>
        <w:spacing w:line="200" w:lineRule="exact"/>
        <w:jc w:val="center"/>
        <w:rPr>
          <w:sz w:val="20"/>
          <w:szCs w:val="20"/>
        </w:rPr>
      </w:pPr>
    </w:p>
    <w:p w14:paraId="08AEB9B2" w14:textId="77777777" w:rsidR="00653DB4" w:rsidRDefault="00653DB4">
      <w:pPr>
        <w:sectPr w:rsidR="00653DB4" w:rsidSect="003929F2">
          <w:type w:val="continuous"/>
          <w:pgSz w:w="11900" w:h="16838"/>
          <w:pgMar w:top="1440" w:right="1440" w:bottom="274" w:left="1440" w:header="0" w:footer="0" w:gutter="0"/>
          <w:cols w:space="720"/>
        </w:sectPr>
      </w:pPr>
    </w:p>
    <w:p w14:paraId="32169DFC" w14:textId="77777777"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14:paraId="28B7887E" w14:textId="77777777" w:rsidR="00653DB4" w:rsidRPr="00844ED3" w:rsidRDefault="00653DB4">
      <w:pPr>
        <w:spacing w:line="55" w:lineRule="exact"/>
        <w:rPr>
          <w:rFonts w:cstheme="minorHAnsi"/>
          <w:sz w:val="20"/>
          <w:szCs w:val="20"/>
        </w:rPr>
      </w:pPr>
    </w:p>
    <w:p w14:paraId="23FC093D" w14:textId="77777777"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14:paraId="16FB3D3C" w14:textId="77777777"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14:anchorId="6F43C9E2" wp14:editId="16A4D84B">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14:paraId="3F68D2A1" w14:textId="77777777" w:rsidR="00653DB4" w:rsidRDefault="00653DB4">
      <w:pPr>
        <w:spacing w:line="200" w:lineRule="exact"/>
        <w:rPr>
          <w:sz w:val="20"/>
          <w:szCs w:val="20"/>
        </w:rPr>
      </w:pPr>
    </w:p>
    <w:p w14:paraId="33654E4B" w14:textId="77777777" w:rsidR="00653DB4" w:rsidRDefault="00A33B95" w:rsidP="00416148">
      <w:pPr>
        <w:pStyle w:val="Heading1"/>
        <w:numPr>
          <w:ilvl w:val="0"/>
          <w:numId w:val="0"/>
        </w:numPr>
        <w:rPr>
          <w:sz w:val="20"/>
          <w:szCs w:val="20"/>
        </w:rPr>
      </w:pPr>
      <w:bookmarkStart w:id="4" w:name="_Toc49196500"/>
      <w:r>
        <w:t>Abstract</w:t>
      </w:r>
      <w:bookmarkEnd w:id="4"/>
    </w:p>
    <w:p w14:paraId="50796AFD" w14:textId="77777777" w:rsidR="00653DB4" w:rsidRDefault="00653DB4">
      <w:pPr>
        <w:spacing w:line="200" w:lineRule="exact"/>
        <w:rPr>
          <w:sz w:val="20"/>
          <w:szCs w:val="20"/>
        </w:rPr>
      </w:pPr>
    </w:p>
    <w:p w14:paraId="5D0A3A49" w14:textId="77777777" w:rsidR="00653DB4" w:rsidRDefault="00653DB4">
      <w:pPr>
        <w:spacing w:line="200" w:lineRule="exact"/>
        <w:rPr>
          <w:sz w:val="20"/>
          <w:szCs w:val="20"/>
        </w:rPr>
      </w:pPr>
    </w:p>
    <w:p w14:paraId="6C6ADC35" w14:textId="77777777" w:rsidR="00653DB4" w:rsidRDefault="00653DB4">
      <w:pPr>
        <w:spacing w:line="200" w:lineRule="exact"/>
        <w:rPr>
          <w:sz w:val="20"/>
          <w:szCs w:val="20"/>
        </w:rPr>
      </w:pPr>
    </w:p>
    <w:p w14:paraId="5A8EC75A" w14:textId="77777777" w:rsidR="00653DB4" w:rsidRDefault="00653DB4">
      <w:pPr>
        <w:spacing w:line="248" w:lineRule="exact"/>
        <w:rPr>
          <w:sz w:val="20"/>
          <w:szCs w:val="20"/>
        </w:rPr>
      </w:pPr>
    </w:p>
    <w:p w14:paraId="3282A954" w14:textId="77777777"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high excavation and material costs.</w:t>
      </w:r>
    </w:p>
    <w:p w14:paraId="59A6C8FE" w14:textId="77777777" w:rsidR="00474C75" w:rsidRDefault="00474C75"/>
    <w:p w14:paraId="6E798B11" w14:textId="77777777"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14:paraId="47D9005D" w14:textId="77777777" w:rsidR="00474C75" w:rsidRDefault="00474C75"/>
    <w:p w14:paraId="6AEFCCEB" w14:textId="77777777"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14:paraId="0C954B1C" w14:textId="77777777" w:rsidR="00653DB4" w:rsidRDefault="00A33B95" w:rsidP="00416148">
      <w:pPr>
        <w:pStyle w:val="Heading1"/>
        <w:numPr>
          <w:ilvl w:val="0"/>
          <w:numId w:val="0"/>
        </w:numPr>
        <w:rPr>
          <w:sz w:val="20"/>
          <w:szCs w:val="20"/>
        </w:rPr>
      </w:pPr>
      <w:bookmarkStart w:id="5" w:name="page4"/>
      <w:bookmarkStart w:id="6" w:name="_Toc49196501"/>
      <w:bookmarkEnd w:id="5"/>
      <w:r>
        <w:lastRenderedPageBreak/>
        <w:t>Acknowledgments</w:t>
      </w:r>
      <w:bookmarkEnd w:id="6"/>
    </w:p>
    <w:p w14:paraId="566F2ED6" w14:textId="77777777" w:rsidR="00653DB4" w:rsidRDefault="00653DB4">
      <w:pPr>
        <w:spacing w:line="200" w:lineRule="exact"/>
        <w:rPr>
          <w:sz w:val="20"/>
          <w:szCs w:val="20"/>
        </w:rPr>
      </w:pPr>
    </w:p>
    <w:p w14:paraId="0264B464" w14:textId="77777777" w:rsidR="00653DB4" w:rsidRDefault="00653DB4">
      <w:pPr>
        <w:spacing w:line="200" w:lineRule="exact"/>
        <w:rPr>
          <w:sz w:val="20"/>
          <w:szCs w:val="20"/>
        </w:rPr>
      </w:pPr>
    </w:p>
    <w:p w14:paraId="6C692256" w14:textId="77777777" w:rsidR="00653DB4" w:rsidRDefault="00653DB4">
      <w:pPr>
        <w:spacing w:line="200" w:lineRule="exact"/>
        <w:rPr>
          <w:sz w:val="20"/>
          <w:szCs w:val="20"/>
        </w:rPr>
      </w:pPr>
    </w:p>
    <w:p w14:paraId="18573E6C" w14:textId="77777777" w:rsidR="00653DB4" w:rsidRDefault="00653DB4">
      <w:pPr>
        <w:spacing w:line="248" w:lineRule="exact"/>
        <w:rPr>
          <w:sz w:val="20"/>
          <w:szCs w:val="20"/>
        </w:rPr>
      </w:pPr>
    </w:p>
    <w:p w14:paraId="6602857B" w14:textId="77777777"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14:paraId="09C7AE22" w14:textId="77777777" w:rsidR="00BA3203" w:rsidRDefault="00BA3203" w:rsidP="00844ED3"/>
    <w:p w14:paraId="4C6FF7C9" w14:textId="77777777" w:rsidR="00CB79F1" w:rsidRDefault="00A33B95">
      <w:r>
        <w:t xml:space="preserve">I would like to thank my co-advisors Dr. Maryam Reza and Dr. Samant Upreti for their expert </w:t>
      </w:r>
      <w:r w:rsidR="00DD25FA">
        <w:t>knowledge, which</w:t>
      </w:r>
      <w:r>
        <w:t xml:space="preserve"> has been instrumental for this research. </w:t>
      </w:r>
    </w:p>
    <w:p w14:paraId="7E81C503" w14:textId="77777777" w:rsidR="00CB79F1" w:rsidRDefault="00CB79F1"/>
    <w:p w14:paraId="537012FA" w14:textId="77777777"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14:paraId="0D94E9A6" w14:textId="77777777" w:rsidR="001D7517" w:rsidRDefault="001D7517"/>
    <w:p w14:paraId="24D43D34" w14:textId="77777777"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49196502" w:displacedByCustomXml="prev"/>
        <w:p w14:paraId="7D3CBAB2" w14:textId="77777777"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14:paraId="1DD33175" w14:textId="77777777" w:rsidR="0090532E" w:rsidRDefault="00844ED3">
          <w:pPr>
            <w:pStyle w:val="TOC1"/>
            <w:rPr>
              <w:rFonts w:cstheme="minorBidi"/>
              <w:caps w:val="0"/>
              <w:noProof/>
              <w:sz w:val="22"/>
            </w:rPr>
          </w:pPr>
          <w:r>
            <w:fldChar w:fldCharType="begin"/>
          </w:r>
          <w:r>
            <w:instrText xml:space="preserve"> TOC \o "1-3" \h \z \u </w:instrText>
          </w:r>
          <w:r>
            <w:fldChar w:fldCharType="separate"/>
          </w:r>
          <w:hyperlink w:anchor="_Toc49196499" w:history="1">
            <w:r w:rsidR="0090532E" w:rsidRPr="007D28AD">
              <w:rPr>
                <w:rStyle w:val="Hyperlink"/>
              </w:rPr>
              <w:t>Author’s Declaration</w:t>
            </w:r>
            <w:r w:rsidR="0090532E">
              <w:rPr>
                <w:noProof/>
                <w:webHidden/>
              </w:rPr>
              <w:tab/>
            </w:r>
            <w:r w:rsidR="0090532E">
              <w:rPr>
                <w:noProof/>
                <w:webHidden/>
              </w:rPr>
              <w:fldChar w:fldCharType="begin"/>
            </w:r>
            <w:r w:rsidR="0090532E">
              <w:rPr>
                <w:noProof/>
                <w:webHidden/>
              </w:rPr>
              <w:instrText xml:space="preserve"> PAGEREF _Toc49196499 \h </w:instrText>
            </w:r>
            <w:r w:rsidR="0090532E">
              <w:rPr>
                <w:noProof/>
                <w:webHidden/>
              </w:rPr>
            </w:r>
            <w:r w:rsidR="0090532E">
              <w:rPr>
                <w:noProof/>
                <w:webHidden/>
              </w:rPr>
              <w:fldChar w:fldCharType="separate"/>
            </w:r>
            <w:r w:rsidR="00F86A7F">
              <w:rPr>
                <w:noProof/>
                <w:webHidden/>
              </w:rPr>
              <w:t>ii</w:t>
            </w:r>
            <w:r w:rsidR="0090532E">
              <w:rPr>
                <w:noProof/>
                <w:webHidden/>
              </w:rPr>
              <w:fldChar w:fldCharType="end"/>
            </w:r>
          </w:hyperlink>
        </w:p>
        <w:p w14:paraId="4A1D1378" w14:textId="77777777" w:rsidR="0090532E" w:rsidRDefault="00A37D18">
          <w:pPr>
            <w:pStyle w:val="TOC1"/>
            <w:rPr>
              <w:rFonts w:cstheme="minorBidi"/>
              <w:caps w:val="0"/>
              <w:noProof/>
              <w:sz w:val="22"/>
            </w:rPr>
          </w:pPr>
          <w:hyperlink w:anchor="_Toc49196500" w:history="1">
            <w:r w:rsidR="0090532E" w:rsidRPr="007D28AD">
              <w:rPr>
                <w:rStyle w:val="Hyperlink"/>
              </w:rPr>
              <w:t>Abstract</w:t>
            </w:r>
            <w:r w:rsidR="0090532E">
              <w:rPr>
                <w:noProof/>
                <w:webHidden/>
              </w:rPr>
              <w:tab/>
            </w:r>
            <w:r w:rsidR="0090532E">
              <w:rPr>
                <w:noProof/>
                <w:webHidden/>
              </w:rPr>
              <w:fldChar w:fldCharType="begin"/>
            </w:r>
            <w:r w:rsidR="0090532E">
              <w:rPr>
                <w:noProof/>
                <w:webHidden/>
              </w:rPr>
              <w:instrText xml:space="preserve"> PAGEREF _Toc49196500 \h </w:instrText>
            </w:r>
            <w:r w:rsidR="0090532E">
              <w:rPr>
                <w:noProof/>
                <w:webHidden/>
              </w:rPr>
            </w:r>
            <w:r w:rsidR="0090532E">
              <w:rPr>
                <w:noProof/>
                <w:webHidden/>
              </w:rPr>
              <w:fldChar w:fldCharType="separate"/>
            </w:r>
            <w:r w:rsidR="00F86A7F">
              <w:rPr>
                <w:noProof/>
                <w:webHidden/>
              </w:rPr>
              <w:t>iii</w:t>
            </w:r>
            <w:r w:rsidR="0090532E">
              <w:rPr>
                <w:noProof/>
                <w:webHidden/>
              </w:rPr>
              <w:fldChar w:fldCharType="end"/>
            </w:r>
          </w:hyperlink>
        </w:p>
        <w:p w14:paraId="5880C4C0" w14:textId="77777777" w:rsidR="0090532E" w:rsidRDefault="00A37D18">
          <w:pPr>
            <w:pStyle w:val="TOC1"/>
            <w:rPr>
              <w:rFonts w:cstheme="minorBidi"/>
              <w:caps w:val="0"/>
              <w:noProof/>
              <w:sz w:val="22"/>
            </w:rPr>
          </w:pPr>
          <w:hyperlink w:anchor="_Toc49196501" w:history="1">
            <w:r w:rsidR="0090532E" w:rsidRPr="007D28AD">
              <w:rPr>
                <w:rStyle w:val="Hyperlink"/>
              </w:rPr>
              <w:t>Acknowledgments</w:t>
            </w:r>
            <w:r w:rsidR="0090532E">
              <w:rPr>
                <w:noProof/>
                <w:webHidden/>
              </w:rPr>
              <w:tab/>
            </w:r>
            <w:r w:rsidR="0090532E">
              <w:rPr>
                <w:noProof/>
                <w:webHidden/>
              </w:rPr>
              <w:fldChar w:fldCharType="begin"/>
            </w:r>
            <w:r w:rsidR="0090532E">
              <w:rPr>
                <w:noProof/>
                <w:webHidden/>
              </w:rPr>
              <w:instrText xml:space="preserve"> PAGEREF _Toc49196501 \h </w:instrText>
            </w:r>
            <w:r w:rsidR="0090532E">
              <w:rPr>
                <w:noProof/>
                <w:webHidden/>
              </w:rPr>
            </w:r>
            <w:r w:rsidR="0090532E">
              <w:rPr>
                <w:noProof/>
                <w:webHidden/>
              </w:rPr>
              <w:fldChar w:fldCharType="separate"/>
            </w:r>
            <w:r w:rsidR="00F86A7F">
              <w:rPr>
                <w:noProof/>
                <w:webHidden/>
              </w:rPr>
              <w:t>iv</w:t>
            </w:r>
            <w:r w:rsidR="0090532E">
              <w:rPr>
                <w:noProof/>
                <w:webHidden/>
              </w:rPr>
              <w:fldChar w:fldCharType="end"/>
            </w:r>
          </w:hyperlink>
        </w:p>
        <w:p w14:paraId="5F08D1A4" w14:textId="77777777" w:rsidR="0090532E" w:rsidRDefault="00A37D18">
          <w:pPr>
            <w:pStyle w:val="TOC1"/>
            <w:rPr>
              <w:rFonts w:cstheme="minorBidi"/>
              <w:caps w:val="0"/>
              <w:noProof/>
              <w:sz w:val="22"/>
            </w:rPr>
          </w:pPr>
          <w:hyperlink w:anchor="_Toc49196502" w:history="1">
            <w:r w:rsidR="0090532E" w:rsidRPr="007D28AD">
              <w:rPr>
                <w:rStyle w:val="Hyperlink"/>
              </w:rPr>
              <w:t>Table of Contents</w:t>
            </w:r>
            <w:r w:rsidR="0090532E">
              <w:rPr>
                <w:noProof/>
                <w:webHidden/>
              </w:rPr>
              <w:tab/>
            </w:r>
            <w:r w:rsidR="0090532E">
              <w:rPr>
                <w:noProof/>
                <w:webHidden/>
              </w:rPr>
              <w:fldChar w:fldCharType="begin"/>
            </w:r>
            <w:r w:rsidR="0090532E">
              <w:rPr>
                <w:noProof/>
                <w:webHidden/>
              </w:rPr>
              <w:instrText xml:space="preserve"> PAGEREF _Toc49196502 \h </w:instrText>
            </w:r>
            <w:r w:rsidR="0090532E">
              <w:rPr>
                <w:noProof/>
                <w:webHidden/>
              </w:rPr>
            </w:r>
            <w:r w:rsidR="0090532E">
              <w:rPr>
                <w:noProof/>
                <w:webHidden/>
              </w:rPr>
              <w:fldChar w:fldCharType="separate"/>
            </w:r>
            <w:r w:rsidR="00F86A7F">
              <w:rPr>
                <w:noProof/>
                <w:webHidden/>
              </w:rPr>
              <w:t>v</w:t>
            </w:r>
            <w:r w:rsidR="0090532E">
              <w:rPr>
                <w:noProof/>
                <w:webHidden/>
              </w:rPr>
              <w:fldChar w:fldCharType="end"/>
            </w:r>
          </w:hyperlink>
        </w:p>
        <w:p w14:paraId="705F5CE3" w14:textId="77777777" w:rsidR="0090532E" w:rsidRDefault="00A37D18">
          <w:pPr>
            <w:pStyle w:val="TOC1"/>
            <w:rPr>
              <w:rFonts w:cstheme="minorBidi"/>
              <w:caps w:val="0"/>
              <w:noProof/>
              <w:sz w:val="22"/>
            </w:rPr>
          </w:pPr>
          <w:hyperlink w:anchor="_Toc49196503" w:history="1">
            <w:r w:rsidR="0090532E" w:rsidRPr="007D28AD">
              <w:rPr>
                <w:rStyle w:val="Hyperlink"/>
              </w:rPr>
              <w:t>List of Tables</w:t>
            </w:r>
            <w:r w:rsidR="0090532E">
              <w:rPr>
                <w:noProof/>
                <w:webHidden/>
              </w:rPr>
              <w:tab/>
            </w:r>
            <w:r w:rsidR="0090532E">
              <w:rPr>
                <w:noProof/>
                <w:webHidden/>
              </w:rPr>
              <w:fldChar w:fldCharType="begin"/>
            </w:r>
            <w:r w:rsidR="0090532E">
              <w:rPr>
                <w:noProof/>
                <w:webHidden/>
              </w:rPr>
              <w:instrText xml:space="preserve"> PAGEREF _Toc49196503 \h </w:instrText>
            </w:r>
            <w:r w:rsidR="0090532E">
              <w:rPr>
                <w:noProof/>
                <w:webHidden/>
              </w:rPr>
            </w:r>
            <w:r w:rsidR="0090532E">
              <w:rPr>
                <w:noProof/>
                <w:webHidden/>
              </w:rPr>
              <w:fldChar w:fldCharType="separate"/>
            </w:r>
            <w:r w:rsidR="00F86A7F">
              <w:rPr>
                <w:noProof/>
                <w:webHidden/>
              </w:rPr>
              <w:t>viii</w:t>
            </w:r>
            <w:r w:rsidR="0090532E">
              <w:rPr>
                <w:noProof/>
                <w:webHidden/>
              </w:rPr>
              <w:fldChar w:fldCharType="end"/>
            </w:r>
          </w:hyperlink>
        </w:p>
        <w:p w14:paraId="157B6847" w14:textId="77777777" w:rsidR="0090532E" w:rsidRDefault="00A37D18">
          <w:pPr>
            <w:pStyle w:val="TOC1"/>
            <w:rPr>
              <w:rFonts w:cstheme="minorBidi"/>
              <w:caps w:val="0"/>
              <w:noProof/>
              <w:sz w:val="22"/>
            </w:rPr>
          </w:pPr>
          <w:hyperlink w:anchor="_Toc49196504" w:history="1">
            <w:r w:rsidR="0090532E" w:rsidRPr="007D28AD">
              <w:rPr>
                <w:rStyle w:val="Hyperlink"/>
              </w:rPr>
              <w:t>List of Symbols</w:t>
            </w:r>
            <w:r w:rsidR="0090532E">
              <w:rPr>
                <w:noProof/>
                <w:webHidden/>
              </w:rPr>
              <w:tab/>
            </w:r>
            <w:r w:rsidR="0090532E">
              <w:rPr>
                <w:noProof/>
                <w:webHidden/>
              </w:rPr>
              <w:fldChar w:fldCharType="begin"/>
            </w:r>
            <w:r w:rsidR="0090532E">
              <w:rPr>
                <w:noProof/>
                <w:webHidden/>
              </w:rPr>
              <w:instrText xml:space="preserve"> PAGEREF _Toc49196504 \h </w:instrText>
            </w:r>
            <w:r w:rsidR="0090532E">
              <w:rPr>
                <w:noProof/>
                <w:webHidden/>
              </w:rPr>
            </w:r>
            <w:r w:rsidR="0090532E">
              <w:rPr>
                <w:noProof/>
                <w:webHidden/>
              </w:rPr>
              <w:fldChar w:fldCharType="separate"/>
            </w:r>
            <w:r w:rsidR="00F86A7F">
              <w:rPr>
                <w:noProof/>
                <w:webHidden/>
              </w:rPr>
              <w:t>ix</w:t>
            </w:r>
            <w:r w:rsidR="0090532E">
              <w:rPr>
                <w:noProof/>
                <w:webHidden/>
              </w:rPr>
              <w:fldChar w:fldCharType="end"/>
            </w:r>
          </w:hyperlink>
        </w:p>
        <w:p w14:paraId="3A5C305A" w14:textId="77777777" w:rsidR="0090532E" w:rsidRDefault="00A37D18">
          <w:pPr>
            <w:pStyle w:val="TOC1"/>
            <w:rPr>
              <w:rFonts w:cstheme="minorBidi"/>
              <w:caps w:val="0"/>
              <w:noProof/>
              <w:sz w:val="22"/>
            </w:rPr>
          </w:pPr>
          <w:hyperlink w:anchor="_Toc49196505" w:history="1">
            <w:r w:rsidR="0090532E" w:rsidRPr="007D28AD">
              <w:rPr>
                <w:rStyle w:val="Hyperlink"/>
              </w:rPr>
              <w:t>List of Figures</w:t>
            </w:r>
            <w:r w:rsidR="0090532E">
              <w:rPr>
                <w:noProof/>
                <w:webHidden/>
              </w:rPr>
              <w:tab/>
            </w:r>
            <w:r w:rsidR="0090532E">
              <w:rPr>
                <w:noProof/>
                <w:webHidden/>
              </w:rPr>
              <w:fldChar w:fldCharType="begin"/>
            </w:r>
            <w:r w:rsidR="0090532E">
              <w:rPr>
                <w:noProof/>
                <w:webHidden/>
              </w:rPr>
              <w:instrText xml:space="preserve"> PAGEREF _Toc49196505 \h </w:instrText>
            </w:r>
            <w:r w:rsidR="0090532E">
              <w:rPr>
                <w:noProof/>
                <w:webHidden/>
              </w:rPr>
            </w:r>
            <w:r w:rsidR="0090532E">
              <w:rPr>
                <w:noProof/>
                <w:webHidden/>
              </w:rPr>
              <w:fldChar w:fldCharType="separate"/>
            </w:r>
            <w:r w:rsidR="00F86A7F">
              <w:rPr>
                <w:noProof/>
                <w:webHidden/>
              </w:rPr>
              <w:t>xi</w:t>
            </w:r>
            <w:r w:rsidR="0090532E">
              <w:rPr>
                <w:noProof/>
                <w:webHidden/>
              </w:rPr>
              <w:fldChar w:fldCharType="end"/>
            </w:r>
          </w:hyperlink>
        </w:p>
        <w:p w14:paraId="7DB7CE40" w14:textId="77777777" w:rsidR="0090532E" w:rsidRDefault="00A37D18">
          <w:pPr>
            <w:pStyle w:val="TOC1"/>
            <w:rPr>
              <w:rFonts w:cstheme="minorBidi"/>
              <w:caps w:val="0"/>
              <w:noProof/>
              <w:sz w:val="22"/>
            </w:rPr>
          </w:pPr>
          <w:hyperlink w:anchor="_Toc49196506" w:history="1">
            <w:r w:rsidR="0090532E" w:rsidRPr="007D28AD">
              <w:rPr>
                <w:rStyle w:val="Hyperlink"/>
              </w:rPr>
              <w:t>List of Appendices</w:t>
            </w:r>
            <w:r w:rsidR="0090532E">
              <w:rPr>
                <w:noProof/>
                <w:webHidden/>
              </w:rPr>
              <w:tab/>
            </w:r>
            <w:r w:rsidR="0090532E">
              <w:rPr>
                <w:noProof/>
                <w:webHidden/>
              </w:rPr>
              <w:fldChar w:fldCharType="begin"/>
            </w:r>
            <w:r w:rsidR="0090532E">
              <w:rPr>
                <w:noProof/>
                <w:webHidden/>
              </w:rPr>
              <w:instrText xml:space="preserve"> PAGEREF _Toc49196506 \h </w:instrText>
            </w:r>
            <w:r w:rsidR="0090532E">
              <w:rPr>
                <w:noProof/>
                <w:webHidden/>
              </w:rPr>
            </w:r>
            <w:r w:rsidR="0090532E">
              <w:rPr>
                <w:noProof/>
                <w:webHidden/>
              </w:rPr>
              <w:fldChar w:fldCharType="separate"/>
            </w:r>
            <w:r w:rsidR="00F86A7F">
              <w:rPr>
                <w:noProof/>
                <w:webHidden/>
              </w:rPr>
              <w:t>14</w:t>
            </w:r>
            <w:r w:rsidR="0090532E">
              <w:rPr>
                <w:noProof/>
                <w:webHidden/>
              </w:rPr>
              <w:fldChar w:fldCharType="end"/>
            </w:r>
          </w:hyperlink>
        </w:p>
        <w:p w14:paraId="0F705A20" w14:textId="77777777" w:rsidR="0090532E" w:rsidRDefault="00A37D18">
          <w:pPr>
            <w:pStyle w:val="TOC1"/>
            <w:rPr>
              <w:rFonts w:cstheme="minorBidi"/>
              <w:caps w:val="0"/>
              <w:noProof/>
              <w:sz w:val="22"/>
            </w:rPr>
          </w:pPr>
          <w:hyperlink w:anchor="_Toc49196507" w:history="1">
            <w:r w:rsidR="0090532E" w:rsidRPr="007D28AD">
              <w:rPr>
                <w:rStyle w:val="Hyperlink"/>
                <w14:scene3d>
                  <w14:camera w14:prst="orthographicFront"/>
                  <w14:lightRig w14:rig="threePt" w14:dir="t">
                    <w14:rot w14:lat="0" w14:lon="0" w14:rev="0"/>
                  </w14:lightRig>
                </w14:scene3d>
              </w:rPr>
              <w:t>Chapter 1</w:t>
            </w:r>
            <w:r w:rsidR="0090532E" w:rsidRPr="007D28AD">
              <w:rPr>
                <w:rStyle w:val="Hyperlink"/>
              </w:rPr>
              <w:t xml:space="preserve"> : Introduction</w:t>
            </w:r>
            <w:r w:rsidR="0090532E">
              <w:rPr>
                <w:noProof/>
                <w:webHidden/>
              </w:rPr>
              <w:tab/>
            </w:r>
            <w:r w:rsidR="0090532E">
              <w:rPr>
                <w:noProof/>
                <w:webHidden/>
              </w:rPr>
              <w:fldChar w:fldCharType="begin"/>
            </w:r>
            <w:r w:rsidR="0090532E">
              <w:rPr>
                <w:noProof/>
                <w:webHidden/>
              </w:rPr>
              <w:instrText xml:space="preserve"> PAGEREF _Toc49196507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14:paraId="643E2E40" w14:textId="77777777" w:rsidR="0090532E" w:rsidRDefault="00A37D18">
          <w:pPr>
            <w:pStyle w:val="TOC2"/>
            <w:tabs>
              <w:tab w:val="right" w:leader="dot" w:pos="9010"/>
            </w:tabs>
            <w:rPr>
              <w:rFonts w:cstheme="minorBidi"/>
              <w:noProof/>
              <w:sz w:val="22"/>
            </w:rPr>
          </w:pPr>
          <w:hyperlink w:anchor="_Toc49196508" w:history="1">
            <w:r w:rsidR="0090532E" w:rsidRPr="007D28AD">
              <w:rPr>
                <w:rStyle w:val="Hyperlink"/>
              </w:rPr>
              <w:t>1.1 The Canadian Perspective</w:t>
            </w:r>
            <w:r w:rsidR="0090532E">
              <w:rPr>
                <w:noProof/>
                <w:webHidden/>
              </w:rPr>
              <w:tab/>
            </w:r>
            <w:r w:rsidR="0090532E">
              <w:rPr>
                <w:noProof/>
                <w:webHidden/>
              </w:rPr>
              <w:fldChar w:fldCharType="begin"/>
            </w:r>
            <w:r w:rsidR="0090532E">
              <w:rPr>
                <w:noProof/>
                <w:webHidden/>
              </w:rPr>
              <w:instrText xml:space="preserve"> PAGEREF _Toc49196508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14:paraId="40814908" w14:textId="77777777" w:rsidR="0090532E" w:rsidRDefault="00A37D18">
          <w:pPr>
            <w:pStyle w:val="TOC2"/>
            <w:tabs>
              <w:tab w:val="right" w:leader="dot" w:pos="9010"/>
            </w:tabs>
            <w:rPr>
              <w:rFonts w:cstheme="minorBidi"/>
              <w:noProof/>
              <w:sz w:val="22"/>
            </w:rPr>
          </w:pPr>
          <w:hyperlink w:anchor="_Toc49196509" w:history="1">
            <w:r w:rsidR="0090532E" w:rsidRPr="007D28AD">
              <w:rPr>
                <w:rStyle w:val="Hyperlink"/>
              </w:rPr>
              <w:t>1.2 Bioreactors in Water Engineering</w:t>
            </w:r>
            <w:r w:rsidR="0090532E">
              <w:rPr>
                <w:noProof/>
                <w:webHidden/>
              </w:rPr>
              <w:tab/>
            </w:r>
            <w:r w:rsidR="0090532E">
              <w:rPr>
                <w:noProof/>
                <w:webHidden/>
              </w:rPr>
              <w:fldChar w:fldCharType="begin"/>
            </w:r>
            <w:r w:rsidR="0090532E">
              <w:rPr>
                <w:noProof/>
                <w:webHidden/>
              </w:rPr>
              <w:instrText xml:space="preserve"> PAGEREF _Toc49196509 \h </w:instrText>
            </w:r>
            <w:r w:rsidR="0090532E">
              <w:rPr>
                <w:noProof/>
                <w:webHidden/>
              </w:rPr>
            </w:r>
            <w:r w:rsidR="0090532E">
              <w:rPr>
                <w:noProof/>
                <w:webHidden/>
              </w:rPr>
              <w:fldChar w:fldCharType="separate"/>
            </w:r>
            <w:r w:rsidR="00F86A7F">
              <w:rPr>
                <w:noProof/>
                <w:webHidden/>
              </w:rPr>
              <w:t>3</w:t>
            </w:r>
            <w:r w:rsidR="0090532E">
              <w:rPr>
                <w:noProof/>
                <w:webHidden/>
              </w:rPr>
              <w:fldChar w:fldCharType="end"/>
            </w:r>
          </w:hyperlink>
        </w:p>
        <w:p w14:paraId="3ADB9471" w14:textId="77777777" w:rsidR="0090532E" w:rsidRDefault="00A37D18">
          <w:pPr>
            <w:pStyle w:val="TOC2"/>
            <w:tabs>
              <w:tab w:val="right" w:leader="dot" w:pos="9010"/>
            </w:tabs>
            <w:rPr>
              <w:rFonts w:cstheme="minorBidi"/>
              <w:noProof/>
              <w:sz w:val="22"/>
            </w:rPr>
          </w:pPr>
          <w:hyperlink w:anchor="_Toc49196510" w:history="1">
            <w:r w:rsidR="0090532E" w:rsidRPr="007D28AD">
              <w:rPr>
                <w:rStyle w:val="Hyperlink"/>
              </w:rPr>
              <w:t>1.3 Thesis Overview</w:t>
            </w:r>
            <w:r w:rsidR="0090532E">
              <w:rPr>
                <w:noProof/>
                <w:webHidden/>
              </w:rPr>
              <w:tab/>
            </w:r>
            <w:r w:rsidR="0090532E">
              <w:rPr>
                <w:noProof/>
                <w:webHidden/>
              </w:rPr>
              <w:fldChar w:fldCharType="begin"/>
            </w:r>
            <w:r w:rsidR="0090532E">
              <w:rPr>
                <w:noProof/>
                <w:webHidden/>
              </w:rPr>
              <w:instrText xml:space="preserve"> PAGEREF _Toc49196510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14:paraId="14DA9968" w14:textId="77777777" w:rsidR="0090532E" w:rsidRDefault="00A37D18">
          <w:pPr>
            <w:pStyle w:val="TOC1"/>
            <w:rPr>
              <w:rFonts w:cstheme="minorBidi"/>
              <w:caps w:val="0"/>
              <w:noProof/>
              <w:sz w:val="22"/>
            </w:rPr>
          </w:pPr>
          <w:hyperlink w:anchor="_Toc49196511" w:history="1">
            <w:r w:rsidR="0090532E" w:rsidRPr="007D28AD">
              <w:rPr>
                <w:rStyle w:val="Hyperlink"/>
                <w14:scene3d>
                  <w14:camera w14:prst="orthographicFront"/>
                  <w14:lightRig w14:rig="threePt" w14:dir="t">
                    <w14:rot w14:lat="0" w14:lon="0" w14:rev="0"/>
                  </w14:lightRig>
                </w14:scene3d>
              </w:rPr>
              <w:t>Chapter 2</w:t>
            </w:r>
            <w:r w:rsidR="0090532E" w:rsidRPr="007D28AD">
              <w:rPr>
                <w:rStyle w:val="Hyperlink"/>
              </w:rPr>
              <w:t xml:space="preserve"> : Literature Review</w:t>
            </w:r>
            <w:r w:rsidR="0090532E">
              <w:rPr>
                <w:noProof/>
                <w:webHidden/>
              </w:rPr>
              <w:tab/>
            </w:r>
            <w:r w:rsidR="0090532E">
              <w:rPr>
                <w:noProof/>
                <w:webHidden/>
              </w:rPr>
              <w:fldChar w:fldCharType="begin"/>
            </w:r>
            <w:r w:rsidR="0090532E">
              <w:rPr>
                <w:noProof/>
                <w:webHidden/>
              </w:rPr>
              <w:instrText xml:space="preserve"> PAGEREF _Toc49196511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213BE2E8" w14:textId="77777777" w:rsidR="0090532E" w:rsidRDefault="00A37D18">
          <w:pPr>
            <w:pStyle w:val="TOC2"/>
            <w:tabs>
              <w:tab w:val="left" w:pos="880"/>
              <w:tab w:val="right" w:leader="dot" w:pos="9010"/>
            </w:tabs>
            <w:rPr>
              <w:rFonts w:cstheme="minorBidi"/>
              <w:noProof/>
              <w:sz w:val="22"/>
            </w:rPr>
          </w:pPr>
          <w:hyperlink w:anchor="_Toc49196512" w:history="1">
            <w:r w:rsidR="0090532E" w:rsidRPr="007D28AD">
              <w:rPr>
                <w:rStyle w:val="Hyperlink"/>
              </w:rPr>
              <w:t>2.1</w:t>
            </w:r>
            <w:r w:rsidR="0090532E">
              <w:rPr>
                <w:rFonts w:cstheme="minorBidi"/>
                <w:noProof/>
                <w:sz w:val="22"/>
              </w:rPr>
              <w:tab/>
            </w:r>
            <w:r w:rsidR="0090532E" w:rsidRPr="007D28AD">
              <w:rPr>
                <w:rStyle w:val="Hyperlink"/>
              </w:rPr>
              <w:t>Wastewater Bioreactors</w:t>
            </w:r>
            <w:r w:rsidR="0090532E">
              <w:rPr>
                <w:noProof/>
                <w:webHidden/>
              </w:rPr>
              <w:tab/>
            </w:r>
            <w:r w:rsidR="0090532E">
              <w:rPr>
                <w:noProof/>
                <w:webHidden/>
              </w:rPr>
              <w:fldChar w:fldCharType="begin"/>
            </w:r>
            <w:r w:rsidR="0090532E">
              <w:rPr>
                <w:noProof/>
                <w:webHidden/>
              </w:rPr>
              <w:instrText xml:space="preserve"> PAGEREF _Toc49196512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117C93A2" w14:textId="77777777" w:rsidR="0090532E" w:rsidRDefault="00A37D18">
          <w:pPr>
            <w:pStyle w:val="TOC3"/>
            <w:tabs>
              <w:tab w:val="left" w:pos="1320"/>
              <w:tab w:val="right" w:leader="dot" w:pos="9010"/>
            </w:tabs>
            <w:rPr>
              <w:rFonts w:cstheme="minorBidi"/>
              <w:noProof/>
              <w:sz w:val="22"/>
            </w:rPr>
          </w:pPr>
          <w:hyperlink w:anchor="_Toc49196513" w:history="1">
            <w:r w:rsidR="0090532E" w:rsidRPr="007D28AD">
              <w:rPr>
                <w:rStyle w:val="Hyperlink"/>
              </w:rPr>
              <w:t>2.1.1</w:t>
            </w:r>
            <w:r w:rsidR="0090532E">
              <w:rPr>
                <w:rFonts w:cstheme="minorBidi"/>
                <w:noProof/>
                <w:sz w:val="22"/>
              </w:rPr>
              <w:tab/>
            </w:r>
            <w:r w:rsidR="0090532E" w:rsidRPr="007D28AD">
              <w:rPr>
                <w:rStyle w:val="Hyperlink"/>
              </w:rPr>
              <w:t>Moving Bed Biofilm Reactors</w:t>
            </w:r>
            <w:r w:rsidR="0090532E">
              <w:rPr>
                <w:noProof/>
                <w:webHidden/>
              </w:rPr>
              <w:tab/>
            </w:r>
            <w:r w:rsidR="0090532E">
              <w:rPr>
                <w:noProof/>
                <w:webHidden/>
              </w:rPr>
              <w:fldChar w:fldCharType="begin"/>
            </w:r>
            <w:r w:rsidR="0090532E">
              <w:rPr>
                <w:noProof/>
                <w:webHidden/>
              </w:rPr>
              <w:instrText xml:space="preserve"> PAGEREF _Toc49196513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73386DEA" w14:textId="77777777" w:rsidR="0090532E" w:rsidRDefault="00A37D18">
          <w:pPr>
            <w:pStyle w:val="TOC3"/>
            <w:tabs>
              <w:tab w:val="left" w:pos="1320"/>
              <w:tab w:val="right" w:leader="dot" w:pos="9010"/>
            </w:tabs>
            <w:rPr>
              <w:rFonts w:cstheme="minorBidi"/>
              <w:noProof/>
              <w:sz w:val="22"/>
            </w:rPr>
          </w:pPr>
          <w:hyperlink w:anchor="_Toc49196514" w:history="1">
            <w:r w:rsidR="0090532E" w:rsidRPr="007D28AD">
              <w:rPr>
                <w:rStyle w:val="Hyperlink"/>
              </w:rPr>
              <w:t>2.1.2</w:t>
            </w:r>
            <w:r w:rsidR="0090532E">
              <w:rPr>
                <w:rFonts w:cstheme="minorBidi"/>
                <w:noProof/>
                <w:sz w:val="22"/>
              </w:rPr>
              <w:tab/>
            </w:r>
            <w:r w:rsidR="0090532E" w:rsidRPr="007D28AD">
              <w:rPr>
                <w:rStyle w:val="Hyperlink"/>
              </w:rPr>
              <w:t>Sequencing Batch Biofilm Reactors</w:t>
            </w:r>
            <w:r w:rsidR="0090532E">
              <w:rPr>
                <w:noProof/>
                <w:webHidden/>
              </w:rPr>
              <w:tab/>
            </w:r>
            <w:r w:rsidR="0090532E">
              <w:rPr>
                <w:noProof/>
                <w:webHidden/>
              </w:rPr>
              <w:fldChar w:fldCharType="begin"/>
            </w:r>
            <w:r w:rsidR="0090532E">
              <w:rPr>
                <w:noProof/>
                <w:webHidden/>
              </w:rPr>
              <w:instrText xml:space="preserve"> PAGEREF _Toc49196514 \h </w:instrText>
            </w:r>
            <w:r w:rsidR="0090532E">
              <w:rPr>
                <w:noProof/>
                <w:webHidden/>
              </w:rPr>
            </w:r>
            <w:r w:rsidR="0090532E">
              <w:rPr>
                <w:noProof/>
                <w:webHidden/>
              </w:rPr>
              <w:fldChar w:fldCharType="separate"/>
            </w:r>
            <w:r w:rsidR="00F86A7F">
              <w:rPr>
                <w:noProof/>
                <w:webHidden/>
              </w:rPr>
              <w:t>8</w:t>
            </w:r>
            <w:r w:rsidR="0090532E">
              <w:rPr>
                <w:noProof/>
                <w:webHidden/>
              </w:rPr>
              <w:fldChar w:fldCharType="end"/>
            </w:r>
          </w:hyperlink>
        </w:p>
        <w:p w14:paraId="56DD8F76" w14:textId="77777777" w:rsidR="0090532E" w:rsidRDefault="00A37D18">
          <w:pPr>
            <w:pStyle w:val="TOC3"/>
            <w:tabs>
              <w:tab w:val="left" w:pos="1320"/>
              <w:tab w:val="right" w:leader="dot" w:pos="9010"/>
            </w:tabs>
            <w:rPr>
              <w:rFonts w:cstheme="minorBidi"/>
              <w:noProof/>
              <w:sz w:val="22"/>
            </w:rPr>
          </w:pPr>
          <w:hyperlink w:anchor="_Toc49196515" w:history="1">
            <w:r w:rsidR="0090532E" w:rsidRPr="007D28AD">
              <w:rPr>
                <w:rStyle w:val="Hyperlink"/>
              </w:rPr>
              <w:t>2.1.3</w:t>
            </w:r>
            <w:r w:rsidR="0090532E">
              <w:rPr>
                <w:rFonts w:cstheme="minorBidi"/>
                <w:noProof/>
                <w:sz w:val="22"/>
              </w:rPr>
              <w:tab/>
            </w:r>
            <w:r w:rsidR="0090532E" w:rsidRPr="007D28AD">
              <w:rPr>
                <w:rStyle w:val="Hyperlink"/>
              </w:rPr>
              <w:t>Membrane Bioreactors</w:t>
            </w:r>
            <w:r w:rsidR="0090532E">
              <w:rPr>
                <w:noProof/>
                <w:webHidden/>
              </w:rPr>
              <w:tab/>
            </w:r>
            <w:r w:rsidR="0090532E">
              <w:rPr>
                <w:noProof/>
                <w:webHidden/>
              </w:rPr>
              <w:fldChar w:fldCharType="begin"/>
            </w:r>
            <w:r w:rsidR="0090532E">
              <w:rPr>
                <w:noProof/>
                <w:webHidden/>
              </w:rPr>
              <w:instrText xml:space="preserve"> PAGEREF _Toc49196515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14:paraId="0CD5799D" w14:textId="77777777" w:rsidR="0090532E" w:rsidRDefault="00A37D18">
          <w:pPr>
            <w:pStyle w:val="TOC3"/>
            <w:tabs>
              <w:tab w:val="right" w:leader="dot" w:pos="9010"/>
            </w:tabs>
            <w:rPr>
              <w:rFonts w:cstheme="minorBidi"/>
              <w:noProof/>
              <w:sz w:val="22"/>
            </w:rPr>
          </w:pPr>
          <w:hyperlink w:anchor="_Toc49196516" w:history="1">
            <w:r w:rsidR="0090532E" w:rsidRPr="007D28AD">
              <w:rPr>
                <w:rStyle w:val="Hyperlink"/>
              </w:rPr>
              <w:t>2.1.4 Algae-based Technologies</w:t>
            </w:r>
            <w:r w:rsidR="0090532E">
              <w:rPr>
                <w:noProof/>
                <w:webHidden/>
              </w:rPr>
              <w:tab/>
            </w:r>
            <w:r w:rsidR="0090532E">
              <w:rPr>
                <w:noProof/>
                <w:webHidden/>
              </w:rPr>
              <w:fldChar w:fldCharType="begin"/>
            </w:r>
            <w:r w:rsidR="0090532E">
              <w:rPr>
                <w:noProof/>
                <w:webHidden/>
              </w:rPr>
              <w:instrText xml:space="preserve"> PAGEREF _Toc49196516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14:paraId="74A7240B" w14:textId="77777777" w:rsidR="0090532E" w:rsidRDefault="00A37D18">
          <w:pPr>
            <w:pStyle w:val="TOC2"/>
            <w:tabs>
              <w:tab w:val="left" w:pos="880"/>
              <w:tab w:val="right" w:leader="dot" w:pos="9010"/>
            </w:tabs>
            <w:rPr>
              <w:rFonts w:cstheme="minorBidi"/>
              <w:noProof/>
              <w:sz w:val="22"/>
            </w:rPr>
          </w:pPr>
          <w:hyperlink w:anchor="_Toc49196517" w:history="1">
            <w:r w:rsidR="0090532E" w:rsidRPr="007D28AD">
              <w:rPr>
                <w:rStyle w:val="Hyperlink"/>
              </w:rPr>
              <w:t>2.2</w:t>
            </w:r>
            <w:r w:rsidR="0090532E">
              <w:rPr>
                <w:rFonts w:cstheme="minorBidi"/>
                <w:noProof/>
                <w:sz w:val="22"/>
              </w:rPr>
              <w:tab/>
            </w:r>
            <w:r w:rsidR="0090532E" w:rsidRPr="007D28AD">
              <w:rPr>
                <w:rStyle w:val="Hyperlink"/>
              </w:rPr>
              <w:t>Biological Nutrient Removal</w:t>
            </w:r>
            <w:r w:rsidR="0090532E">
              <w:rPr>
                <w:noProof/>
                <w:webHidden/>
              </w:rPr>
              <w:tab/>
            </w:r>
            <w:r w:rsidR="0090532E">
              <w:rPr>
                <w:noProof/>
                <w:webHidden/>
              </w:rPr>
              <w:fldChar w:fldCharType="begin"/>
            </w:r>
            <w:r w:rsidR="0090532E">
              <w:rPr>
                <w:noProof/>
                <w:webHidden/>
              </w:rPr>
              <w:instrText xml:space="preserve"> PAGEREF _Toc49196517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14:paraId="4B1EBA0C" w14:textId="77777777" w:rsidR="0090532E" w:rsidRDefault="00A37D18">
          <w:pPr>
            <w:pStyle w:val="TOC3"/>
            <w:tabs>
              <w:tab w:val="left" w:pos="1320"/>
              <w:tab w:val="right" w:leader="dot" w:pos="9010"/>
            </w:tabs>
            <w:rPr>
              <w:rFonts w:cstheme="minorBidi"/>
              <w:noProof/>
              <w:sz w:val="22"/>
            </w:rPr>
          </w:pPr>
          <w:hyperlink w:anchor="_Toc49196518" w:history="1">
            <w:r w:rsidR="0090532E" w:rsidRPr="007D28AD">
              <w:rPr>
                <w:rStyle w:val="Hyperlink"/>
                <w:rFonts w:ascii="Arial" w:eastAsia="Arial" w:hAnsi="Arial" w:cs="Arial"/>
              </w:rPr>
              <w:t>2.2.1</w:t>
            </w:r>
            <w:r w:rsidR="0090532E">
              <w:rPr>
                <w:rFonts w:cstheme="minorBidi"/>
                <w:noProof/>
                <w:sz w:val="22"/>
              </w:rPr>
              <w:tab/>
            </w:r>
            <w:r w:rsidR="0090532E" w:rsidRPr="007D28AD">
              <w:rPr>
                <w:rStyle w:val="Hyperlink"/>
                <w:rFonts w:ascii="Arial" w:eastAsia="Arial" w:hAnsi="Arial" w:cs="Arial"/>
              </w:rPr>
              <w:t>Biological Nitrogen Removal</w:t>
            </w:r>
            <w:r w:rsidR="0090532E">
              <w:rPr>
                <w:noProof/>
                <w:webHidden/>
              </w:rPr>
              <w:tab/>
            </w:r>
            <w:r w:rsidR="0090532E">
              <w:rPr>
                <w:noProof/>
                <w:webHidden/>
              </w:rPr>
              <w:fldChar w:fldCharType="begin"/>
            </w:r>
            <w:r w:rsidR="0090532E">
              <w:rPr>
                <w:noProof/>
                <w:webHidden/>
              </w:rPr>
              <w:instrText xml:space="preserve"> PAGEREF _Toc49196518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14:paraId="74D44888" w14:textId="77777777" w:rsidR="0090532E" w:rsidRDefault="00A37D18">
          <w:pPr>
            <w:pStyle w:val="TOC3"/>
            <w:tabs>
              <w:tab w:val="left" w:pos="1320"/>
              <w:tab w:val="right" w:leader="dot" w:pos="9010"/>
            </w:tabs>
            <w:rPr>
              <w:rFonts w:cstheme="minorBidi"/>
              <w:noProof/>
              <w:sz w:val="22"/>
            </w:rPr>
          </w:pPr>
          <w:hyperlink w:anchor="_Toc49196519" w:history="1">
            <w:r w:rsidR="0090532E" w:rsidRPr="007D28AD">
              <w:rPr>
                <w:rStyle w:val="Hyperlink"/>
              </w:rPr>
              <w:t>2.2.2</w:t>
            </w:r>
            <w:r w:rsidR="0090532E">
              <w:rPr>
                <w:rFonts w:cstheme="minorBidi"/>
                <w:noProof/>
                <w:sz w:val="22"/>
              </w:rPr>
              <w:tab/>
            </w:r>
            <w:r w:rsidR="0090532E" w:rsidRPr="007D28AD">
              <w:rPr>
                <w:rStyle w:val="Hyperlink"/>
              </w:rPr>
              <w:t>Biological Phosphorous Removal</w:t>
            </w:r>
            <w:r w:rsidR="0090532E">
              <w:rPr>
                <w:noProof/>
                <w:webHidden/>
              </w:rPr>
              <w:tab/>
            </w:r>
            <w:r w:rsidR="0090532E">
              <w:rPr>
                <w:noProof/>
                <w:webHidden/>
              </w:rPr>
              <w:fldChar w:fldCharType="begin"/>
            </w:r>
            <w:r w:rsidR="0090532E">
              <w:rPr>
                <w:noProof/>
                <w:webHidden/>
              </w:rPr>
              <w:instrText xml:space="preserve"> PAGEREF _Toc49196519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14:paraId="0EEF7202" w14:textId="77777777" w:rsidR="0090532E" w:rsidRDefault="00A37D18">
          <w:pPr>
            <w:pStyle w:val="TOC3"/>
            <w:tabs>
              <w:tab w:val="left" w:pos="1320"/>
              <w:tab w:val="right" w:leader="dot" w:pos="9010"/>
            </w:tabs>
            <w:rPr>
              <w:rFonts w:cstheme="minorBidi"/>
              <w:noProof/>
              <w:sz w:val="22"/>
            </w:rPr>
          </w:pPr>
          <w:hyperlink w:anchor="_Toc49196520" w:history="1">
            <w:r w:rsidR="0090532E" w:rsidRPr="007D28AD">
              <w:rPr>
                <w:rStyle w:val="Hyperlink"/>
              </w:rPr>
              <w:t>2.2.3</w:t>
            </w:r>
            <w:r w:rsidR="0090532E">
              <w:rPr>
                <w:rFonts w:cstheme="minorBidi"/>
                <w:noProof/>
                <w:sz w:val="22"/>
              </w:rPr>
              <w:tab/>
            </w:r>
            <w:r w:rsidR="0090532E" w:rsidRPr="007D28AD">
              <w:rPr>
                <w:rStyle w:val="Hyperlink"/>
              </w:rPr>
              <w:t>Activated Sludge Models</w:t>
            </w:r>
            <w:r w:rsidR="0090532E">
              <w:rPr>
                <w:noProof/>
                <w:webHidden/>
              </w:rPr>
              <w:tab/>
            </w:r>
            <w:r w:rsidR="0090532E">
              <w:rPr>
                <w:noProof/>
                <w:webHidden/>
              </w:rPr>
              <w:fldChar w:fldCharType="begin"/>
            </w:r>
            <w:r w:rsidR="0090532E">
              <w:rPr>
                <w:noProof/>
                <w:webHidden/>
              </w:rPr>
              <w:instrText xml:space="preserve"> PAGEREF _Toc49196520 \h </w:instrText>
            </w:r>
            <w:r w:rsidR="0090532E">
              <w:rPr>
                <w:noProof/>
                <w:webHidden/>
              </w:rPr>
            </w:r>
            <w:r w:rsidR="0090532E">
              <w:rPr>
                <w:noProof/>
                <w:webHidden/>
              </w:rPr>
              <w:fldChar w:fldCharType="separate"/>
            </w:r>
            <w:r w:rsidR="00F86A7F">
              <w:rPr>
                <w:noProof/>
                <w:webHidden/>
              </w:rPr>
              <w:t>17</w:t>
            </w:r>
            <w:r w:rsidR="0090532E">
              <w:rPr>
                <w:noProof/>
                <w:webHidden/>
              </w:rPr>
              <w:fldChar w:fldCharType="end"/>
            </w:r>
          </w:hyperlink>
        </w:p>
        <w:p w14:paraId="12F58016" w14:textId="77777777" w:rsidR="0090532E" w:rsidRDefault="00A37D18">
          <w:pPr>
            <w:pStyle w:val="TOC2"/>
            <w:tabs>
              <w:tab w:val="left" w:pos="880"/>
              <w:tab w:val="right" w:leader="dot" w:pos="9010"/>
            </w:tabs>
            <w:rPr>
              <w:rFonts w:cstheme="minorBidi"/>
              <w:noProof/>
              <w:sz w:val="22"/>
            </w:rPr>
          </w:pPr>
          <w:hyperlink w:anchor="_Toc49196521" w:history="1">
            <w:r w:rsidR="0090532E" w:rsidRPr="007D28AD">
              <w:rPr>
                <w:rStyle w:val="Hyperlink"/>
              </w:rPr>
              <w:t>2.3</w:t>
            </w:r>
            <w:r w:rsidR="0090532E">
              <w:rPr>
                <w:rFonts w:cstheme="minorBidi"/>
                <w:noProof/>
                <w:sz w:val="22"/>
              </w:rPr>
              <w:tab/>
            </w:r>
            <w:r w:rsidR="0090532E" w:rsidRPr="007D28AD">
              <w:rPr>
                <w:rStyle w:val="Hyperlink"/>
              </w:rPr>
              <w:t>The Residence Time Distribution</w:t>
            </w:r>
            <w:r w:rsidR="0090532E">
              <w:rPr>
                <w:noProof/>
                <w:webHidden/>
              </w:rPr>
              <w:tab/>
            </w:r>
            <w:r w:rsidR="0090532E">
              <w:rPr>
                <w:noProof/>
                <w:webHidden/>
              </w:rPr>
              <w:fldChar w:fldCharType="begin"/>
            </w:r>
            <w:r w:rsidR="0090532E">
              <w:rPr>
                <w:noProof/>
                <w:webHidden/>
              </w:rPr>
              <w:instrText xml:space="preserve"> PAGEREF _Toc49196521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14:paraId="6F3F78CC" w14:textId="77777777" w:rsidR="0090532E" w:rsidRDefault="00A37D18">
          <w:pPr>
            <w:pStyle w:val="TOC3"/>
            <w:tabs>
              <w:tab w:val="left" w:pos="1320"/>
              <w:tab w:val="right" w:leader="dot" w:pos="9010"/>
            </w:tabs>
            <w:rPr>
              <w:rFonts w:cstheme="minorBidi"/>
              <w:noProof/>
              <w:sz w:val="22"/>
            </w:rPr>
          </w:pPr>
          <w:hyperlink w:anchor="_Toc49196522" w:history="1">
            <w:r w:rsidR="0090532E" w:rsidRPr="007D28AD">
              <w:rPr>
                <w:rStyle w:val="Hyperlink"/>
              </w:rPr>
              <w:t>2.3.1</w:t>
            </w:r>
            <w:r w:rsidR="0090532E">
              <w:rPr>
                <w:rFonts w:cstheme="minorBidi"/>
                <w:noProof/>
                <w:sz w:val="22"/>
              </w:rPr>
              <w:tab/>
            </w:r>
            <w:r w:rsidR="0090532E" w:rsidRPr="007D28AD">
              <w:rPr>
                <w:rStyle w:val="Hyperlink"/>
              </w:rPr>
              <w:t>Definition</w:t>
            </w:r>
            <w:r w:rsidR="0090532E">
              <w:rPr>
                <w:noProof/>
                <w:webHidden/>
              </w:rPr>
              <w:tab/>
            </w:r>
            <w:r w:rsidR="0090532E">
              <w:rPr>
                <w:noProof/>
                <w:webHidden/>
              </w:rPr>
              <w:fldChar w:fldCharType="begin"/>
            </w:r>
            <w:r w:rsidR="0090532E">
              <w:rPr>
                <w:noProof/>
                <w:webHidden/>
              </w:rPr>
              <w:instrText xml:space="preserve"> PAGEREF _Toc49196522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14:paraId="710A1BC6" w14:textId="77777777" w:rsidR="0090532E" w:rsidRDefault="00A37D18">
          <w:pPr>
            <w:pStyle w:val="TOC3"/>
            <w:tabs>
              <w:tab w:val="left" w:pos="1320"/>
              <w:tab w:val="right" w:leader="dot" w:pos="9010"/>
            </w:tabs>
            <w:rPr>
              <w:rFonts w:cstheme="minorBidi"/>
              <w:noProof/>
              <w:sz w:val="22"/>
            </w:rPr>
          </w:pPr>
          <w:hyperlink w:anchor="_Toc49196523" w:history="1">
            <w:r w:rsidR="0090532E" w:rsidRPr="007D28AD">
              <w:rPr>
                <w:rStyle w:val="Hyperlink"/>
              </w:rPr>
              <w:t>2.3.2</w:t>
            </w:r>
            <w:r w:rsidR="0090532E">
              <w:rPr>
                <w:rFonts w:cstheme="minorBidi"/>
                <w:noProof/>
                <w:sz w:val="22"/>
              </w:rPr>
              <w:tab/>
            </w:r>
            <w:r w:rsidR="0090532E" w:rsidRPr="007D28AD">
              <w:rPr>
                <w:rStyle w:val="Hyperlink"/>
              </w:rPr>
              <w:t>Application of RTD Measurements</w:t>
            </w:r>
            <w:r w:rsidR="0090532E">
              <w:rPr>
                <w:noProof/>
                <w:webHidden/>
              </w:rPr>
              <w:tab/>
            </w:r>
            <w:r w:rsidR="0090532E">
              <w:rPr>
                <w:noProof/>
                <w:webHidden/>
              </w:rPr>
              <w:fldChar w:fldCharType="begin"/>
            </w:r>
            <w:r w:rsidR="0090532E">
              <w:rPr>
                <w:noProof/>
                <w:webHidden/>
              </w:rPr>
              <w:instrText xml:space="preserve"> PAGEREF _Toc49196523 \h </w:instrText>
            </w:r>
            <w:r w:rsidR="0090532E">
              <w:rPr>
                <w:noProof/>
                <w:webHidden/>
              </w:rPr>
            </w:r>
            <w:r w:rsidR="0090532E">
              <w:rPr>
                <w:noProof/>
                <w:webHidden/>
              </w:rPr>
              <w:fldChar w:fldCharType="separate"/>
            </w:r>
            <w:r w:rsidR="00F86A7F">
              <w:rPr>
                <w:noProof/>
                <w:webHidden/>
              </w:rPr>
              <w:t>20</w:t>
            </w:r>
            <w:r w:rsidR="0090532E">
              <w:rPr>
                <w:noProof/>
                <w:webHidden/>
              </w:rPr>
              <w:fldChar w:fldCharType="end"/>
            </w:r>
          </w:hyperlink>
        </w:p>
        <w:p w14:paraId="2BD869E6" w14:textId="77777777" w:rsidR="0090532E" w:rsidRDefault="00A37D18">
          <w:pPr>
            <w:pStyle w:val="TOC3"/>
            <w:tabs>
              <w:tab w:val="left" w:pos="1320"/>
              <w:tab w:val="right" w:leader="dot" w:pos="9010"/>
            </w:tabs>
            <w:rPr>
              <w:rFonts w:cstheme="minorBidi"/>
              <w:noProof/>
              <w:sz w:val="22"/>
            </w:rPr>
          </w:pPr>
          <w:hyperlink w:anchor="_Toc49196524" w:history="1">
            <w:r w:rsidR="0090532E" w:rsidRPr="007D28AD">
              <w:rPr>
                <w:rStyle w:val="Hyperlink"/>
              </w:rPr>
              <w:t>2.3.3</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24 \h </w:instrText>
            </w:r>
            <w:r w:rsidR="0090532E">
              <w:rPr>
                <w:noProof/>
                <w:webHidden/>
              </w:rPr>
            </w:r>
            <w:r w:rsidR="0090532E">
              <w:rPr>
                <w:noProof/>
                <w:webHidden/>
              </w:rPr>
              <w:fldChar w:fldCharType="separate"/>
            </w:r>
            <w:r w:rsidR="00F86A7F">
              <w:rPr>
                <w:noProof/>
                <w:webHidden/>
              </w:rPr>
              <w:t>23</w:t>
            </w:r>
            <w:r w:rsidR="0090532E">
              <w:rPr>
                <w:noProof/>
                <w:webHidden/>
              </w:rPr>
              <w:fldChar w:fldCharType="end"/>
            </w:r>
          </w:hyperlink>
        </w:p>
        <w:p w14:paraId="286376D8" w14:textId="77777777" w:rsidR="0090532E" w:rsidRDefault="00A37D18">
          <w:pPr>
            <w:pStyle w:val="TOC3"/>
            <w:tabs>
              <w:tab w:val="left" w:pos="1320"/>
              <w:tab w:val="right" w:leader="dot" w:pos="9010"/>
            </w:tabs>
            <w:rPr>
              <w:rFonts w:cstheme="minorBidi"/>
              <w:noProof/>
              <w:sz w:val="22"/>
            </w:rPr>
          </w:pPr>
          <w:hyperlink w:anchor="_Toc49196525" w:history="1">
            <w:r w:rsidR="0090532E" w:rsidRPr="007D28AD">
              <w:rPr>
                <w:rStyle w:val="Hyperlink"/>
              </w:rPr>
              <w:t>2.3.4</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25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14:paraId="0AD31197" w14:textId="77777777" w:rsidR="0090532E" w:rsidRDefault="00A37D18">
          <w:pPr>
            <w:pStyle w:val="TOC2"/>
            <w:tabs>
              <w:tab w:val="left" w:pos="880"/>
              <w:tab w:val="right" w:leader="dot" w:pos="9010"/>
            </w:tabs>
            <w:rPr>
              <w:rFonts w:cstheme="minorBidi"/>
              <w:noProof/>
              <w:sz w:val="22"/>
            </w:rPr>
          </w:pPr>
          <w:hyperlink w:anchor="_Toc49196526" w:history="1">
            <w:r w:rsidR="0090532E" w:rsidRPr="007D28AD">
              <w:rPr>
                <w:rStyle w:val="Hyperlink"/>
              </w:rPr>
              <w:t>2.4</w:t>
            </w:r>
            <w:r w:rsidR="0090532E">
              <w:rPr>
                <w:rFonts w:cstheme="minorBidi"/>
                <w:noProof/>
                <w:sz w:val="22"/>
              </w:rPr>
              <w:tab/>
            </w:r>
            <w:r w:rsidR="0090532E" w:rsidRPr="007D28AD">
              <w:rPr>
                <w:rStyle w:val="Hyperlink"/>
              </w:rPr>
              <w:t>Ideal Models</w:t>
            </w:r>
            <w:r w:rsidR="0090532E">
              <w:rPr>
                <w:noProof/>
                <w:webHidden/>
              </w:rPr>
              <w:tab/>
            </w:r>
            <w:r w:rsidR="0090532E">
              <w:rPr>
                <w:noProof/>
                <w:webHidden/>
              </w:rPr>
              <w:fldChar w:fldCharType="begin"/>
            </w:r>
            <w:r w:rsidR="0090532E">
              <w:rPr>
                <w:noProof/>
                <w:webHidden/>
              </w:rPr>
              <w:instrText xml:space="preserve"> PAGEREF _Toc49196526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14:paraId="5E568E84" w14:textId="77777777" w:rsidR="0090532E" w:rsidRDefault="00A37D18">
          <w:pPr>
            <w:pStyle w:val="TOC3"/>
            <w:tabs>
              <w:tab w:val="left" w:pos="1320"/>
              <w:tab w:val="right" w:leader="dot" w:pos="9010"/>
            </w:tabs>
            <w:rPr>
              <w:rFonts w:cstheme="minorBidi"/>
              <w:noProof/>
              <w:sz w:val="22"/>
            </w:rPr>
          </w:pPr>
          <w:hyperlink w:anchor="_Toc49196527" w:history="1">
            <w:r w:rsidR="0090532E" w:rsidRPr="007D28AD">
              <w:rPr>
                <w:rStyle w:val="Hyperlink"/>
              </w:rPr>
              <w:t>2.4.1</w:t>
            </w:r>
            <w:r w:rsidR="0090532E">
              <w:rPr>
                <w:rFonts w:cstheme="minorBidi"/>
                <w:noProof/>
                <w:sz w:val="22"/>
              </w:rPr>
              <w:tab/>
            </w:r>
            <w:r w:rsidR="0090532E" w:rsidRPr="007D28AD">
              <w:rPr>
                <w:rStyle w:val="Hyperlink"/>
              </w:rPr>
              <w:t>Continuous Stirred Tank Reactor</w:t>
            </w:r>
            <w:r w:rsidR="0090532E">
              <w:rPr>
                <w:noProof/>
                <w:webHidden/>
              </w:rPr>
              <w:tab/>
            </w:r>
            <w:r w:rsidR="0090532E">
              <w:rPr>
                <w:noProof/>
                <w:webHidden/>
              </w:rPr>
              <w:fldChar w:fldCharType="begin"/>
            </w:r>
            <w:r w:rsidR="0090532E">
              <w:rPr>
                <w:noProof/>
                <w:webHidden/>
              </w:rPr>
              <w:instrText xml:space="preserve"> PAGEREF _Toc49196527 \h </w:instrText>
            </w:r>
            <w:r w:rsidR="0090532E">
              <w:rPr>
                <w:noProof/>
                <w:webHidden/>
              </w:rPr>
            </w:r>
            <w:r w:rsidR="0090532E">
              <w:rPr>
                <w:noProof/>
                <w:webHidden/>
              </w:rPr>
              <w:fldChar w:fldCharType="separate"/>
            </w:r>
            <w:r w:rsidR="00F86A7F">
              <w:rPr>
                <w:noProof/>
                <w:webHidden/>
              </w:rPr>
              <w:t>28</w:t>
            </w:r>
            <w:r w:rsidR="0090532E">
              <w:rPr>
                <w:noProof/>
                <w:webHidden/>
              </w:rPr>
              <w:fldChar w:fldCharType="end"/>
            </w:r>
          </w:hyperlink>
        </w:p>
        <w:p w14:paraId="39A654CA" w14:textId="77777777" w:rsidR="0090532E" w:rsidRDefault="00A37D18">
          <w:pPr>
            <w:pStyle w:val="TOC3"/>
            <w:tabs>
              <w:tab w:val="left" w:pos="1320"/>
              <w:tab w:val="right" w:leader="dot" w:pos="9010"/>
            </w:tabs>
            <w:rPr>
              <w:rFonts w:cstheme="minorBidi"/>
              <w:noProof/>
              <w:sz w:val="22"/>
            </w:rPr>
          </w:pPr>
          <w:hyperlink w:anchor="_Toc49196528" w:history="1">
            <w:r w:rsidR="0090532E" w:rsidRPr="007D28AD">
              <w:rPr>
                <w:rStyle w:val="Hyperlink"/>
              </w:rPr>
              <w:t>2.4.2</w:t>
            </w:r>
            <w:r w:rsidR="0090532E">
              <w:rPr>
                <w:rFonts w:cstheme="minorBidi"/>
                <w:noProof/>
                <w:sz w:val="22"/>
              </w:rPr>
              <w:tab/>
            </w:r>
            <w:r w:rsidR="0090532E" w:rsidRPr="007D28AD">
              <w:rPr>
                <w:rStyle w:val="Hyperlink"/>
              </w:rPr>
              <w:t>Plug Flow</w:t>
            </w:r>
            <w:r w:rsidR="0090532E">
              <w:rPr>
                <w:noProof/>
                <w:webHidden/>
              </w:rPr>
              <w:tab/>
            </w:r>
            <w:r w:rsidR="0090532E">
              <w:rPr>
                <w:noProof/>
                <w:webHidden/>
              </w:rPr>
              <w:fldChar w:fldCharType="begin"/>
            </w:r>
            <w:r w:rsidR="0090532E">
              <w:rPr>
                <w:noProof/>
                <w:webHidden/>
              </w:rPr>
              <w:instrText xml:space="preserve"> PAGEREF _Toc49196528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14:paraId="3D0FA65F" w14:textId="77777777" w:rsidR="0090532E" w:rsidRDefault="00A37D18">
          <w:pPr>
            <w:pStyle w:val="TOC2"/>
            <w:tabs>
              <w:tab w:val="left" w:pos="880"/>
              <w:tab w:val="right" w:leader="dot" w:pos="9010"/>
            </w:tabs>
            <w:rPr>
              <w:rFonts w:cstheme="minorBidi"/>
              <w:noProof/>
              <w:sz w:val="22"/>
            </w:rPr>
          </w:pPr>
          <w:hyperlink w:anchor="_Toc49196529" w:history="1">
            <w:r w:rsidR="0090532E" w:rsidRPr="007D28AD">
              <w:rPr>
                <w:rStyle w:val="Hyperlink"/>
              </w:rPr>
              <w:t>2.5</w:t>
            </w:r>
            <w:r w:rsidR="0090532E">
              <w:rPr>
                <w:rFonts w:cstheme="minorBidi"/>
                <w:noProof/>
                <w:sz w:val="22"/>
              </w:rPr>
              <w:tab/>
            </w:r>
            <w:r w:rsidR="0090532E" w:rsidRPr="007D28AD">
              <w:rPr>
                <w:rStyle w:val="Hyperlink"/>
              </w:rPr>
              <w:t>Real Reactor Models</w:t>
            </w:r>
            <w:r w:rsidR="0090532E">
              <w:rPr>
                <w:noProof/>
                <w:webHidden/>
              </w:rPr>
              <w:tab/>
            </w:r>
            <w:r w:rsidR="0090532E">
              <w:rPr>
                <w:noProof/>
                <w:webHidden/>
              </w:rPr>
              <w:fldChar w:fldCharType="begin"/>
            </w:r>
            <w:r w:rsidR="0090532E">
              <w:rPr>
                <w:noProof/>
                <w:webHidden/>
              </w:rPr>
              <w:instrText xml:space="preserve"> PAGEREF _Toc49196529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14:paraId="1C6E4DF3" w14:textId="77777777" w:rsidR="0090532E" w:rsidRDefault="00A37D18">
          <w:pPr>
            <w:pStyle w:val="TOC3"/>
            <w:tabs>
              <w:tab w:val="left" w:pos="1320"/>
              <w:tab w:val="right" w:leader="dot" w:pos="9010"/>
            </w:tabs>
            <w:rPr>
              <w:rFonts w:cstheme="minorBidi"/>
              <w:noProof/>
              <w:sz w:val="22"/>
            </w:rPr>
          </w:pPr>
          <w:hyperlink w:anchor="_Toc49196530" w:history="1">
            <w:r w:rsidR="0090532E" w:rsidRPr="007D28AD">
              <w:rPr>
                <w:rStyle w:val="Hyperlink"/>
              </w:rPr>
              <w:t>2.5.1</w:t>
            </w:r>
            <w:r w:rsidR="0090532E">
              <w:rPr>
                <w:rFonts w:cstheme="minorBidi"/>
                <w:noProof/>
                <w:sz w:val="22"/>
              </w:rPr>
              <w:tab/>
            </w:r>
            <w:r w:rsidR="0090532E" w:rsidRPr="007D28AD">
              <w:rPr>
                <w:rStyle w:val="Hyperlink"/>
              </w:rPr>
              <w:t>CSTR in Series</w:t>
            </w:r>
            <w:r w:rsidR="0090532E">
              <w:rPr>
                <w:noProof/>
                <w:webHidden/>
              </w:rPr>
              <w:tab/>
            </w:r>
            <w:r w:rsidR="0090532E">
              <w:rPr>
                <w:noProof/>
                <w:webHidden/>
              </w:rPr>
              <w:fldChar w:fldCharType="begin"/>
            </w:r>
            <w:r w:rsidR="0090532E">
              <w:rPr>
                <w:noProof/>
                <w:webHidden/>
              </w:rPr>
              <w:instrText xml:space="preserve"> PAGEREF _Toc49196530 \h </w:instrText>
            </w:r>
            <w:r w:rsidR="0090532E">
              <w:rPr>
                <w:noProof/>
                <w:webHidden/>
              </w:rPr>
            </w:r>
            <w:r w:rsidR="0090532E">
              <w:rPr>
                <w:noProof/>
                <w:webHidden/>
              </w:rPr>
              <w:fldChar w:fldCharType="separate"/>
            </w:r>
            <w:r w:rsidR="00F86A7F">
              <w:rPr>
                <w:noProof/>
                <w:webHidden/>
              </w:rPr>
              <w:t>34</w:t>
            </w:r>
            <w:r w:rsidR="0090532E">
              <w:rPr>
                <w:noProof/>
                <w:webHidden/>
              </w:rPr>
              <w:fldChar w:fldCharType="end"/>
            </w:r>
          </w:hyperlink>
        </w:p>
        <w:p w14:paraId="4EB12909" w14:textId="77777777" w:rsidR="0090532E" w:rsidRDefault="00A37D18">
          <w:pPr>
            <w:pStyle w:val="TOC3"/>
            <w:tabs>
              <w:tab w:val="left" w:pos="1320"/>
              <w:tab w:val="right" w:leader="dot" w:pos="9010"/>
            </w:tabs>
            <w:rPr>
              <w:rFonts w:cstheme="minorBidi"/>
              <w:noProof/>
              <w:sz w:val="22"/>
            </w:rPr>
          </w:pPr>
          <w:hyperlink w:anchor="_Toc49196531" w:history="1">
            <w:r w:rsidR="0090532E" w:rsidRPr="007D28AD">
              <w:rPr>
                <w:rStyle w:val="Hyperlink"/>
              </w:rPr>
              <w:t>2.5.2</w:t>
            </w:r>
            <w:r w:rsidR="0090532E">
              <w:rPr>
                <w:rFonts w:cstheme="minorBidi"/>
                <w:noProof/>
                <w:sz w:val="22"/>
              </w:rPr>
              <w:tab/>
            </w:r>
            <w:r w:rsidR="0090532E" w:rsidRPr="007D28AD">
              <w:rPr>
                <w:rStyle w:val="Hyperlink"/>
              </w:rPr>
              <w:t>Axial Dispersion Model</w:t>
            </w:r>
            <w:r w:rsidR="0090532E">
              <w:rPr>
                <w:noProof/>
                <w:webHidden/>
              </w:rPr>
              <w:tab/>
            </w:r>
            <w:r w:rsidR="0090532E">
              <w:rPr>
                <w:noProof/>
                <w:webHidden/>
              </w:rPr>
              <w:fldChar w:fldCharType="begin"/>
            </w:r>
            <w:r w:rsidR="0090532E">
              <w:rPr>
                <w:noProof/>
                <w:webHidden/>
              </w:rPr>
              <w:instrText xml:space="preserve"> PAGEREF _Toc49196531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14:paraId="7D801C3A" w14:textId="77777777" w:rsidR="0090532E" w:rsidRDefault="00A37D18">
          <w:pPr>
            <w:pStyle w:val="TOC3"/>
            <w:tabs>
              <w:tab w:val="left" w:pos="1320"/>
              <w:tab w:val="right" w:leader="dot" w:pos="9010"/>
            </w:tabs>
            <w:rPr>
              <w:rFonts w:cstheme="minorBidi"/>
              <w:noProof/>
              <w:sz w:val="22"/>
            </w:rPr>
          </w:pPr>
          <w:hyperlink w:anchor="_Toc49196532" w:history="1">
            <w:r w:rsidR="0090532E" w:rsidRPr="007D28AD">
              <w:rPr>
                <w:rStyle w:val="Hyperlink"/>
              </w:rPr>
              <w:t>2.5.3</w:t>
            </w:r>
            <w:r w:rsidR="0090532E">
              <w:rPr>
                <w:rFonts w:cstheme="minorBidi"/>
                <w:noProof/>
                <w:sz w:val="22"/>
              </w:rPr>
              <w:tab/>
            </w:r>
            <w:r w:rsidR="0090532E" w:rsidRPr="007D28AD">
              <w:rPr>
                <w:rStyle w:val="Hyperlink"/>
              </w:rPr>
              <w:t>Enhanced CSTR in Series</w:t>
            </w:r>
            <w:r w:rsidR="0090532E">
              <w:rPr>
                <w:noProof/>
                <w:webHidden/>
              </w:rPr>
              <w:tab/>
            </w:r>
            <w:r w:rsidR="0090532E">
              <w:rPr>
                <w:noProof/>
                <w:webHidden/>
              </w:rPr>
              <w:fldChar w:fldCharType="begin"/>
            </w:r>
            <w:r w:rsidR="0090532E">
              <w:rPr>
                <w:noProof/>
                <w:webHidden/>
              </w:rPr>
              <w:instrText xml:space="preserve"> PAGEREF _Toc4919653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14:paraId="36C7D4BB" w14:textId="77777777" w:rsidR="0090532E" w:rsidRDefault="00A37D18">
          <w:pPr>
            <w:pStyle w:val="TOC3"/>
            <w:tabs>
              <w:tab w:val="left" w:pos="1320"/>
              <w:tab w:val="right" w:leader="dot" w:pos="9010"/>
            </w:tabs>
            <w:rPr>
              <w:rFonts w:cstheme="minorBidi"/>
              <w:noProof/>
              <w:sz w:val="22"/>
            </w:rPr>
          </w:pPr>
          <w:hyperlink w:anchor="_Toc49196533" w:history="1">
            <w:r w:rsidR="0090532E" w:rsidRPr="007D28AD">
              <w:rPr>
                <w:rStyle w:val="Hyperlink"/>
              </w:rPr>
              <w:t>2.5.4</w:t>
            </w:r>
            <w:r w:rsidR="0090532E">
              <w:rPr>
                <w:rFonts w:cstheme="minorBidi"/>
                <w:noProof/>
                <w:sz w:val="22"/>
              </w:rPr>
              <w:tab/>
            </w:r>
            <w:r w:rsidR="0090532E" w:rsidRPr="007D28AD">
              <w:rPr>
                <w:rStyle w:val="Hyperlink"/>
              </w:rPr>
              <w:t>N-CSTR Model</w:t>
            </w:r>
            <w:r w:rsidR="0090532E">
              <w:rPr>
                <w:noProof/>
                <w:webHidden/>
              </w:rPr>
              <w:tab/>
            </w:r>
            <w:r w:rsidR="0090532E">
              <w:rPr>
                <w:noProof/>
                <w:webHidden/>
              </w:rPr>
              <w:fldChar w:fldCharType="begin"/>
            </w:r>
            <w:r w:rsidR="0090532E">
              <w:rPr>
                <w:noProof/>
                <w:webHidden/>
              </w:rPr>
              <w:instrText xml:space="preserve"> PAGEREF _Toc49196533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14:paraId="2B38E6EC" w14:textId="77777777" w:rsidR="0090532E" w:rsidRDefault="00A37D18">
          <w:pPr>
            <w:pStyle w:val="TOC3"/>
            <w:tabs>
              <w:tab w:val="left" w:pos="1320"/>
              <w:tab w:val="right" w:leader="dot" w:pos="9010"/>
            </w:tabs>
            <w:rPr>
              <w:rFonts w:cstheme="minorBidi"/>
              <w:noProof/>
              <w:sz w:val="22"/>
            </w:rPr>
          </w:pPr>
          <w:hyperlink w:anchor="_Toc49196534" w:history="1">
            <w:r w:rsidR="0090532E" w:rsidRPr="007D28AD">
              <w:rPr>
                <w:rStyle w:val="Hyperlink"/>
              </w:rPr>
              <w:t>2.5.5</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34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14:paraId="40FFAF2C" w14:textId="77777777" w:rsidR="0090532E" w:rsidRDefault="00A37D18">
          <w:pPr>
            <w:pStyle w:val="TOC2"/>
            <w:tabs>
              <w:tab w:val="left" w:pos="880"/>
              <w:tab w:val="right" w:leader="dot" w:pos="9010"/>
            </w:tabs>
            <w:rPr>
              <w:rFonts w:cstheme="minorBidi"/>
              <w:noProof/>
              <w:sz w:val="22"/>
            </w:rPr>
          </w:pPr>
          <w:hyperlink w:anchor="_Toc49196535" w:history="1">
            <w:r w:rsidR="0090532E" w:rsidRPr="007D28AD">
              <w:rPr>
                <w:rStyle w:val="Hyperlink"/>
              </w:rPr>
              <w:t>2.6</w:t>
            </w:r>
            <w:r w:rsidR="0090532E">
              <w:rPr>
                <w:rFonts w:cstheme="minorBidi"/>
                <w:noProof/>
                <w:sz w:val="22"/>
              </w:rPr>
              <w:tab/>
            </w:r>
            <w:r w:rsidR="0090532E" w:rsidRPr="007D28AD">
              <w:rPr>
                <w:rStyle w:val="Hyperlink"/>
              </w:rPr>
              <w:t>Computational Fluid Dynamics</w:t>
            </w:r>
            <w:r w:rsidR="0090532E">
              <w:rPr>
                <w:noProof/>
                <w:webHidden/>
              </w:rPr>
              <w:tab/>
            </w:r>
            <w:r w:rsidR="0090532E">
              <w:rPr>
                <w:noProof/>
                <w:webHidden/>
              </w:rPr>
              <w:fldChar w:fldCharType="begin"/>
            </w:r>
            <w:r w:rsidR="0090532E">
              <w:rPr>
                <w:noProof/>
                <w:webHidden/>
              </w:rPr>
              <w:instrText xml:space="preserve"> PAGEREF _Toc4919653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14:paraId="2BEFF0BF" w14:textId="77777777" w:rsidR="0090532E" w:rsidRDefault="00A37D18">
          <w:pPr>
            <w:pStyle w:val="TOC1"/>
            <w:rPr>
              <w:rFonts w:cstheme="minorBidi"/>
              <w:caps w:val="0"/>
              <w:noProof/>
              <w:sz w:val="22"/>
            </w:rPr>
          </w:pPr>
          <w:hyperlink w:anchor="_Toc49196536" w:history="1">
            <w:r w:rsidR="0090532E" w:rsidRPr="007D28AD">
              <w:rPr>
                <w:rStyle w:val="Hyperlink"/>
                <w14:scene3d>
                  <w14:camera w14:prst="orthographicFront"/>
                  <w14:lightRig w14:rig="threePt" w14:dir="t">
                    <w14:rot w14:lat="0" w14:lon="0" w14:rev="0"/>
                  </w14:lightRig>
                </w14:scene3d>
              </w:rPr>
              <w:t>Chapter 3</w:t>
            </w:r>
            <w:r w:rsidR="0090532E" w:rsidRPr="007D28AD">
              <w:rPr>
                <w:rStyle w:val="Hyperlink"/>
              </w:rPr>
              <w:t xml:space="preserve"> : Materials and Methods</w:t>
            </w:r>
            <w:r w:rsidR="0090532E">
              <w:rPr>
                <w:noProof/>
                <w:webHidden/>
              </w:rPr>
              <w:tab/>
            </w:r>
            <w:r w:rsidR="0090532E">
              <w:rPr>
                <w:noProof/>
                <w:webHidden/>
              </w:rPr>
              <w:fldChar w:fldCharType="begin"/>
            </w:r>
            <w:r w:rsidR="0090532E">
              <w:rPr>
                <w:noProof/>
                <w:webHidden/>
              </w:rPr>
              <w:instrText xml:space="preserve"> PAGEREF _Toc49196536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14:paraId="2EF386FC" w14:textId="77777777" w:rsidR="0090532E" w:rsidRDefault="00A37D18">
          <w:pPr>
            <w:pStyle w:val="TOC2"/>
            <w:tabs>
              <w:tab w:val="left" w:pos="880"/>
              <w:tab w:val="right" w:leader="dot" w:pos="9010"/>
            </w:tabs>
            <w:rPr>
              <w:rFonts w:cstheme="minorBidi"/>
              <w:noProof/>
              <w:sz w:val="22"/>
            </w:rPr>
          </w:pPr>
          <w:hyperlink w:anchor="_Toc49196537" w:history="1">
            <w:r w:rsidR="0090532E" w:rsidRPr="007D28AD">
              <w:rPr>
                <w:rStyle w:val="Hyperlink"/>
              </w:rPr>
              <w:t>3.1</w:t>
            </w:r>
            <w:r w:rsidR="0090532E">
              <w:rPr>
                <w:rFonts w:cstheme="minorBidi"/>
                <w:noProof/>
                <w:sz w:val="22"/>
              </w:rPr>
              <w:tab/>
            </w:r>
            <w:r w:rsidR="0090532E" w:rsidRPr="007D28AD">
              <w:rPr>
                <w:rStyle w:val="Hyperlink"/>
              </w:rPr>
              <w:t>Construction of the STAR Reactor</w:t>
            </w:r>
            <w:r w:rsidR="0090532E">
              <w:rPr>
                <w:noProof/>
                <w:webHidden/>
              </w:rPr>
              <w:tab/>
            </w:r>
            <w:r w:rsidR="0090532E">
              <w:rPr>
                <w:noProof/>
                <w:webHidden/>
              </w:rPr>
              <w:fldChar w:fldCharType="begin"/>
            </w:r>
            <w:r w:rsidR="0090532E">
              <w:rPr>
                <w:noProof/>
                <w:webHidden/>
              </w:rPr>
              <w:instrText xml:space="preserve"> PAGEREF _Toc49196537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14:paraId="4F8E42D8" w14:textId="77777777" w:rsidR="0090532E" w:rsidRDefault="00A37D18">
          <w:pPr>
            <w:pStyle w:val="TOC3"/>
            <w:tabs>
              <w:tab w:val="left" w:pos="1320"/>
              <w:tab w:val="right" w:leader="dot" w:pos="9010"/>
            </w:tabs>
            <w:rPr>
              <w:rFonts w:cstheme="minorBidi"/>
              <w:noProof/>
              <w:sz w:val="22"/>
            </w:rPr>
          </w:pPr>
          <w:hyperlink w:anchor="_Toc49196538" w:history="1">
            <w:r w:rsidR="0090532E" w:rsidRPr="007D28AD">
              <w:rPr>
                <w:rStyle w:val="Hyperlink"/>
              </w:rPr>
              <w:t>3.1.1</w:t>
            </w:r>
            <w:r w:rsidR="0090532E">
              <w:rPr>
                <w:rFonts w:cstheme="minorBidi"/>
                <w:noProof/>
                <w:sz w:val="22"/>
              </w:rPr>
              <w:tab/>
            </w:r>
            <w:r w:rsidR="0090532E" w:rsidRPr="007D28AD">
              <w:rPr>
                <w:rStyle w:val="Hyperlink"/>
              </w:rPr>
              <w:t>Tracer Selection</w:t>
            </w:r>
            <w:r w:rsidR="0090532E">
              <w:rPr>
                <w:noProof/>
                <w:webHidden/>
              </w:rPr>
              <w:tab/>
            </w:r>
            <w:r w:rsidR="0090532E">
              <w:rPr>
                <w:noProof/>
                <w:webHidden/>
              </w:rPr>
              <w:fldChar w:fldCharType="begin"/>
            </w:r>
            <w:r w:rsidR="0090532E">
              <w:rPr>
                <w:noProof/>
                <w:webHidden/>
              </w:rPr>
              <w:instrText xml:space="preserve"> PAGEREF _Toc49196538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14:paraId="1FA73562" w14:textId="77777777" w:rsidR="0090532E" w:rsidRDefault="00A37D18">
          <w:pPr>
            <w:pStyle w:val="TOC3"/>
            <w:tabs>
              <w:tab w:val="left" w:pos="1320"/>
              <w:tab w:val="right" w:leader="dot" w:pos="9010"/>
            </w:tabs>
            <w:rPr>
              <w:rFonts w:cstheme="minorBidi"/>
              <w:noProof/>
              <w:sz w:val="22"/>
            </w:rPr>
          </w:pPr>
          <w:hyperlink w:anchor="_Toc49196539" w:history="1">
            <w:r w:rsidR="0090532E" w:rsidRPr="007D28AD">
              <w:rPr>
                <w:rStyle w:val="Hyperlink"/>
              </w:rPr>
              <w:t>3.1.2</w:t>
            </w:r>
            <w:r w:rsidR="0090532E">
              <w:rPr>
                <w:rFonts w:cstheme="minorBidi"/>
                <w:noProof/>
                <w:sz w:val="22"/>
              </w:rPr>
              <w:tab/>
            </w:r>
            <w:r w:rsidR="0090532E" w:rsidRPr="007D28AD">
              <w:rPr>
                <w:rStyle w:val="Hyperlink"/>
              </w:rPr>
              <w:t>Sensor Selection</w:t>
            </w:r>
            <w:r w:rsidR="0090532E">
              <w:rPr>
                <w:noProof/>
                <w:webHidden/>
              </w:rPr>
              <w:tab/>
            </w:r>
            <w:r w:rsidR="0090532E">
              <w:rPr>
                <w:noProof/>
                <w:webHidden/>
              </w:rPr>
              <w:fldChar w:fldCharType="begin"/>
            </w:r>
            <w:r w:rsidR="0090532E">
              <w:rPr>
                <w:noProof/>
                <w:webHidden/>
              </w:rPr>
              <w:instrText xml:space="preserve"> PAGEREF _Toc49196539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14:paraId="6CB7AD11" w14:textId="77777777" w:rsidR="0090532E" w:rsidRDefault="00A37D18">
          <w:pPr>
            <w:pStyle w:val="TOC3"/>
            <w:tabs>
              <w:tab w:val="left" w:pos="1320"/>
              <w:tab w:val="right" w:leader="dot" w:pos="9010"/>
            </w:tabs>
            <w:rPr>
              <w:rFonts w:cstheme="minorBidi"/>
              <w:noProof/>
              <w:sz w:val="22"/>
            </w:rPr>
          </w:pPr>
          <w:hyperlink w:anchor="_Toc49196540" w:history="1">
            <w:r w:rsidR="0090532E" w:rsidRPr="007D28AD">
              <w:rPr>
                <w:rStyle w:val="Hyperlink"/>
              </w:rPr>
              <w:t>3.1.3</w:t>
            </w:r>
            <w:r w:rsidR="0090532E">
              <w:rPr>
                <w:rFonts w:cstheme="minorBidi"/>
                <w:noProof/>
                <w:sz w:val="22"/>
              </w:rPr>
              <w:tab/>
            </w:r>
            <w:r w:rsidR="0090532E" w:rsidRPr="007D28AD">
              <w:rPr>
                <w:rStyle w:val="Hyperlink"/>
              </w:rPr>
              <w:t>Sensor Placement</w:t>
            </w:r>
            <w:r w:rsidR="0090532E">
              <w:rPr>
                <w:noProof/>
                <w:webHidden/>
              </w:rPr>
              <w:tab/>
            </w:r>
            <w:r w:rsidR="0090532E">
              <w:rPr>
                <w:noProof/>
                <w:webHidden/>
              </w:rPr>
              <w:fldChar w:fldCharType="begin"/>
            </w:r>
            <w:r w:rsidR="0090532E">
              <w:rPr>
                <w:noProof/>
                <w:webHidden/>
              </w:rPr>
              <w:instrText xml:space="preserve"> PAGEREF _Toc49196540 \h </w:instrText>
            </w:r>
            <w:r w:rsidR="0090532E">
              <w:rPr>
                <w:noProof/>
                <w:webHidden/>
              </w:rPr>
            </w:r>
            <w:r w:rsidR="0090532E">
              <w:rPr>
                <w:noProof/>
                <w:webHidden/>
              </w:rPr>
              <w:fldChar w:fldCharType="separate"/>
            </w:r>
            <w:r w:rsidR="00F86A7F">
              <w:rPr>
                <w:noProof/>
                <w:webHidden/>
              </w:rPr>
              <w:t>50</w:t>
            </w:r>
            <w:r w:rsidR="0090532E">
              <w:rPr>
                <w:noProof/>
                <w:webHidden/>
              </w:rPr>
              <w:fldChar w:fldCharType="end"/>
            </w:r>
          </w:hyperlink>
        </w:p>
        <w:p w14:paraId="5D77556B" w14:textId="77777777" w:rsidR="0090532E" w:rsidRDefault="00A37D18">
          <w:pPr>
            <w:pStyle w:val="TOC3"/>
            <w:tabs>
              <w:tab w:val="left" w:pos="1320"/>
              <w:tab w:val="right" w:leader="dot" w:pos="9010"/>
            </w:tabs>
            <w:rPr>
              <w:rFonts w:cstheme="minorBidi"/>
              <w:noProof/>
              <w:sz w:val="22"/>
            </w:rPr>
          </w:pPr>
          <w:hyperlink w:anchor="_Toc49196541" w:history="1">
            <w:r w:rsidR="0090532E" w:rsidRPr="007D28AD">
              <w:rPr>
                <w:rStyle w:val="Hyperlink"/>
              </w:rPr>
              <w:t>3.1.4</w:t>
            </w:r>
            <w:r w:rsidR="0090532E">
              <w:rPr>
                <w:rFonts w:cstheme="minorBidi"/>
                <w:noProof/>
                <w:sz w:val="22"/>
              </w:rPr>
              <w:tab/>
            </w:r>
            <w:r w:rsidR="0090532E" w:rsidRPr="007D28AD">
              <w:rPr>
                <w:rStyle w:val="Hyperlink"/>
              </w:rPr>
              <w:t>Instrumentation and Methodology</w:t>
            </w:r>
            <w:r w:rsidR="0090532E">
              <w:rPr>
                <w:noProof/>
                <w:webHidden/>
              </w:rPr>
              <w:tab/>
            </w:r>
            <w:r w:rsidR="0090532E">
              <w:rPr>
                <w:noProof/>
                <w:webHidden/>
              </w:rPr>
              <w:fldChar w:fldCharType="begin"/>
            </w:r>
            <w:r w:rsidR="0090532E">
              <w:rPr>
                <w:noProof/>
                <w:webHidden/>
              </w:rPr>
              <w:instrText xml:space="preserve"> PAGEREF _Toc49196541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14:paraId="4614C79B" w14:textId="77777777" w:rsidR="0090532E" w:rsidRDefault="00A37D18">
          <w:pPr>
            <w:pStyle w:val="TOC3"/>
            <w:tabs>
              <w:tab w:val="left" w:pos="1320"/>
              <w:tab w:val="right" w:leader="dot" w:pos="9010"/>
            </w:tabs>
            <w:rPr>
              <w:rFonts w:cstheme="minorBidi"/>
              <w:noProof/>
              <w:sz w:val="22"/>
            </w:rPr>
          </w:pPr>
          <w:hyperlink w:anchor="_Toc49196542" w:history="1">
            <w:r w:rsidR="0090532E" w:rsidRPr="007D28AD">
              <w:rPr>
                <w:rStyle w:val="Hyperlink"/>
              </w:rPr>
              <w:t>3.1.5</w:t>
            </w:r>
            <w:r w:rsidR="0090532E">
              <w:rPr>
                <w:rFonts w:cstheme="minorBidi"/>
                <w:noProof/>
                <w:sz w:val="22"/>
              </w:rPr>
              <w:tab/>
            </w:r>
            <w:r w:rsidR="0090532E" w:rsidRPr="007D28AD">
              <w:rPr>
                <w:rStyle w:val="Hyperlink"/>
              </w:rPr>
              <w:t>Tracer Injector</w:t>
            </w:r>
            <w:r w:rsidR="0090532E">
              <w:rPr>
                <w:noProof/>
                <w:webHidden/>
              </w:rPr>
              <w:tab/>
            </w:r>
            <w:r w:rsidR="0090532E">
              <w:rPr>
                <w:noProof/>
                <w:webHidden/>
              </w:rPr>
              <w:fldChar w:fldCharType="begin"/>
            </w:r>
            <w:r w:rsidR="0090532E">
              <w:rPr>
                <w:noProof/>
                <w:webHidden/>
              </w:rPr>
              <w:instrText xml:space="preserve"> PAGEREF _Toc49196542 \h </w:instrText>
            </w:r>
            <w:r w:rsidR="0090532E">
              <w:rPr>
                <w:noProof/>
                <w:webHidden/>
              </w:rPr>
            </w:r>
            <w:r w:rsidR="0090532E">
              <w:rPr>
                <w:noProof/>
                <w:webHidden/>
              </w:rPr>
              <w:fldChar w:fldCharType="separate"/>
            </w:r>
            <w:r w:rsidR="00F86A7F">
              <w:rPr>
                <w:noProof/>
                <w:webHidden/>
              </w:rPr>
              <w:t>55</w:t>
            </w:r>
            <w:r w:rsidR="0090532E">
              <w:rPr>
                <w:noProof/>
                <w:webHidden/>
              </w:rPr>
              <w:fldChar w:fldCharType="end"/>
            </w:r>
          </w:hyperlink>
        </w:p>
        <w:p w14:paraId="263A6811" w14:textId="77777777" w:rsidR="0090532E" w:rsidRDefault="00A37D18">
          <w:pPr>
            <w:pStyle w:val="TOC2"/>
            <w:tabs>
              <w:tab w:val="left" w:pos="880"/>
              <w:tab w:val="right" w:leader="dot" w:pos="9010"/>
            </w:tabs>
            <w:rPr>
              <w:rFonts w:cstheme="minorBidi"/>
              <w:noProof/>
              <w:sz w:val="22"/>
            </w:rPr>
          </w:pPr>
          <w:hyperlink w:anchor="_Toc49196543" w:history="1">
            <w:r w:rsidR="0090532E" w:rsidRPr="007D28AD">
              <w:rPr>
                <w:rStyle w:val="Hyperlink"/>
              </w:rPr>
              <w:t>3.2</w:t>
            </w:r>
            <w:r w:rsidR="0090532E">
              <w:rPr>
                <w:rFonts w:cstheme="minorBidi"/>
                <w:noProof/>
                <w:sz w:val="22"/>
              </w:rPr>
              <w:tab/>
            </w:r>
            <w:r w:rsidR="0090532E" w:rsidRPr="007D28AD">
              <w:rPr>
                <w:rStyle w:val="Hyperlink"/>
              </w:rPr>
              <w:t>Data Analysis</w:t>
            </w:r>
            <w:r w:rsidR="0090532E">
              <w:rPr>
                <w:noProof/>
                <w:webHidden/>
              </w:rPr>
              <w:tab/>
            </w:r>
            <w:r w:rsidR="0090532E">
              <w:rPr>
                <w:noProof/>
                <w:webHidden/>
              </w:rPr>
              <w:fldChar w:fldCharType="begin"/>
            </w:r>
            <w:r w:rsidR="0090532E">
              <w:rPr>
                <w:noProof/>
                <w:webHidden/>
              </w:rPr>
              <w:instrText xml:space="preserve"> PAGEREF _Toc4919654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14:paraId="29B71717" w14:textId="77777777" w:rsidR="0090532E" w:rsidRDefault="00A37D18">
          <w:pPr>
            <w:pStyle w:val="TOC3"/>
            <w:tabs>
              <w:tab w:val="left" w:pos="1320"/>
              <w:tab w:val="right" w:leader="dot" w:pos="9010"/>
            </w:tabs>
            <w:rPr>
              <w:rFonts w:cstheme="minorBidi"/>
              <w:noProof/>
              <w:sz w:val="22"/>
            </w:rPr>
          </w:pPr>
          <w:hyperlink w:anchor="_Toc49196544" w:history="1">
            <w:r w:rsidR="0090532E" w:rsidRPr="007D28AD">
              <w:rPr>
                <w:rStyle w:val="Hyperlink"/>
              </w:rPr>
              <w:t>3.2.1</w:t>
            </w:r>
            <w:r w:rsidR="0090532E">
              <w:rPr>
                <w:rFonts w:cstheme="minorBidi"/>
                <w:noProof/>
                <w:sz w:val="22"/>
              </w:rPr>
              <w:tab/>
            </w:r>
            <w:r w:rsidR="0090532E" w:rsidRPr="007D28AD">
              <w:rPr>
                <w:rStyle w:val="Hyperlink"/>
              </w:rPr>
              <w:t>Conductivity versus Concentration of Tracer Solution</w:t>
            </w:r>
            <w:r w:rsidR="0090532E">
              <w:rPr>
                <w:noProof/>
                <w:webHidden/>
              </w:rPr>
              <w:tab/>
            </w:r>
            <w:r w:rsidR="0090532E">
              <w:rPr>
                <w:noProof/>
                <w:webHidden/>
              </w:rPr>
              <w:fldChar w:fldCharType="begin"/>
            </w:r>
            <w:r w:rsidR="0090532E">
              <w:rPr>
                <w:noProof/>
                <w:webHidden/>
              </w:rPr>
              <w:instrText xml:space="preserve"> PAGEREF _Toc49196544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14:paraId="6FFD88B2" w14:textId="77777777" w:rsidR="0090532E" w:rsidRDefault="00A37D18">
          <w:pPr>
            <w:pStyle w:val="TOC3"/>
            <w:tabs>
              <w:tab w:val="left" w:pos="1320"/>
              <w:tab w:val="right" w:leader="dot" w:pos="9010"/>
            </w:tabs>
            <w:rPr>
              <w:rFonts w:cstheme="minorBidi"/>
              <w:noProof/>
              <w:sz w:val="22"/>
            </w:rPr>
          </w:pPr>
          <w:hyperlink w:anchor="_Toc49196545" w:history="1">
            <w:r w:rsidR="0090532E" w:rsidRPr="007D28AD">
              <w:rPr>
                <w:rStyle w:val="Hyperlink"/>
              </w:rPr>
              <w:t>3.2.2</w:t>
            </w:r>
            <w:r w:rsidR="0090532E">
              <w:rPr>
                <w:rFonts w:cstheme="minorBidi"/>
                <w:noProof/>
                <w:sz w:val="22"/>
              </w:rPr>
              <w:tab/>
            </w:r>
            <w:r w:rsidR="0090532E" w:rsidRPr="007D28AD">
              <w:rPr>
                <w:rStyle w:val="Hyperlink"/>
              </w:rPr>
              <w:t>Transformation to Probability Density Function</w:t>
            </w:r>
            <w:r w:rsidR="0090532E">
              <w:rPr>
                <w:noProof/>
                <w:webHidden/>
              </w:rPr>
              <w:tab/>
            </w:r>
            <w:r w:rsidR="0090532E">
              <w:rPr>
                <w:noProof/>
                <w:webHidden/>
              </w:rPr>
              <w:fldChar w:fldCharType="begin"/>
            </w:r>
            <w:r w:rsidR="0090532E">
              <w:rPr>
                <w:noProof/>
                <w:webHidden/>
              </w:rPr>
              <w:instrText xml:space="preserve"> PAGEREF _Toc49196545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14:paraId="6C720F78" w14:textId="77777777" w:rsidR="0090532E" w:rsidRDefault="00A37D18">
          <w:pPr>
            <w:pStyle w:val="TOC2"/>
            <w:tabs>
              <w:tab w:val="left" w:pos="880"/>
              <w:tab w:val="right" w:leader="dot" w:pos="9010"/>
            </w:tabs>
            <w:rPr>
              <w:rFonts w:cstheme="minorBidi"/>
              <w:noProof/>
              <w:sz w:val="22"/>
            </w:rPr>
          </w:pPr>
          <w:hyperlink w:anchor="_Toc49196546" w:history="1">
            <w:r w:rsidR="0090532E" w:rsidRPr="007D28AD">
              <w:rPr>
                <w:rStyle w:val="Hyperlink"/>
              </w:rPr>
              <w:t>3.4</w:t>
            </w:r>
            <w:r w:rsidR="0090532E">
              <w:rPr>
                <w:rFonts w:cstheme="minorBidi"/>
                <w:noProof/>
                <w:sz w:val="22"/>
              </w:rPr>
              <w:tab/>
            </w:r>
            <w:r w:rsidR="0090532E" w:rsidRPr="007D28AD">
              <w:rPr>
                <w:rStyle w:val="Hyperlink"/>
              </w:rPr>
              <w:t>Recycle Experiment</w:t>
            </w:r>
            <w:r w:rsidR="0090532E">
              <w:rPr>
                <w:noProof/>
                <w:webHidden/>
              </w:rPr>
              <w:tab/>
            </w:r>
            <w:r w:rsidR="0090532E">
              <w:rPr>
                <w:noProof/>
                <w:webHidden/>
              </w:rPr>
              <w:fldChar w:fldCharType="begin"/>
            </w:r>
            <w:r w:rsidR="0090532E">
              <w:rPr>
                <w:noProof/>
                <w:webHidden/>
              </w:rPr>
              <w:instrText xml:space="preserve"> PAGEREF _Toc49196546 \h </w:instrText>
            </w:r>
            <w:r w:rsidR="0090532E">
              <w:rPr>
                <w:noProof/>
                <w:webHidden/>
              </w:rPr>
            </w:r>
            <w:r w:rsidR="0090532E">
              <w:rPr>
                <w:noProof/>
                <w:webHidden/>
              </w:rPr>
              <w:fldChar w:fldCharType="separate"/>
            </w:r>
            <w:r w:rsidR="00F86A7F">
              <w:rPr>
                <w:noProof/>
                <w:webHidden/>
              </w:rPr>
              <w:t>62</w:t>
            </w:r>
            <w:r w:rsidR="0090532E">
              <w:rPr>
                <w:noProof/>
                <w:webHidden/>
              </w:rPr>
              <w:fldChar w:fldCharType="end"/>
            </w:r>
          </w:hyperlink>
        </w:p>
        <w:p w14:paraId="6EC863B4" w14:textId="77777777" w:rsidR="0090532E" w:rsidRDefault="00A37D18">
          <w:pPr>
            <w:pStyle w:val="TOC2"/>
            <w:tabs>
              <w:tab w:val="left" w:pos="880"/>
              <w:tab w:val="right" w:leader="dot" w:pos="9010"/>
            </w:tabs>
            <w:rPr>
              <w:rFonts w:cstheme="minorBidi"/>
              <w:noProof/>
              <w:sz w:val="22"/>
            </w:rPr>
          </w:pPr>
          <w:hyperlink w:anchor="_Toc49196547" w:history="1">
            <w:r w:rsidR="0090532E" w:rsidRPr="007D28AD">
              <w:rPr>
                <w:rStyle w:val="Hyperlink"/>
              </w:rPr>
              <w:t>3.5</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47 \h </w:instrText>
            </w:r>
            <w:r w:rsidR="0090532E">
              <w:rPr>
                <w:noProof/>
                <w:webHidden/>
              </w:rPr>
            </w:r>
            <w:r w:rsidR="0090532E">
              <w:rPr>
                <w:noProof/>
                <w:webHidden/>
              </w:rPr>
              <w:fldChar w:fldCharType="separate"/>
            </w:r>
            <w:r w:rsidR="00F86A7F">
              <w:rPr>
                <w:noProof/>
                <w:webHidden/>
              </w:rPr>
              <w:t>63</w:t>
            </w:r>
            <w:r w:rsidR="0090532E">
              <w:rPr>
                <w:noProof/>
                <w:webHidden/>
              </w:rPr>
              <w:fldChar w:fldCharType="end"/>
            </w:r>
          </w:hyperlink>
        </w:p>
        <w:p w14:paraId="18A5ED00" w14:textId="77777777" w:rsidR="0090532E" w:rsidRDefault="00A37D18">
          <w:pPr>
            <w:pStyle w:val="TOC1"/>
            <w:rPr>
              <w:rFonts w:cstheme="minorBidi"/>
              <w:caps w:val="0"/>
              <w:noProof/>
              <w:sz w:val="22"/>
            </w:rPr>
          </w:pPr>
          <w:hyperlink w:anchor="_Toc49196548" w:history="1">
            <w:r w:rsidR="0090532E" w:rsidRPr="007D28AD">
              <w:rPr>
                <w:rStyle w:val="Hyperlink"/>
                <w14:scene3d>
                  <w14:camera w14:prst="orthographicFront"/>
                  <w14:lightRig w14:rig="threePt" w14:dir="t">
                    <w14:rot w14:lat="0" w14:lon="0" w14:rev="0"/>
                  </w14:lightRig>
                </w14:scene3d>
              </w:rPr>
              <w:t>Chapter 4</w:t>
            </w:r>
            <w:r w:rsidR="0090532E" w:rsidRPr="007D28AD">
              <w:rPr>
                <w:rStyle w:val="Hyperlink"/>
              </w:rPr>
              <w:t xml:space="preserve"> : Results</w:t>
            </w:r>
            <w:r w:rsidR="0090532E">
              <w:rPr>
                <w:noProof/>
                <w:webHidden/>
              </w:rPr>
              <w:tab/>
            </w:r>
            <w:r w:rsidR="0090532E">
              <w:rPr>
                <w:noProof/>
                <w:webHidden/>
              </w:rPr>
              <w:fldChar w:fldCharType="begin"/>
            </w:r>
            <w:r w:rsidR="0090532E">
              <w:rPr>
                <w:noProof/>
                <w:webHidden/>
              </w:rPr>
              <w:instrText xml:space="preserve"> PAGEREF _Toc49196548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14:paraId="3081CF2D" w14:textId="77777777" w:rsidR="0090532E" w:rsidRDefault="00A37D18">
          <w:pPr>
            <w:pStyle w:val="TOC2"/>
            <w:tabs>
              <w:tab w:val="left" w:pos="880"/>
              <w:tab w:val="right" w:leader="dot" w:pos="9010"/>
            </w:tabs>
            <w:rPr>
              <w:rFonts w:cstheme="minorBidi"/>
              <w:noProof/>
              <w:sz w:val="22"/>
            </w:rPr>
          </w:pPr>
          <w:hyperlink w:anchor="_Toc49196549" w:history="1">
            <w:r w:rsidR="0090532E" w:rsidRPr="007D28AD">
              <w:rPr>
                <w:rStyle w:val="Hyperlink"/>
              </w:rPr>
              <w:t>4.1</w:t>
            </w:r>
            <w:r w:rsidR="0090532E">
              <w:rPr>
                <w:rFonts w:cstheme="minorBidi"/>
                <w:noProof/>
                <w:sz w:val="22"/>
              </w:rPr>
              <w:tab/>
            </w:r>
            <w:r w:rsidR="0090532E" w:rsidRPr="007D28AD">
              <w:rPr>
                <w:rStyle w:val="Hyperlink"/>
              </w:rPr>
              <w:t>Tracer Experiment</w:t>
            </w:r>
            <w:r w:rsidR="0090532E">
              <w:rPr>
                <w:noProof/>
                <w:webHidden/>
              </w:rPr>
              <w:tab/>
            </w:r>
            <w:r w:rsidR="0090532E">
              <w:rPr>
                <w:noProof/>
                <w:webHidden/>
              </w:rPr>
              <w:fldChar w:fldCharType="begin"/>
            </w:r>
            <w:r w:rsidR="0090532E">
              <w:rPr>
                <w:noProof/>
                <w:webHidden/>
              </w:rPr>
              <w:instrText xml:space="preserve"> PAGEREF _Toc49196549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14:paraId="7EF5B155" w14:textId="77777777" w:rsidR="0090532E" w:rsidRDefault="00A37D18">
          <w:pPr>
            <w:pStyle w:val="TOC2"/>
            <w:tabs>
              <w:tab w:val="left" w:pos="880"/>
              <w:tab w:val="right" w:leader="dot" w:pos="9010"/>
            </w:tabs>
            <w:rPr>
              <w:rFonts w:cstheme="minorBidi"/>
              <w:noProof/>
              <w:sz w:val="22"/>
            </w:rPr>
          </w:pPr>
          <w:hyperlink w:anchor="_Toc49196550" w:history="1">
            <w:r w:rsidR="0090532E" w:rsidRPr="007D28AD">
              <w:rPr>
                <w:rStyle w:val="Hyperlink"/>
              </w:rPr>
              <w:t>4.2</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50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14:paraId="32A10EBA" w14:textId="77777777" w:rsidR="0090532E" w:rsidRDefault="00A37D18">
          <w:pPr>
            <w:pStyle w:val="TOC2"/>
            <w:tabs>
              <w:tab w:val="left" w:pos="880"/>
              <w:tab w:val="right" w:leader="dot" w:pos="9010"/>
            </w:tabs>
            <w:rPr>
              <w:rFonts w:cstheme="minorBidi"/>
              <w:noProof/>
              <w:sz w:val="22"/>
            </w:rPr>
          </w:pPr>
          <w:hyperlink w:anchor="_Toc49196551" w:history="1">
            <w:r w:rsidR="0090532E" w:rsidRPr="007D28AD">
              <w:rPr>
                <w:rStyle w:val="Hyperlink"/>
              </w:rPr>
              <w:t>4.3</w:t>
            </w:r>
            <w:r w:rsidR="0090532E">
              <w:rPr>
                <w:rFonts w:cstheme="minorBidi"/>
                <w:noProof/>
                <w:sz w:val="22"/>
              </w:rPr>
              <w:tab/>
            </w:r>
            <w:r w:rsidR="0090532E" w:rsidRPr="007D28AD">
              <w:rPr>
                <w:rStyle w:val="Hyperlink"/>
              </w:rPr>
              <w:t>Internal Recycle Experiment</w:t>
            </w:r>
            <w:r w:rsidR="0090532E">
              <w:rPr>
                <w:noProof/>
                <w:webHidden/>
              </w:rPr>
              <w:tab/>
            </w:r>
            <w:r w:rsidR="0090532E">
              <w:rPr>
                <w:noProof/>
                <w:webHidden/>
              </w:rPr>
              <w:fldChar w:fldCharType="begin"/>
            </w:r>
            <w:r w:rsidR="0090532E">
              <w:rPr>
                <w:noProof/>
                <w:webHidden/>
              </w:rPr>
              <w:instrText xml:space="preserve"> PAGEREF _Toc49196551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67BED15B" w14:textId="77777777" w:rsidR="0090532E" w:rsidRDefault="00A37D18">
          <w:pPr>
            <w:pStyle w:val="TOC2"/>
            <w:tabs>
              <w:tab w:val="left" w:pos="880"/>
              <w:tab w:val="right" w:leader="dot" w:pos="9010"/>
            </w:tabs>
            <w:rPr>
              <w:rFonts w:cstheme="minorBidi"/>
              <w:noProof/>
              <w:sz w:val="22"/>
            </w:rPr>
          </w:pPr>
          <w:hyperlink w:anchor="_Toc49196552" w:history="1">
            <w:r w:rsidR="0090532E" w:rsidRPr="007D28AD">
              <w:rPr>
                <w:rStyle w:val="Hyperlink"/>
              </w:rPr>
              <w:t>4.4</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52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1E727D75" w14:textId="77777777" w:rsidR="0090532E" w:rsidRDefault="00A37D18">
          <w:pPr>
            <w:pStyle w:val="TOC3"/>
            <w:tabs>
              <w:tab w:val="left" w:pos="1320"/>
              <w:tab w:val="right" w:leader="dot" w:pos="9010"/>
            </w:tabs>
            <w:rPr>
              <w:rFonts w:cstheme="minorBidi"/>
              <w:noProof/>
              <w:sz w:val="22"/>
            </w:rPr>
          </w:pPr>
          <w:hyperlink w:anchor="_Toc49196553" w:history="1">
            <w:r w:rsidR="0090532E" w:rsidRPr="007D28AD">
              <w:rPr>
                <w:rStyle w:val="Hyperlink"/>
              </w:rPr>
              <w:t>4.4.1</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53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2943AC79" w14:textId="77777777" w:rsidR="0090532E" w:rsidRDefault="00A37D18">
          <w:pPr>
            <w:pStyle w:val="TOC3"/>
            <w:tabs>
              <w:tab w:val="left" w:pos="1320"/>
              <w:tab w:val="right" w:leader="dot" w:pos="9010"/>
            </w:tabs>
            <w:rPr>
              <w:rFonts w:cstheme="minorBidi"/>
              <w:noProof/>
              <w:sz w:val="22"/>
            </w:rPr>
          </w:pPr>
          <w:hyperlink w:anchor="_Toc49196554" w:history="1">
            <w:r w:rsidR="0090532E" w:rsidRPr="007D28AD">
              <w:rPr>
                <w:rStyle w:val="Hyperlink"/>
              </w:rPr>
              <w:t>4.4.2</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54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14:paraId="243C75ED" w14:textId="77777777" w:rsidR="0090532E" w:rsidRDefault="00A37D18">
          <w:pPr>
            <w:pStyle w:val="TOC1"/>
            <w:rPr>
              <w:rFonts w:cstheme="minorBidi"/>
              <w:caps w:val="0"/>
              <w:noProof/>
              <w:sz w:val="22"/>
            </w:rPr>
          </w:pPr>
          <w:hyperlink w:anchor="_Toc49196555" w:history="1">
            <w:r w:rsidR="0090532E" w:rsidRPr="007D28AD">
              <w:rPr>
                <w:rStyle w:val="Hyperlink"/>
                <w14:scene3d>
                  <w14:camera w14:prst="orthographicFront"/>
                  <w14:lightRig w14:rig="threePt" w14:dir="t">
                    <w14:rot w14:lat="0" w14:lon="0" w14:rev="0"/>
                  </w14:lightRig>
                </w14:scene3d>
              </w:rPr>
              <w:t>Chapter 5</w:t>
            </w:r>
            <w:r w:rsidR="0090532E" w:rsidRPr="007D28AD">
              <w:rPr>
                <w:rStyle w:val="Hyperlink"/>
              </w:rPr>
              <w:t xml:space="preserve"> : Discussion</w:t>
            </w:r>
            <w:r w:rsidR="0090532E">
              <w:rPr>
                <w:noProof/>
                <w:webHidden/>
              </w:rPr>
              <w:tab/>
            </w:r>
            <w:r w:rsidR="0090532E">
              <w:rPr>
                <w:noProof/>
                <w:webHidden/>
              </w:rPr>
              <w:fldChar w:fldCharType="begin"/>
            </w:r>
            <w:r w:rsidR="0090532E">
              <w:rPr>
                <w:noProof/>
                <w:webHidden/>
              </w:rPr>
              <w:instrText xml:space="preserve"> PAGEREF _Toc49196555 \h </w:instrText>
            </w:r>
            <w:r w:rsidR="0090532E">
              <w:rPr>
                <w:noProof/>
                <w:webHidden/>
              </w:rPr>
            </w:r>
            <w:r w:rsidR="0090532E">
              <w:rPr>
                <w:noProof/>
                <w:webHidden/>
              </w:rPr>
              <w:fldChar w:fldCharType="separate"/>
            </w:r>
            <w:r w:rsidR="00F86A7F">
              <w:rPr>
                <w:noProof/>
                <w:webHidden/>
              </w:rPr>
              <w:t>75</w:t>
            </w:r>
            <w:r w:rsidR="0090532E">
              <w:rPr>
                <w:noProof/>
                <w:webHidden/>
              </w:rPr>
              <w:fldChar w:fldCharType="end"/>
            </w:r>
          </w:hyperlink>
        </w:p>
        <w:p w14:paraId="3E84C204" w14:textId="77777777" w:rsidR="0090532E" w:rsidRDefault="00A37D18">
          <w:pPr>
            <w:pStyle w:val="TOC1"/>
            <w:rPr>
              <w:rFonts w:cstheme="minorBidi"/>
              <w:caps w:val="0"/>
              <w:noProof/>
              <w:sz w:val="22"/>
            </w:rPr>
          </w:pPr>
          <w:hyperlink w:anchor="_Toc49196556" w:history="1">
            <w:r w:rsidR="0090532E" w:rsidRPr="007D28AD">
              <w:rPr>
                <w:rStyle w:val="Hyperlink"/>
                <w14:scene3d>
                  <w14:camera w14:prst="orthographicFront"/>
                  <w14:lightRig w14:rig="threePt" w14:dir="t">
                    <w14:rot w14:lat="0" w14:lon="0" w14:rev="0"/>
                  </w14:lightRig>
                </w14:scene3d>
              </w:rPr>
              <w:t>Chapter 6</w:t>
            </w:r>
            <w:r w:rsidR="0090532E" w:rsidRPr="007D28AD">
              <w:rPr>
                <w:rStyle w:val="Hyperlink"/>
              </w:rPr>
              <w:t xml:space="preserve"> : Conclusions</w:t>
            </w:r>
            <w:r w:rsidR="0090532E">
              <w:rPr>
                <w:noProof/>
                <w:webHidden/>
              </w:rPr>
              <w:tab/>
            </w:r>
            <w:r w:rsidR="0090532E">
              <w:rPr>
                <w:noProof/>
                <w:webHidden/>
              </w:rPr>
              <w:fldChar w:fldCharType="begin"/>
            </w:r>
            <w:r w:rsidR="0090532E">
              <w:rPr>
                <w:noProof/>
                <w:webHidden/>
              </w:rPr>
              <w:instrText xml:space="preserve"> PAGEREF _Toc49196556 \h </w:instrText>
            </w:r>
            <w:r w:rsidR="0090532E">
              <w:rPr>
                <w:noProof/>
                <w:webHidden/>
              </w:rPr>
            </w:r>
            <w:r w:rsidR="0090532E">
              <w:rPr>
                <w:noProof/>
                <w:webHidden/>
              </w:rPr>
              <w:fldChar w:fldCharType="separate"/>
            </w:r>
            <w:r w:rsidR="00F86A7F">
              <w:rPr>
                <w:noProof/>
                <w:webHidden/>
              </w:rPr>
              <w:t>78</w:t>
            </w:r>
            <w:r w:rsidR="0090532E">
              <w:rPr>
                <w:noProof/>
                <w:webHidden/>
              </w:rPr>
              <w:fldChar w:fldCharType="end"/>
            </w:r>
          </w:hyperlink>
        </w:p>
        <w:p w14:paraId="0613E0C8" w14:textId="77777777" w:rsidR="0090532E" w:rsidRDefault="00A37D18">
          <w:pPr>
            <w:pStyle w:val="TOC1"/>
            <w:rPr>
              <w:rFonts w:cstheme="minorBidi"/>
              <w:caps w:val="0"/>
              <w:noProof/>
              <w:sz w:val="22"/>
            </w:rPr>
          </w:pPr>
          <w:hyperlink w:anchor="_Toc49196557" w:history="1">
            <w:r w:rsidR="0090532E" w:rsidRPr="007D28AD">
              <w:rPr>
                <w:rStyle w:val="Hyperlink"/>
              </w:rPr>
              <w:t>Appendix</w:t>
            </w:r>
            <w:r w:rsidR="0090532E">
              <w:rPr>
                <w:noProof/>
                <w:webHidden/>
              </w:rPr>
              <w:tab/>
            </w:r>
            <w:r w:rsidR="0090532E">
              <w:rPr>
                <w:noProof/>
                <w:webHidden/>
              </w:rPr>
              <w:fldChar w:fldCharType="begin"/>
            </w:r>
            <w:r w:rsidR="0090532E">
              <w:rPr>
                <w:noProof/>
                <w:webHidden/>
              </w:rPr>
              <w:instrText xml:space="preserve"> PAGEREF _Toc49196557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14:paraId="43A31D84" w14:textId="77777777" w:rsidR="0090532E" w:rsidRDefault="00A37D18">
          <w:pPr>
            <w:pStyle w:val="TOC2"/>
            <w:tabs>
              <w:tab w:val="right" w:leader="dot" w:pos="9010"/>
            </w:tabs>
            <w:rPr>
              <w:rFonts w:cstheme="minorBidi"/>
              <w:noProof/>
              <w:sz w:val="22"/>
            </w:rPr>
          </w:pPr>
          <w:hyperlink w:anchor="_Toc49196558" w:history="1">
            <w:r w:rsidR="0090532E" w:rsidRPr="007D28A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558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14:paraId="63B02805" w14:textId="77777777" w:rsidR="0090532E" w:rsidRDefault="00A37D18">
          <w:pPr>
            <w:pStyle w:val="TOC2"/>
            <w:tabs>
              <w:tab w:val="right" w:leader="dot" w:pos="9010"/>
            </w:tabs>
            <w:rPr>
              <w:rFonts w:cstheme="minorBidi"/>
              <w:noProof/>
              <w:sz w:val="22"/>
            </w:rPr>
          </w:pPr>
          <w:hyperlink w:anchor="_Toc49196559" w:history="1">
            <w:r w:rsidR="0090532E" w:rsidRPr="007D28A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559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14:paraId="77FC2433" w14:textId="77777777" w:rsidR="0090532E" w:rsidRDefault="00A37D18">
          <w:pPr>
            <w:pStyle w:val="TOC2"/>
            <w:tabs>
              <w:tab w:val="right" w:leader="dot" w:pos="9010"/>
            </w:tabs>
            <w:rPr>
              <w:rFonts w:cstheme="minorBidi"/>
              <w:noProof/>
              <w:sz w:val="22"/>
            </w:rPr>
          </w:pPr>
          <w:hyperlink w:anchor="_Toc49196560" w:history="1">
            <w:r w:rsidR="0090532E" w:rsidRPr="007D28A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560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14:paraId="1F05B74F" w14:textId="77777777" w:rsidR="0090532E" w:rsidRDefault="00A37D18">
          <w:pPr>
            <w:pStyle w:val="TOC2"/>
            <w:tabs>
              <w:tab w:val="right" w:leader="dot" w:pos="9010"/>
            </w:tabs>
            <w:rPr>
              <w:rFonts w:cstheme="minorBidi"/>
              <w:noProof/>
              <w:sz w:val="22"/>
            </w:rPr>
          </w:pPr>
          <w:hyperlink w:anchor="_Toc49196561" w:history="1">
            <w:r w:rsidR="0090532E" w:rsidRPr="007D28A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561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14:paraId="39561210" w14:textId="77777777" w:rsidR="0090532E" w:rsidRDefault="00A37D18">
          <w:pPr>
            <w:pStyle w:val="TOC2"/>
            <w:tabs>
              <w:tab w:val="right" w:leader="dot" w:pos="9010"/>
            </w:tabs>
            <w:rPr>
              <w:rFonts w:cstheme="minorBidi"/>
              <w:noProof/>
              <w:sz w:val="22"/>
            </w:rPr>
          </w:pPr>
          <w:hyperlink w:anchor="_Toc49196562" w:history="1">
            <w:r w:rsidR="0090532E" w:rsidRPr="007D28A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562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14:paraId="35FFCAC7" w14:textId="77777777" w:rsidR="0090532E" w:rsidRDefault="00A37D18">
          <w:pPr>
            <w:pStyle w:val="TOC2"/>
            <w:tabs>
              <w:tab w:val="right" w:leader="dot" w:pos="9010"/>
            </w:tabs>
            <w:rPr>
              <w:rFonts w:cstheme="minorBidi"/>
              <w:noProof/>
              <w:sz w:val="22"/>
            </w:rPr>
          </w:pPr>
          <w:hyperlink w:anchor="_Toc49196563" w:history="1">
            <w:r w:rsidR="0090532E" w:rsidRPr="007D28A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563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14:paraId="3112FB67" w14:textId="77777777" w:rsidR="0090532E" w:rsidRDefault="00A37D18">
          <w:pPr>
            <w:pStyle w:val="TOC1"/>
            <w:rPr>
              <w:rFonts w:cstheme="minorBidi"/>
              <w:caps w:val="0"/>
              <w:noProof/>
              <w:sz w:val="22"/>
            </w:rPr>
          </w:pPr>
          <w:hyperlink w:anchor="_Toc49196564" w:history="1">
            <w:r w:rsidR="0090532E" w:rsidRPr="007D28AD">
              <w:rPr>
                <w:rStyle w:val="Hyperlink"/>
              </w:rPr>
              <w:t>Bibliography</w:t>
            </w:r>
            <w:r w:rsidR="0090532E">
              <w:rPr>
                <w:noProof/>
                <w:webHidden/>
              </w:rPr>
              <w:tab/>
            </w:r>
            <w:r w:rsidR="0090532E">
              <w:rPr>
                <w:noProof/>
                <w:webHidden/>
              </w:rPr>
              <w:fldChar w:fldCharType="begin"/>
            </w:r>
            <w:r w:rsidR="0090532E">
              <w:rPr>
                <w:noProof/>
                <w:webHidden/>
              </w:rPr>
              <w:instrText xml:space="preserve"> PAGEREF _Toc49196564 \h </w:instrText>
            </w:r>
            <w:r w:rsidR="0090532E">
              <w:rPr>
                <w:noProof/>
                <w:webHidden/>
              </w:rPr>
            </w:r>
            <w:r w:rsidR="0090532E">
              <w:rPr>
                <w:noProof/>
                <w:webHidden/>
              </w:rPr>
              <w:fldChar w:fldCharType="separate"/>
            </w:r>
            <w:r w:rsidR="00F86A7F">
              <w:rPr>
                <w:noProof/>
                <w:webHidden/>
              </w:rPr>
              <w:t>87</w:t>
            </w:r>
            <w:r w:rsidR="0090532E">
              <w:rPr>
                <w:noProof/>
                <w:webHidden/>
              </w:rPr>
              <w:fldChar w:fldCharType="end"/>
            </w:r>
          </w:hyperlink>
        </w:p>
        <w:p w14:paraId="4043605B" w14:textId="77777777" w:rsidR="00844ED3" w:rsidRDefault="00844ED3">
          <w:r>
            <w:rPr>
              <w:b/>
              <w:bCs/>
              <w:noProof/>
            </w:rPr>
            <w:fldChar w:fldCharType="end"/>
          </w:r>
        </w:p>
      </w:sdtContent>
    </w:sdt>
    <w:p w14:paraId="73D456E7" w14:textId="77777777" w:rsidR="00653DB4" w:rsidRDefault="00653DB4">
      <w:pPr>
        <w:spacing w:line="200" w:lineRule="exact"/>
        <w:rPr>
          <w:sz w:val="20"/>
          <w:szCs w:val="20"/>
        </w:rPr>
      </w:pPr>
    </w:p>
    <w:p w14:paraId="3416BF93" w14:textId="77777777" w:rsidR="00653DB4" w:rsidRDefault="00653DB4">
      <w:pPr>
        <w:spacing w:line="200" w:lineRule="exact"/>
        <w:rPr>
          <w:sz w:val="20"/>
          <w:szCs w:val="20"/>
        </w:rPr>
      </w:pPr>
    </w:p>
    <w:p w14:paraId="67C0345B" w14:textId="77777777" w:rsidR="00653DB4" w:rsidRDefault="00653DB4">
      <w:pPr>
        <w:spacing w:line="200" w:lineRule="exact"/>
        <w:rPr>
          <w:sz w:val="20"/>
          <w:szCs w:val="20"/>
        </w:rPr>
      </w:pPr>
    </w:p>
    <w:p w14:paraId="53A56B9D" w14:textId="77777777" w:rsidR="00653DB4" w:rsidRDefault="00653DB4">
      <w:pPr>
        <w:spacing w:line="200" w:lineRule="exact"/>
        <w:rPr>
          <w:sz w:val="20"/>
          <w:szCs w:val="20"/>
        </w:rPr>
      </w:pPr>
    </w:p>
    <w:p w14:paraId="0C1E36BD" w14:textId="77777777" w:rsidR="00653DB4" w:rsidRDefault="00653DB4">
      <w:pPr>
        <w:spacing w:line="200" w:lineRule="exact"/>
        <w:rPr>
          <w:sz w:val="20"/>
          <w:szCs w:val="20"/>
        </w:rPr>
      </w:pPr>
    </w:p>
    <w:p w14:paraId="7E2695D2" w14:textId="77777777" w:rsidR="00653DB4" w:rsidRDefault="00653DB4">
      <w:pPr>
        <w:spacing w:line="200" w:lineRule="exact"/>
        <w:rPr>
          <w:sz w:val="20"/>
          <w:szCs w:val="20"/>
        </w:rPr>
      </w:pPr>
    </w:p>
    <w:p w14:paraId="294E9D17" w14:textId="77777777" w:rsidR="00653DB4" w:rsidRDefault="00653DB4">
      <w:pPr>
        <w:spacing w:line="200" w:lineRule="exact"/>
        <w:rPr>
          <w:sz w:val="20"/>
          <w:szCs w:val="20"/>
        </w:rPr>
      </w:pPr>
    </w:p>
    <w:p w14:paraId="47ED4250" w14:textId="77777777"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14:paraId="7415D16C" w14:textId="77777777" w:rsidR="00653DB4" w:rsidRDefault="00A33B95" w:rsidP="00416148">
      <w:pPr>
        <w:pStyle w:val="Heading1"/>
        <w:numPr>
          <w:ilvl w:val="0"/>
          <w:numId w:val="0"/>
        </w:numPr>
        <w:rPr>
          <w:sz w:val="20"/>
          <w:szCs w:val="20"/>
        </w:rPr>
      </w:pPr>
      <w:bookmarkStart w:id="10" w:name="_Toc49196503"/>
      <w:r>
        <w:lastRenderedPageBreak/>
        <w:t>List of Tables</w:t>
      </w:r>
      <w:bookmarkEnd w:id="10"/>
    </w:p>
    <w:p w14:paraId="04101EB0" w14:textId="77777777" w:rsidR="0090532E"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196565" w:history="1">
        <w:r w:rsidR="0090532E" w:rsidRPr="008A420B">
          <w:rPr>
            <w:rStyle w:val="Hyperlink"/>
          </w:rPr>
          <w:t xml:space="preserve">Table 1: Design flow rates and footprints of different bnr reactors </w:t>
        </w:r>
        <w:r w:rsidR="0090532E" w:rsidRPr="008A420B">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565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14:paraId="7976028D" w14:textId="77777777" w:rsidR="0090532E" w:rsidRDefault="00A37D18">
      <w:pPr>
        <w:pStyle w:val="TableofFigures"/>
        <w:rPr>
          <w:rFonts w:cstheme="minorBidi"/>
          <w:caps w:val="0"/>
          <w:noProof/>
          <w:sz w:val="22"/>
        </w:rPr>
      </w:pPr>
      <w:hyperlink w:anchor="_Toc49196566" w:history="1">
        <w:r w:rsidR="0090532E" w:rsidRPr="008A420B">
          <w:rPr>
            <w:rStyle w:val="Hyperlink"/>
          </w:rPr>
          <w:t>Table 2: Activated Sludge Model (ASM) Table</w:t>
        </w:r>
        <w:r w:rsidR="0090532E">
          <w:rPr>
            <w:noProof/>
            <w:webHidden/>
          </w:rPr>
          <w:tab/>
        </w:r>
        <w:r w:rsidR="0090532E">
          <w:rPr>
            <w:noProof/>
            <w:webHidden/>
          </w:rPr>
          <w:fldChar w:fldCharType="begin"/>
        </w:r>
        <w:r w:rsidR="0090532E">
          <w:rPr>
            <w:noProof/>
            <w:webHidden/>
          </w:rPr>
          <w:instrText xml:space="preserve"> PAGEREF _Toc49196566 \h </w:instrText>
        </w:r>
        <w:r w:rsidR="0090532E">
          <w:rPr>
            <w:noProof/>
            <w:webHidden/>
          </w:rPr>
        </w:r>
        <w:r w:rsidR="0090532E">
          <w:rPr>
            <w:noProof/>
            <w:webHidden/>
          </w:rPr>
          <w:fldChar w:fldCharType="separate"/>
        </w:r>
        <w:r w:rsidR="00F86A7F">
          <w:rPr>
            <w:noProof/>
            <w:webHidden/>
          </w:rPr>
          <w:t>18</w:t>
        </w:r>
        <w:r w:rsidR="0090532E">
          <w:rPr>
            <w:noProof/>
            <w:webHidden/>
          </w:rPr>
          <w:fldChar w:fldCharType="end"/>
        </w:r>
      </w:hyperlink>
    </w:p>
    <w:p w14:paraId="3F4CD967" w14:textId="77777777" w:rsidR="0090532E" w:rsidRDefault="00A37D18">
      <w:pPr>
        <w:pStyle w:val="TableofFigures"/>
        <w:rPr>
          <w:rFonts w:cstheme="minorBidi"/>
          <w:caps w:val="0"/>
          <w:noProof/>
          <w:sz w:val="22"/>
        </w:rPr>
      </w:pPr>
      <w:hyperlink w:anchor="_Toc49196567" w:history="1">
        <w:r w:rsidR="0090532E" w:rsidRPr="008A420B">
          <w:rPr>
            <w:rStyle w:val="Hyperlink"/>
          </w:rPr>
          <w:t xml:space="preserve">Table 3: Micro-mixing effect on conversion by reaction order </w:t>
        </w:r>
        <w:r w:rsidR="0090532E" w:rsidRPr="008A420B">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67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14:paraId="023D19C4" w14:textId="77777777" w:rsidR="0090532E" w:rsidRDefault="00A37D18">
      <w:pPr>
        <w:pStyle w:val="TableofFigures"/>
        <w:rPr>
          <w:rFonts w:cstheme="minorBidi"/>
          <w:caps w:val="0"/>
          <w:noProof/>
          <w:sz w:val="22"/>
        </w:rPr>
      </w:pPr>
      <w:hyperlink w:anchor="_Toc49196568" w:history="1">
        <w:r w:rsidR="0090532E" w:rsidRPr="008A420B">
          <w:rPr>
            <w:rStyle w:val="Hyperlink"/>
          </w:rPr>
          <w:t xml:space="preserve">Table 4: Common analytical methods for tracer experiments </w:t>
        </w:r>
        <w:r w:rsidR="0090532E" w:rsidRPr="008A420B">
          <w:rPr>
            <w:rStyle w:val="Hyperlink"/>
            <w:rFonts w:ascii="Calibri" w:hAnsi="Calibri" w:cs="Calibri"/>
          </w:rPr>
          <w:t>[51]</w:t>
        </w:r>
        <w:r w:rsidR="0090532E">
          <w:rPr>
            <w:noProof/>
            <w:webHidden/>
          </w:rPr>
          <w:tab/>
        </w:r>
        <w:r w:rsidR="0090532E">
          <w:rPr>
            <w:noProof/>
            <w:webHidden/>
          </w:rPr>
          <w:fldChar w:fldCharType="begin"/>
        </w:r>
        <w:r w:rsidR="0090532E">
          <w:rPr>
            <w:noProof/>
            <w:webHidden/>
          </w:rPr>
          <w:instrText xml:space="preserve"> PAGEREF _Toc49196568 \h </w:instrText>
        </w:r>
        <w:r w:rsidR="0090532E">
          <w:rPr>
            <w:noProof/>
            <w:webHidden/>
          </w:rPr>
        </w:r>
        <w:r w:rsidR="0090532E">
          <w:rPr>
            <w:noProof/>
            <w:webHidden/>
          </w:rPr>
          <w:fldChar w:fldCharType="separate"/>
        </w:r>
        <w:r w:rsidR="00F86A7F">
          <w:rPr>
            <w:noProof/>
            <w:webHidden/>
          </w:rPr>
          <w:t>47</w:t>
        </w:r>
        <w:r w:rsidR="0090532E">
          <w:rPr>
            <w:noProof/>
            <w:webHidden/>
          </w:rPr>
          <w:fldChar w:fldCharType="end"/>
        </w:r>
      </w:hyperlink>
    </w:p>
    <w:p w14:paraId="7D122368" w14:textId="77777777" w:rsidR="0090532E" w:rsidRDefault="00A37D18">
      <w:pPr>
        <w:pStyle w:val="TableofFigures"/>
        <w:rPr>
          <w:rFonts w:cstheme="minorBidi"/>
          <w:caps w:val="0"/>
          <w:noProof/>
          <w:sz w:val="22"/>
        </w:rPr>
      </w:pPr>
      <w:hyperlink w:anchor="_Toc49196569" w:history="1">
        <w:r w:rsidR="0090532E" w:rsidRPr="008A420B">
          <w:rPr>
            <w:rStyle w:val="Hyperlink"/>
          </w:rPr>
          <w:t>Table 5: Types of senors</w:t>
        </w:r>
        <w:r w:rsidR="0090532E">
          <w:rPr>
            <w:noProof/>
            <w:webHidden/>
          </w:rPr>
          <w:tab/>
        </w:r>
        <w:r w:rsidR="0090532E">
          <w:rPr>
            <w:noProof/>
            <w:webHidden/>
          </w:rPr>
          <w:fldChar w:fldCharType="begin"/>
        </w:r>
        <w:r w:rsidR="0090532E">
          <w:rPr>
            <w:noProof/>
            <w:webHidden/>
          </w:rPr>
          <w:instrText xml:space="preserve"> PAGEREF _Toc49196569 \h </w:instrText>
        </w:r>
        <w:r w:rsidR="0090532E">
          <w:rPr>
            <w:noProof/>
            <w:webHidden/>
          </w:rPr>
        </w:r>
        <w:r w:rsidR="0090532E">
          <w:rPr>
            <w:noProof/>
            <w:webHidden/>
          </w:rPr>
          <w:fldChar w:fldCharType="separate"/>
        </w:r>
        <w:r w:rsidR="00F86A7F">
          <w:rPr>
            <w:noProof/>
            <w:webHidden/>
          </w:rPr>
          <w:t>47</w:t>
        </w:r>
        <w:r w:rsidR="0090532E">
          <w:rPr>
            <w:noProof/>
            <w:webHidden/>
          </w:rPr>
          <w:fldChar w:fldCharType="end"/>
        </w:r>
      </w:hyperlink>
    </w:p>
    <w:p w14:paraId="3BE53742" w14:textId="77777777" w:rsidR="0090532E" w:rsidRDefault="00A37D18">
      <w:pPr>
        <w:pStyle w:val="TableofFigures"/>
        <w:rPr>
          <w:rFonts w:cstheme="minorBidi"/>
          <w:caps w:val="0"/>
          <w:noProof/>
          <w:sz w:val="22"/>
        </w:rPr>
      </w:pPr>
      <w:hyperlink w:anchor="_Toc49196570" w:history="1">
        <w:r w:rsidR="0090532E" w:rsidRPr="008A420B">
          <w:rPr>
            <w:rStyle w:val="Hyperlink"/>
          </w:rPr>
          <w:t>Table 6: tracer signal comparison</w:t>
        </w:r>
        <w:r w:rsidR="0090532E">
          <w:rPr>
            <w:noProof/>
            <w:webHidden/>
          </w:rPr>
          <w:tab/>
        </w:r>
        <w:r w:rsidR="0090532E">
          <w:rPr>
            <w:noProof/>
            <w:webHidden/>
          </w:rPr>
          <w:fldChar w:fldCharType="begin"/>
        </w:r>
        <w:r w:rsidR="0090532E">
          <w:rPr>
            <w:noProof/>
            <w:webHidden/>
          </w:rPr>
          <w:instrText xml:space="preserve"> PAGEREF _Toc49196570 \h </w:instrText>
        </w:r>
        <w:r w:rsidR="0090532E">
          <w:rPr>
            <w:noProof/>
            <w:webHidden/>
          </w:rPr>
        </w:r>
        <w:r w:rsidR="0090532E">
          <w:rPr>
            <w:noProof/>
            <w:webHidden/>
          </w:rPr>
          <w:fldChar w:fldCharType="separate"/>
        </w:r>
        <w:r w:rsidR="00F86A7F">
          <w:rPr>
            <w:noProof/>
            <w:webHidden/>
          </w:rPr>
          <w:t>48</w:t>
        </w:r>
        <w:r w:rsidR="0090532E">
          <w:rPr>
            <w:noProof/>
            <w:webHidden/>
          </w:rPr>
          <w:fldChar w:fldCharType="end"/>
        </w:r>
      </w:hyperlink>
    </w:p>
    <w:p w14:paraId="6385ADB9" w14:textId="77777777" w:rsidR="0090532E" w:rsidRDefault="00A37D18">
      <w:pPr>
        <w:pStyle w:val="TableofFigures"/>
        <w:rPr>
          <w:rFonts w:cstheme="minorBidi"/>
          <w:caps w:val="0"/>
          <w:noProof/>
          <w:sz w:val="22"/>
        </w:rPr>
      </w:pPr>
      <w:hyperlink w:anchor="_Toc49196571" w:history="1">
        <w:r w:rsidR="0090532E" w:rsidRPr="008A420B">
          <w:rPr>
            <w:rStyle w:val="Hyperlink"/>
          </w:rPr>
          <w:t>Table 7: common tracers in water engineering</w:t>
        </w:r>
        <w:r w:rsidR="0090532E">
          <w:rPr>
            <w:noProof/>
            <w:webHidden/>
          </w:rPr>
          <w:tab/>
        </w:r>
        <w:r w:rsidR="0090532E">
          <w:rPr>
            <w:noProof/>
            <w:webHidden/>
          </w:rPr>
          <w:fldChar w:fldCharType="begin"/>
        </w:r>
        <w:r w:rsidR="0090532E">
          <w:rPr>
            <w:noProof/>
            <w:webHidden/>
          </w:rPr>
          <w:instrText xml:space="preserve"> PAGEREF _Toc49196571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14:paraId="1A668EBE" w14:textId="77777777" w:rsidR="0090532E" w:rsidRDefault="00A37D18">
      <w:pPr>
        <w:pStyle w:val="TableofFigures"/>
        <w:rPr>
          <w:rFonts w:cstheme="minorBidi"/>
          <w:caps w:val="0"/>
          <w:noProof/>
          <w:sz w:val="22"/>
        </w:rPr>
      </w:pPr>
      <w:hyperlink w:anchor="_Toc49196572" w:history="1">
        <w:r w:rsidR="0090532E" w:rsidRPr="008A420B">
          <w:rPr>
            <w:rStyle w:val="Hyperlink"/>
          </w:rPr>
          <w:t xml:space="preserve">Table 8:  Vertical Reactor Operating Conditions </w:t>
        </w:r>
        <w:r w:rsidR="0090532E" w:rsidRPr="008A420B">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572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14:paraId="6B7EBE27" w14:textId="77777777" w:rsidR="0090532E" w:rsidRDefault="00A37D18">
      <w:pPr>
        <w:pStyle w:val="TableofFigures"/>
        <w:rPr>
          <w:rFonts w:cstheme="minorBidi"/>
          <w:caps w:val="0"/>
          <w:noProof/>
          <w:sz w:val="22"/>
        </w:rPr>
      </w:pPr>
      <w:hyperlink w:anchor="_Toc49196573" w:history="1">
        <w:r w:rsidR="0090532E" w:rsidRPr="008A420B">
          <w:rPr>
            <w:rStyle w:val="Hyperlink"/>
          </w:rPr>
          <w:t>Table 9:  Error between different trials, E(θ)</w:t>
        </w:r>
        <w:r w:rsidR="0090532E">
          <w:rPr>
            <w:noProof/>
            <w:webHidden/>
          </w:rPr>
          <w:tab/>
        </w:r>
        <w:r w:rsidR="0090532E">
          <w:rPr>
            <w:noProof/>
            <w:webHidden/>
          </w:rPr>
          <w:fldChar w:fldCharType="begin"/>
        </w:r>
        <w:r w:rsidR="0090532E">
          <w:rPr>
            <w:noProof/>
            <w:webHidden/>
          </w:rPr>
          <w:instrText xml:space="preserve"> PAGEREF _Toc49196573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14:paraId="7851C1AB" w14:textId="77777777" w:rsidR="0090532E" w:rsidRDefault="00A37D18">
      <w:pPr>
        <w:pStyle w:val="TableofFigures"/>
        <w:rPr>
          <w:rFonts w:cstheme="minorBidi"/>
          <w:caps w:val="0"/>
          <w:noProof/>
          <w:sz w:val="22"/>
        </w:rPr>
      </w:pPr>
      <w:hyperlink w:anchor="_Toc49196574" w:history="1">
        <w:r w:rsidR="0090532E" w:rsidRPr="008A420B">
          <w:rPr>
            <w:rStyle w:val="Hyperlink"/>
          </w:rPr>
          <w:t>Table 10: RTD characteristics of different trials</w:t>
        </w:r>
        <w:r w:rsidR="0090532E">
          <w:rPr>
            <w:noProof/>
            <w:webHidden/>
          </w:rPr>
          <w:tab/>
        </w:r>
        <w:r w:rsidR="0090532E">
          <w:rPr>
            <w:noProof/>
            <w:webHidden/>
          </w:rPr>
          <w:fldChar w:fldCharType="begin"/>
        </w:r>
        <w:r w:rsidR="0090532E">
          <w:rPr>
            <w:noProof/>
            <w:webHidden/>
          </w:rPr>
          <w:instrText xml:space="preserve"> PAGEREF _Toc49196574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14:paraId="737FC5B6" w14:textId="77777777" w:rsidR="0090532E" w:rsidRDefault="00A37D18">
      <w:pPr>
        <w:pStyle w:val="TableofFigures"/>
        <w:rPr>
          <w:rFonts w:cstheme="minorBidi"/>
          <w:caps w:val="0"/>
          <w:noProof/>
          <w:sz w:val="22"/>
        </w:rPr>
      </w:pPr>
      <w:hyperlink w:anchor="_Toc49196575" w:history="1">
        <w:r w:rsidR="0090532E" w:rsidRPr="008A420B">
          <w:rPr>
            <w:rStyle w:val="Hyperlink"/>
          </w:rPr>
          <w:t>Table 11: Model Test Summary</w:t>
        </w:r>
        <w:r w:rsidR="0090532E">
          <w:rPr>
            <w:noProof/>
            <w:webHidden/>
          </w:rPr>
          <w:tab/>
        </w:r>
        <w:r w:rsidR="0090532E">
          <w:rPr>
            <w:noProof/>
            <w:webHidden/>
          </w:rPr>
          <w:fldChar w:fldCharType="begin"/>
        </w:r>
        <w:r w:rsidR="0090532E">
          <w:rPr>
            <w:noProof/>
            <w:webHidden/>
          </w:rPr>
          <w:instrText xml:space="preserve"> PAGEREF _Toc49196575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14:paraId="07D0DC6B" w14:textId="77777777" w:rsidR="0090532E" w:rsidRDefault="00A37D18">
      <w:pPr>
        <w:pStyle w:val="TableofFigures"/>
        <w:rPr>
          <w:rFonts w:cstheme="minorBidi"/>
          <w:caps w:val="0"/>
          <w:noProof/>
          <w:sz w:val="22"/>
        </w:rPr>
      </w:pPr>
      <w:hyperlink w:anchor="_Toc49196576" w:history="1">
        <w:r w:rsidR="0090532E" w:rsidRPr="008A420B">
          <w:rPr>
            <w:rStyle w:val="Hyperlink"/>
          </w:rPr>
          <w:t>Table 12: Model Optimal Parameters</w:t>
        </w:r>
        <w:r w:rsidR="0090532E">
          <w:rPr>
            <w:noProof/>
            <w:webHidden/>
          </w:rPr>
          <w:tab/>
        </w:r>
        <w:r w:rsidR="0090532E">
          <w:rPr>
            <w:noProof/>
            <w:webHidden/>
          </w:rPr>
          <w:fldChar w:fldCharType="begin"/>
        </w:r>
        <w:r w:rsidR="0090532E">
          <w:rPr>
            <w:noProof/>
            <w:webHidden/>
          </w:rPr>
          <w:instrText xml:space="preserve"> PAGEREF _Toc49196576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14:paraId="72A4ADBD" w14:textId="77777777" w:rsidR="00653DB4" w:rsidRDefault="00A34B45">
      <w:pPr>
        <w:spacing w:line="200" w:lineRule="exact"/>
        <w:rPr>
          <w:sz w:val="20"/>
          <w:szCs w:val="20"/>
        </w:rPr>
      </w:pPr>
      <w:r>
        <w:rPr>
          <w:sz w:val="20"/>
          <w:szCs w:val="20"/>
        </w:rPr>
        <w:fldChar w:fldCharType="end"/>
      </w:r>
    </w:p>
    <w:p w14:paraId="32AA26B2" w14:textId="77777777" w:rsidR="00653DB4" w:rsidRDefault="00653DB4">
      <w:pPr>
        <w:spacing w:line="200" w:lineRule="exact"/>
        <w:rPr>
          <w:sz w:val="20"/>
          <w:szCs w:val="20"/>
        </w:rPr>
      </w:pPr>
    </w:p>
    <w:p w14:paraId="449B3808" w14:textId="77777777" w:rsidR="00653DB4" w:rsidRDefault="00653DB4">
      <w:pPr>
        <w:spacing w:line="200" w:lineRule="exact"/>
        <w:rPr>
          <w:sz w:val="20"/>
          <w:szCs w:val="20"/>
        </w:rPr>
      </w:pPr>
    </w:p>
    <w:p w14:paraId="11C15BAF" w14:textId="77777777" w:rsidR="00653DB4" w:rsidRDefault="00653DB4">
      <w:pPr>
        <w:spacing w:line="213" w:lineRule="exact"/>
        <w:rPr>
          <w:sz w:val="20"/>
          <w:szCs w:val="20"/>
        </w:rPr>
      </w:pPr>
    </w:p>
    <w:p w14:paraId="41E6F4B5" w14:textId="77777777" w:rsidR="00653DB4" w:rsidRDefault="00653DB4">
      <w:pPr>
        <w:spacing w:line="200" w:lineRule="exact"/>
        <w:rPr>
          <w:sz w:val="20"/>
          <w:szCs w:val="20"/>
        </w:rPr>
      </w:pPr>
    </w:p>
    <w:p w14:paraId="54469D11" w14:textId="77777777" w:rsidR="00653DB4" w:rsidRDefault="00653DB4">
      <w:pPr>
        <w:sectPr w:rsidR="00653DB4" w:rsidSect="003929F2">
          <w:pgSz w:w="11900" w:h="17006"/>
          <w:pgMar w:top="1440" w:right="1440" w:bottom="0" w:left="1440" w:header="0" w:footer="0" w:gutter="0"/>
          <w:pgNumType w:fmt="lowerRoman"/>
          <w:cols w:space="720"/>
        </w:sectPr>
      </w:pPr>
    </w:p>
    <w:p w14:paraId="340482CC" w14:textId="77777777" w:rsidR="00653DB4" w:rsidRDefault="00653DB4">
      <w:pPr>
        <w:spacing w:line="200" w:lineRule="exact"/>
        <w:rPr>
          <w:sz w:val="20"/>
          <w:szCs w:val="20"/>
        </w:rPr>
      </w:pPr>
    </w:p>
    <w:p w14:paraId="2C1A9BFC" w14:textId="77777777" w:rsidR="00653DB4" w:rsidRDefault="00653DB4">
      <w:pPr>
        <w:spacing w:line="200" w:lineRule="exact"/>
        <w:rPr>
          <w:sz w:val="20"/>
          <w:szCs w:val="20"/>
        </w:rPr>
      </w:pPr>
    </w:p>
    <w:p w14:paraId="13DEDE27" w14:textId="77777777" w:rsidR="00653DB4" w:rsidRDefault="00653DB4">
      <w:pPr>
        <w:spacing w:line="200" w:lineRule="exact"/>
        <w:rPr>
          <w:sz w:val="20"/>
          <w:szCs w:val="20"/>
        </w:rPr>
      </w:pPr>
    </w:p>
    <w:p w14:paraId="67FD3C35" w14:textId="77777777" w:rsidR="00653DB4" w:rsidRDefault="00653DB4">
      <w:pPr>
        <w:spacing w:line="200" w:lineRule="exact"/>
        <w:rPr>
          <w:sz w:val="20"/>
          <w:szCs w:val="20"/>
        </w:rPr>
      </w:pPr>
    </w:p>
    <w:p w14:paraId="78FBA660" w14:textId="77777777" w:rsidR="00653DB4" w:rsidRDefault="00653DB4">
      <w:pPr>
        <w:spacing w:line="200" w:lineRule="exact"/>
        <w:rPr>
          <w:sz w:val="20"/>
          <w:szCs w:val="20"/>
        </w:rPr>
      </w:pPr>
    </w:p>
    <w:p w14:paraId="692AAB02" w14:textId="77777777" w:rsidR="00653DB4" w:rsidRDefault="00653DB4">
      <w:pPr>
        <w:spacing w:line="200" w:lineRule="exact"/>
        <w:rPr>
          <w:sz w:val="20"/>
          <w:szCs w:val="20"/>
        </w:rPr>
      </w:pPr>
    </w:p>
    <w:p w14:paraId="24EF4891" w14:textId="77777777" w:rsidR="00653DB4" w:rsidRDefault="00653DB4">
      <w:pPr>
        <w:spacing w:line="200" w:lineRule="exact"/>
        <w:rPr>
          <w:sz w:val="20"/>
          <w:szCs w:val="20"/>
        </w:rPr>
      </w:pPr>
    </w:p>
    <w:p w14:paraId="0ABF982E" w14:textId="77777777" w:rsidR="00653DB4" w:rsidRDefault="00653DB4">
      <w:pPr>
        <w:spacing w:line="200" w:lineRule="exact"/>
        <w:rPr>
          <w:sz w:val="20"/>
          <w:szCs w:val="20"/>
        </w:rPr>
      </w:pPr>
    </w:p>
    <w:p w14:paraId="733DC458" w14:textId="77777777" w:rsidR="00653DB4" w:rsidRDefault="00653DB4">
      <w:pPr>
        <w:spacing w:line="200" w:lineRule="exact"/>
        <w:rPr>
          <w:sz w:val="20"/>
          <w:szCs w:val="20"/>
        </w:rPr>
      </w:pPr>
    </w:p>
    <w:p w14:paraId="23A2678B" w14:textId="77777777" w:rsidR="00653DB4" w:rsidRDefault="00653DB4">
      <w:pPr>
        <w:spacing w:line="200" w:lineRule="exact"/>
        <w:rPr>
          <w:sz w:val="20"/>
          <w:szCs w:val="20"/>
        </w:rPr>
      </w:pPr>
    </w:p>
    <w:p w14:paraId="286B17D7" w14:textId="77777777" w:rsidR="00653DB4" w:rsidRDefault="00653DB4">
      <w:pPr>
        <w:spacing w:line="200" w:lineRule="exact"/>
        <w:rPr>
          <w:sz w:val="20"/>
          <w:szCs w:val="20"/>
        </w:rPr>
      </w:pPr>
    </w:p>
    <w:p w14:paraId="2F7E4C80" w14:textId="77777777" w:rsidR="00653DB4" w:rsidRDefault="00653DB4">
      <w:pPr>
        <w:spacing w:line="200" w:lineRule="exact"/>
        <w:rPr>
          <w:sz w:val="20"/>
          <w:szCs w:val="20"/>
        </w:rPr>
      </w:pPr>
    </w:p>
    <w:p w14:paraId="1B49A996" w14:textId="77777777" w:rsidR="00653DB4" w:rsidRDefault="00653DB4">
      <w:pPr>
        <w:spacing w:line="200" w:lineRule="exact"/>
        <w:rPr>
          <w:sz w:val="20"/>
          <w:szCs w:val="20"/>
        </w:rPr>
      </w:pPr>
    </w:p>
    <w:p w14:paraId="73FBA639" w14:textId="77777777"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14:paraId="1824C488" w14:textId="77777777" w:rsidR="005A1E72" w:rsidRDefault="00672462" w:rsidP="00672462">
      <w:pPr>
        <w:pStyle w:val="Heading1"/>
        <w:numPr>
          <w:ilvl w:val="0"/>
          <w:numId w:val="0"/>
        </w:numPr>
      </w:pPr>
      <w:bookmarkStart w:id="11" w:name="_Toc49196504"/>
      <w:r>
        <w:lastRenderedPageBreak/>
        <w:t>List of Symbols</w:t>
      </w:r>
      <w:bookmarkStart w:id="12" w:name="page8"/>
      <w:bookmarkEnd w:id="12"/>
      <w:bookmarkEnd w:id="11"/>
    </w:p>
    <w:p w14:paraId="55945791" w14:textId="77777777"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14:paraId="781BA187" w14:textId="77777777" w:rsidTr="00886A95">
        <w:tc>
          <w:tcPr>
            <w:tcW w:w="1942" w:type="dxa"/>
          </w:tcPr>
          <w:p w14:paraId="36F03E6D" w14:textId="77777777" w:rsidR="005A1E72" w:rsidRPr="005A1E72" w:rsidRDefault="005A1E72" w:rsidP="005A1E72">
            <w:pPr>
              <w:rPr>
                <w:b/>
              </w:rPr>
            </w:pPr>
            <w:r w:rsidRPr="005A1E72">
              <w:rPr>
                <w:b/>
              </w:rPr>
              <w:t>Symbol</w:t>
            </w:r>
          </w:p>
        </w:tc>
        <w:tc>
          <w:tcPr>
            <w:tcW w:w="6207" w:type="dxa"/>
          </w:tcPr>
          <w:p w14:paraId="3997B2E4" w14:textId="77777777" w:rsidR="005A1E72" w:rsidRPr="005A1E72" w:rsidRDefault="005A1E72" w:rsidP="005A1E72">
            <w:pPr>
              <w:rPr>
                <w:b/>
              </w:rPr>
            </w:pPr>
            <w:r w:rsidRPr="005A1E72">
              <w:rPr>
                <w:b/>
              </w:rPr>
              <w:t>Description</w:t>
            </w:r>
          </w:p>
        </w:tc>
        <w:tc>
          <w:tcPr>
            <w:tcW w:w="1380" w:type="dxa"/>
          </w:tcPr>
          <w:p w14:paraId="0BB69FC3" w14:textId="77777777" w:rsidR="005A1E72" w:rsidRPr="005A1E72" w:rsidRDefault="00886A95" w:rsidP="005A1E72">
            <w:pPr>
              <w:rPr>
                <w:b/>
              </w:rPr>
            </w:pPr>
            <w:r>
              <w:rPr>
                <w:b/>
              </w:rPr>
              <w:t>Dimensions</w:t>
            </w:r>
          </w:p>
        </w:tc>
      </w:tr>
      <w:tr w:rsidR="005A1E72" w14:paraId="160A0EB7" w14:textId="77777777" w:rsidTr="00886A95">
        <w:tc>
          <w:tcPr>
            <w:tcW w:w="1942" w:type="dxa"/>
          </w:tcPr>
          <w:p w14:paraId="57109FE4" w14:textId="77777777" w:rsidR="005A1E72" w:rsidRDefault="00751F11" w:rsidP="005A1E72">
            <w:r>
              <w:t>E (t)</w:t>
            </w:r>
          </w:p>
        </w:tc>
        <w:tc>
          <w:tcPr>
            <w:tcW w:w="6207" w:type="dxa"/>
          </w:tcPr>
          <w:p w14:paraId="33D2E4BE" w14:textId="77777777" w:rsidR="005A1E72" w:rsidRDefault="008923C6" w:rsidP="005A1E72">
            <w:r>
              <w:t>Probability</w:t>
            </w:r>
            <w:r w:rsidR="00E0242B">
              <w:t xml:space="preserve"> Density F</w:t>
            </w:r>
            <w:r w:rsidR="005A1E72">
              <w:t>unction</w:t>
            </w:r>
          </w:p>
        </w:tc>
        <w:tc>
          <w:tcPr>
            <w:tcW w:w="1380" w:type="dxa"/>
          </w:tcPr>
          <w:p w14:paraId="3C9E0A9D" w14:textId="77777777" w:rsidR="005A1E72" w:rsidRDefault="005A1E72" w:rsidP="005A1E72"/>
        </w:tc>
      </w:tr>
      <w:tr w:rsidR="005A1E72" w14:paraId="08EDB3E1" w14:textId="77777777" w:rsidTr="00886A95">
        <w:tc>
          <w:tcPr>
            <w:tcW w:w="1942" w:type="dxa"/>
          </w:tcPr>
          <w:p w14:paraId="1AE3489E" w14:textId="77777777" w:rsidR="005A1E72" w:rsidRDefault="00751F11" w:rsidP="005A1E72">
            <w:r>
              <w:t>F (t)</w:t>
            </w:r>
          </w:p>
        </w:tc>
        <w:tc>
          <w:tcPr>
            <w:tcW w:w="6207" w:type="dxa"/>
          </w:tcPr>
          <w:p w14:paraId="1C65897A" w14:textId="77777777" w:rsidR="005A1E72" w:rsidRDefault="005A1E72" w:rsidP="005A1E72">
            <w:r>
              <w:t>Distribution Function</w:t>
            </w:r>
          </w:p>
        </w:tc>
        <w:tc>
          <w:tcPr>
            <w:tcW w:w="1380" w:type="dxa"/>
          </w:tcPr>
          <w:p w14:paraId="7E57CA02" w14:textId="77777777" w:rsidR="005A1E72" w:rsidRDefault="005A1E72" w:rsidP="005A1E72"/>
        </w:tc>
      </w:tr>
      <w:tr w:rsidR="008B3A67" w14:paraId="6945B78F" w14:textId="77777777" w:rsidTr="00886A95">
        <w:tc>
          <w:tcPr>
            <w:tcW w:w="1942" w:type="dxa"/>
          </w:tcPr>
          <w:p w14:paraId="221A69AD" w14:textId="77777777" w:rsidR="008B3A67" w:rsidRDefault="008B3A67" w:rsidP="005A1E72">
            <w:r>
              <w:t>T</w:t>
            </w:r>
          </w:p>
        </w:tc>
        <w:tc>
          <w:tcPr>
            <w:tcW w:w="6207" w:type="dxa"/>
          </w:tcPr>
          <w:p w14:paraId="6A54C865" w14:textId="77777777" w:rsidR="008B3A67" w:rsidRDefault="008B3A67" w:rsidP="00886A95">
            <w:r>
              <w:t xml:space="preserve">Unit of </w:t>
            </w:r>
            <w:r w:rsidR="00886A95">
              <w:t>T</w:t>
            </w:r>
            <w:r>
              <w:t>ime</w:t>
            </w:r>
          </w:p>
        </w:tc>
        <w:tc>
          <w:tcPr>
            <w:tcW w:w="1380" w:type="dxa"/>
          </w:tcPr>
          <w:p w14:paraId="5198AD85" w14:textId="77777777" w:rsidR="008B3A67" w:rsidRDefault="008B3A67" w:rsidP="005A1E72"/>
        </w:tc>
      </w:tr>
      <w:tr w:rsidR="008B3A67" w14:paraId="4CDF83AF" w14:textId="77777777" w:rsidTr="00886A95">
        <w:tc>
          <w:tcPr>
            <w:tcW w:w="1942" w:type="dxa"/>
          </w:tcPr>
          <w:p w14:paraId="329FC689" w14:textId="77777777" w:rsidR="008B3A67" w:rsidRDefault="008B3A67" w:rsidP="005A1E72">
            <w:r>
              <w:t>M</w:t>
            </w:r>
          </w:p>
        </w:tc>
        <w:tc>
          <w:tcPr>
            <w:tcW w:w="6207" w:type="dxa"/>
          </w:tcPr>
          <w:p w14:paraId="36904A97" w14:textId="77777777" w:rsidR="008B3A67" w:rsidRDefault="008B3A67" w:rsidP="005A1E72">
            <w:r>
              <w:t>Unit of Mass</w:t>
            </w:r>
          </w:p>
        </w:tc>
        <w:tc>
          <w:tcPr>
            <w:tcW w:w="1380" w:type="dxa"/>
          </w:tcPr>
          <w:p w14:paraId="588A4E02" w14:textId="77777777" w:rsidR="008B3A67" w:rsidRDefault="008B3A67" w:rsidP="005A1E72"/>
        </w:tc>
      </w:tr>
      <w:tr w:rsidR="008B3A67" w14:paraId="36374422" w14:textId="77777777" w:rsidTr="00886A95">
        <w:tc>
          <w:tcPr>
            <w:tcW w:w="1942" w:type="dxa"/>
          </w:tcPr>
          <w:p w14:paraId="35CBAC10" w14:textId="77777777" w:rsidR="008B3A67" w:rsidRDefault="008B3A67" w:rsidP="005A1E72">
            <w:r>
              <w:t>L</w:t>
            </w:r>
          </w:p>
        </w:tc>
        <w:tc>
          <w:tcPr>
            <w:tcW w:w="6207" w:type="dxa"/>
          </w:tcPr>
          <w:p w14:paraId="6194B355" w14:textId="77777777" w:rsidR="008B3A67" w:rsidRDefault="00886A95" w:rsidP="005A1E72">
            <w:r>
              <w:t>Unit of L</w:t>
            </w:r>
            <w:r w:rsidR="008B3A67">
              <w:t>ength</w:t>
            </w:r>
          </w:p>
        </w:tc>
        <w:tc>
          <w:tcPr>
            <w:tcW w:w="1380" w:type="dxa"/>
          </w:tcPr>
          <w:p w14:paraId="20B0B5B2" w14:textId="77777777" w:rsidR="008B3A67" w:rsidRDefault="008B3A67" w:rsidP="005A1E72"/>
        </w:tc>
      </w:tr>
      <w:tr w:rsidR="005A1E72" w14:paraId="3F94C5E9" w14:textId="77777777" w:rsidTr="00886A95">
        <w:tc>
          <w:tcPr>
            <w:tcW w:w="1942" w:type="dxa"/>
          </w:tcPr>
          <w:p w14:paraId="013D975C" w14:textId="77777777" w:rsidR="005A1E72" w:rsidRDefault="005A1E72" w:rsidP="005A1E72">
            <w:r>
              <w:t>μ</w:t>
            </w:r>
          </w:p>
        </w:tc>
        <w:tc>
          <w:tcPr>
            <w:tcW w:w="6207" w:type="dxa"/>
          </w:tcPr>
          <w:p w14:paraId="32E45115" w14:textId="77777777"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14:paraId="7C074FFE" w14:textId="77777777" w:rsidR="005A1E72" w:rsidRDefault="008B3A67" w:rsidP="005A1E72">
            <w:r>
              <w:t>(T</w:t>
            </w:r>
            <w:r w:rsidR="005A1E72">
              <w:rPr>
                <w:vertAlign w:val="superscript"/>
              </w:rPr>
              <w:t>-1</w:t>
            </w:r>
            <w:r w:rsidR="005A1E72">
              <w:t>)</w:t>
            </w:r>
          </w:p>
        </w:tc>
      </w:tr>
      <w:tr w:rsidR="005A1E72" w14:paraId="18BF7AE5" w14:textId="77777777" w:rsidTr="00886A95">
        <w:tc>
          <w:tcPr>
            <w:tcW w:w="1942" w:type="dxa"/>
          </w:tcPr>
          <w:p w14:paraId="49795CD4" w14:textId="77777777" w:rsidR="005A1E72" w:rsidRPr="00A47D6C" w:rsidRDefault="005A1E72" w:rsidP="005A1E72">
            <w:pPr>
              <w:rPr>
                <w:vertAlign w:val="subscript"/>
              </w:rPr>
            </w:pPr>
            <w:proofErr w:type="spellStart"/>
            <w:r>
              <w:t>μ</w:t>
            </w:r>
            <w:r>
              <w:rPr>
                <w:vertAlign w:val="subscript"/>
              </w:rPr>
              <w:t>max</w:t>
            </w:r>
            <w:proofErr w:type="spellEnd"/>
          </w:p>
        </w:tc>
        <w:tc>
          <w:tcPr>
            <w:tcW w:w="6207" w:type="dxa"/>
          </w:tcPr>
          <w:p w14:paraId="4FEAFB0B" w14:textId="77777777" w:rsidR="005A1E72" w:rsidRDefault="00886A95" w:rsidP="00886A95">
            <w:r>
              <w:t>Maximum Specific Growth R</w:t>
            </w:r>
            <w:r w:rsidR="005A1E72">
              <w:t xml:space="preserve">ate </w:t>
            </w:r>
          </w:p>
        </w:tc>
        <w:tc>
          <w:tcPr>
            <w:tcW w:w="1380" w:type="dxa"/>
          </w:tcPr>
          <w:p w14:paraId="04ADC086" w14:textId="77777777" w:rsidR="005A1E72" w:rsidRDefault="008B3A67" w:rsidP="008B3A67">
            <w:r>
              <w:t>(T</w:t>
            </w:r>
            <w:r w:rsidR="005A1E72">
              <w:rPr>
                <w:vertAlign w:val="superscript"/>
              </w:rPr>
              <w:t>-1</w:t>
            </w:r>
            <w:r w:rsidR="005A1E72">
              <w:t>)</w:t>
            </w:r>
          </w:p>
        </w:tc>
      </w:tr>
      <w:tr w:rsidR="005A1E72" w14:paraId="2845A70B" w14:textId="77777777" w:rsidTr="00886A95">
        <w:tc>
          <w:tcPr>
            <w:tcW w:w="1942" w:type="dxa"/>
          </w:tcPr>
          <w:p w14:paraId="04DA6F19" w14:textId="77777777" w:rsidR="005A1E72" w:rsidRDefault="005A1E72" w:rsidP="005A1E72">
            <w:r>
              <w:t>S</w:t>
            </w:r>
          </w:p>
        </w:tc>
        <w:tc>
          <w:tcPr>
            <w:tcW w:w="6207" w:type="dxa"/>
          </w:tcPr>
          <w:p w14:paraId="4AE4C5A2" w14:textId="77777777" w:rsidR="005A1E72" w:rsidRDefault="00886A95" w:rsidP="005A1E72">
            <w:r>
              <w:t>Concentration of S</w:t>
            </w:r>
            <w:r w:rsidR="005A1E72">
              <w:t xml:space="preserve">ubstrate </w:t>
            </w:r>
          </w:p>
        </w:tc>
        <w:tc>
          <w:tcPr>
            <w:tcW w:w="1380" w:type="dxa"/>
          </w:tcPr>
          <w:p w14:paraId="457EB07E" w14:textId="77777777" w:rsidR="005A1E72" w:rsidRDefault="008B3A67" w:rsidP="005A1E72">
            <w:r>
              <w:t>(M</w:t>
            </w:r>
            <w:r w:rsidR="005A1E72">
              <w:t>L</w:t>
            </w:r>
            <w:r w:rsidRPr="008B3A67">
              <w:rPr>
                <w:vertAlign w:val="superscript"/>
              </w:rPr>
              <w:t>-3</w:t>
            </w:r>
            <w:r w:rsidR="005A1E72">
              <w:t>)</w:t>
            </w:r>
          </w:p>
        </w:tc>
      </w:tr>
      <w:tr w:rsidR="005A1E72" w14:paraId="6F0E435D" w14:textId="77777777" w:rsidTr="00886A95">
        <w:tc>
          <w:tcPr>
            <w:tcW w:w="1942" w:type="dxa"/>
          </w:tcPr>
          <w:p w14:paraId="13261F99" w14:textId="77777777" w:rsidR="005A1E72" w:rsidRPr="00A47D6C" w:rsidRDefault="005A1E72" w:rsidP="005A1E72">
            <w:pPr>
              <w:rPr>
                <w:vertAlign w:val="subscript"/>
              </w:rPr>
            </w:pPr>
            <w:r>
              <w:t>K</w:t>
            </w:r>
            <w:r>
              <w:rPr>
                <w:vertAlign w:val="subscript"/>
              </w:rPr>
              <w:t>S</w:t>
            </w:r>
          </w:p>
        </w:tc>
        <w:tc>
          <w:tcPr>
            <w:tcW w:w="6207" w:type="dxa"/>
          </w:tcPr>
          <w:p w14:paraId="3896F8D0" w14:textId="77777777" w:rsidR="005A1E72" w:rsidRDefault="00886A95" w:rsidP="005A1E72">
            <w:r>
              <w:t>Half Velocity C</w:t>
            </w:r>
            <w:r w:rsidR="005A1E72">
              <w:t xml:space="preserve">onstant </w:t>
            </w:r>
          </w:p>
        </w:tc>
        <w:tc>
          <w:tcPr>
            <w:tcW w:w="1380" w:type="dxa"/>
          </w:tcPr>
          <w:p w14:paraId="12D4214D" w14:textId="77777777" w:rsidR="005A1E72" w:rsidRDefault="008B3A67" w:rsidP="008B3A67">
            <w:r>
              <w:t>(ML</w:t>
            </w:r>
            <w:r w:rsidRPr="008B3A67">
              <w:rPr>
                <w:vertAlign w:val="superscript"/>
              </w:rPr>
              <w:t>-3</w:t>
            </w:r>
            <w:r>
              <w:t>)</w:t>
            </w:r>
          </w:p>
        </w:tc>
      </w:tr>
      <w:tr w:rsidR="005A1E72" w14:paraId="5760D262" w14:textId="77777777" w:rsidTr="00886A95">
        <w:tc>
          <w:tcPr>
            <w:tcW w:w="1942" w:type="dxa"/>
          </w:tcPr>
          <w:p w14:paraId="113B3010" w14:textId="77777777" w:rsidR="005A1E72" w:rsidRPr="00A23854" w:rsidRDefault="005A1E72" w:rsidP="005A1E72">
            <w:proofErr w:type="spellStart"/>
            <w:r>
              <w:t>r</w:t>
            </w:r>
            <w:r>
              <w:rPr>
                <w:vertAlign w:val="subscript"/>
              </w:rPr>
              <w:t>a</w:t>
            </w:r>
            <w:proofErr w:type="spellEnd"/>
          </w:p>
        </w:tc>
        <w:tc>
          <w:tcPr>
            <w:tcW w:w="6207" w:type="dxa"/>
          </w:tcPr>
          <w:p w14:paraId="26AF913C" w14:textId="77777777" w:rsidR="005A1E72" w:rsidRDefault="00886A95" w:rsidP="005A1E72">
            <w:r>
              <w:t>Reaction R</w:t>
            </w:r>
            <w:r w:rsidR="005A1E72">
              <w:t>ate</w:t>
            </w:r>
          </w:p>
        </w:tc>
        <w:tc>
          <w:tcPr>
            <w:tcW w:w="1380" w:type="dxa"/>
          </w:tcPr>
          <w:p w14:paraId="38635FD9" w14:textId="77777777" w:rsidR="005A1E72" w:rsidRDefault="008B3A67" w:rsidP="008B3A67">
            <w:r>
              <w:t>(MT</w:t>
            </w:r>
            <w:r w:rsidRPr="008B3A67">
              <w:rPr>
                <w:vertAlign w:val="superscript"/>
              </w:rPr>
              <w:t>-1</w:t>
            </w:r>
            <w:r w:rsidR="005A1E72">
              <w:t>)</w:t>
            </w:r>
          </w:p>
        </w:tc>
      </w:tr>
      <w:tr w:rsidR="005A1E72" w14:paraId="548D20D8" w14:textId="77777777" w:rsidTr="00886A95">
        <w:tc>
          <w:tcPr>
            <w:tcW w:w="1942" w:type="dxa"/>
          </w:tcPr>
          <w:p w14:paraId="3873EF8A" w14:textId="77777777" w:rsidR="005A1E72" w:rsidRDefault="005A1E72" w:rsidP="005A1E72">
            <w:r>
              <w:t>k</w:t>
            </w:r>
          </w:p>
        </w:tc>
        <w:tc>
          <w:tcPr>
            <w:tcW w:w="6207" w:type="dxa"/>
          </w:tcPr>
          <w:p w14:paraId="52B95739" w14:textId="77777777" w:rsidR="005A1E72" w:rsidRPr="00A47D6C" w:rsidRDefault="00886A95" w:rsidP="005A1E72">
            <w:r>
              <w:t>Rate Constant of First Order R</w:t>
            </w:r>
            <w:r w:rsidR="005A1E72">
              <w:t>eaction</w:t>
            </w:r>
          </w:p>
        </w:tc>
        <w:tc>
          <w:tcPr>
            <w:tcW w:w="1380" w:type="dxa"/>
          </w:tcPr>
          <w:p w14:paraId="2B541A99" w14:textId="77777777" w:rsidR="005A1E72" w:rsidRPr="001D327F" w:rsidRDefault="005A1E72" w:rsidP="005A1E72">
            <w:pPr>
              <w:rPr>
                <w:vertAlign w:val="superscript"/>
              </w:rPr>
            </w:pPr>
            <w:r>
              <w:t>(</w:t>
            </w:r>
            <w:r w:rsidR="008B3A67">
              <w:t>T</w:t>
            </w:r>
            <w:r w:rsidR="00D65146">
              <w:rPr>
                <w:vertAlign w:val="superscript"/>
              </w:rPr>
              <w:t>-1</w:t>
            </w:r>
            <w:r>
              <w:t>)</w:t>
            </w:r>
          </w:p>
        </w:tc>
      </w:tr>
      <w:tr w:rsidR="005A1E72" w14:paraId="7F26B2D6" w14:textId="77777777" w:rsidTr="00886A95">
        <w:tc>
          <w:tcPr>
            <w:tcW w:w="1942" w:type="dxa"/>
          </w:tcPr>
          <w:p w14:paraId="4531E053" w14:textId="77777777" w:rsidR="005A1E72" w:rsidRPr="001D327F" w:rsidRDefault="005A1E72" w:rsidP="005A1E72">
            <w:pPr>
              <w:rPr>
                <w:vertAlign w:val="subscript"/>
              </w:rPr>
            </w:pPr>
            <w:r>
              <w:t>C</w:t>
            </w:r>
            <w:r>
              <w:rPr>
                <w:vertAlign w:val="subscript"/>
              </w:rPr>
              <w:t>a</w:t>
            </w:r>
          </w:p>
        </w:tc>
        <w:tc>
          <w:tcPr>
            <w:tcW w:w="6207" w:type="dxa"/>
          </w:tcPr>
          <w:p w14:paraId="2577B289" w14:textId="77777777" w:rsidR="005A1E72" w:rsidRDefault="005A1E72" w:rsidP="005A1E72">
            <w:r>
              <w:t>Concentration</w:t>
            </w:r>
            <w:r w:rsidR="00886A95">
              <w:t xml:space="preserve"> of C</w:t>
            </w:r>
            <w:r>
              <w:t>omponent A</w:t>
            </w:r>
          </w:p>
        </w:tc>
        <w:tc>
          <w:tcPr>
            <w:tcW w:w="1380" w:type="dxa"/>
          </w:tcPr>
          <w:p w14:paraId="7C08F833" w14:textId="77777777" w:rsidR="005A1E72" w:rsidRDefault="008B3A67" w:rsidP="005A1E72">
            <w:r>
              <w:t>(ML</w:t>
            </w:r>
            <w:r w:rsidRPr="008B3A67">
              <w:rPr>
                <w:vertAlign w:val="superscript"/>
              </w:rPr>
              <w:t>-3</w:t>
            </w:r>
            <w:r>
              <w:t>)</w:t>
            </w:r>
          </w:p>
        </w:tc>
      </w:tr>
      <w:tr w:rsidR="005A1E72" w14:paraId="08674DC1" w14:textId="77777777" w:rsidTr="00886A95">
        <w:tc>
          <w:tcPr>
            <w:tcW w:w="1942" w:type="dxa"/>
          </w:tcPr>
          <w:p w14:paraId="0AA7B4C1" w14:textId="77777777" w:rsidR="005A1E72" w:rsidRPr="001D327F" w:rsidRDefault="005A1E72" w:rsidP="005A1E72">
            <w:pPr>
              <w:rPr>
                <w:vertAlign w:val="subscript"/>
              </w:rPr>
            </w:pPr>
            <w:proofErr w:type="spellStart"/>
            <w:r>
              <w:t>X</w:t>
            </w:r>
            <w:r>
              <w:rPr>
                <w:vertAlign w:val="subscript"/>
              </w:rPr>
              <w:t>seg</w:t>
            </w:r>
            <w:proofErr w:type="spellEnd"/>
          </w:p>
        </w:tc>
        <w:tc>
          <w:tcPr>
            <w:tcW w:w="6207" w:type="dxa"/>
          </w:tcPr>
          <w:p w14:paraId="5ECE1113" w14:textId="77777777" w:rsidR="005A1E72" w:rsidRDefault="00886A95" w:rsidP="005A1E72">
            <w:r>
              <w:t>Conversion Rate for a Segregated F</w:t>
            </w:r>
            <w:r w:rsidR="005A1E72">
              <w:t>luid</w:t>
            </w:r>
          </w:p>
        </w:tc>
        <w:tc>
          <w:tcPr>
            <w:tcW w:w="1380" w:type="dxa"/>
          </w:tcPr>
          <w:p w14:paraId="2271F240" w14:textId="77777777" w:rsidR="005A1E72" w:rsidRDefault="005A1E72" w:rsidP="005A1E72"/>
        </w:tc>
      </w:tr>
      <w:tr w:rsidR="005A1E72" w14:paraId="0CE90DBE" w14:textId="77777777" w:rsidTr="00886A95">
        <w:tc>
          <w:tcPr>
            <w:tcW w:w="1942" w:type="dxa"/>
          </w:tcPr>
          <w:p w14:paraId="7E1EAA0B" w14:textId="77777777" w:rsidR="005A1E72" w:rsidRPr="001D327F" w:rsidRDefault="005A1E72" w:rsidP="005A1E72">
            <w:pPr>
              <w:rPr>
                <w:vertAlign w:val="subscript"/>
              </w:rPr>
            </w:pPr>
            <w:proofErr w:type="spellStart"/>
            <w:r>
              <w:t>X</w:t>
            </w:r>
            <w:r>
              <w:rPr>
                <w:vertAlign w:val="subscript"/>
              </w:rPr>
              <w:t>mm</w:t>
            </w:r>
            <w:proofErr w:type="spellEnd"/>
          </w:p>
        </w:tc>
        <w:tc>
          <w:tcPr>
            <w:tcW w:w="6207" w:type="dxa"/>
          </w:tcPr>
          <w:p w14:paraId="796E6C64" w14:textId="77777777"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14:paraId="1C413709" w14:textId="77777777" w:rsidR="005A1E72" w:rsidRDefault="005A1E72" w:rsidP="005A1E72"/>
        </w:tc>
      </w:tr>
      <w:tr w:rsidR="005A1E72" w14:paraId="3E54C827" w14:textId="77777777" w:rsidTr="00886A95">
        <w:tc>
          <w:tcPr>
            <w:tcW w:w="1942" w:type="dxa"/>
          </w:tcPr>
          <w:p w14:paraId="63C0F1B6" w14:textId="77777777" w:rsidR="005A1E72" w:rsidRDefault="005A1E72" w:rsidP="005A1E72">
            <w:r>
              <w:rPr>
                <w:rFonts w:cstheme="minorHAnsi"/>
              </w:rPr>
              <w:t>τ</w:t>
            </w:r>
          </w:p>
        </w:tc>
        <w:tc>
          <w:tcPr>
            <w:tcW w:w="6207" w:type="dxa"/>
          </w:tcPr>
          <w:p w14:paraId="7C05BC17" w14:textId="77777777" w:rsidR="005A1E72" w:rsidRDefault="00886A95" w:rsidP="00886A95">
            <w:r>
              <w:t>Mean R</w:t>
            </w:r>
            <w:r w:rsidR="005A1E72">
              <w:t xml:space="preserve">esidence </w:t>
            </w:r>
            <w:r>
              <w:t>T</w:t>
            </w:r>
            <w:r w:rsidR="005A1E72">
              <w:t xml:space="preserve">ime </w:t>
            </w:r>
          </w:p>
        </w:tc>
        <w:tc>
          <w:tcPr>
            <w:tcW w:w="1380" w:type="dxa"/>
          </w:tcPr>
          <w:p w14:paraId="030DAA8E" w14:textId="77777777" w:rsidR="005A1E72" w:rsidRDefault="008B3A67" w:rsidP="005A1E72">
            <w:r>
              <w:t>(T</w:t>
            </w:r>
            <w:r w:rsidR="005A1E72">
              <w:t>)</w:t>
            </w:r>
          </w:p>
        </w:tc>
      </w:tr>
      <w:tr w:rsidR="005A1E72" w14:paraId="590197E1" w14:textId="77777777" w:rsidTr="00886A95">
        <w:tc>
          <w:tcPr>
            <w:tcW w:w="1942" w:type="dxa"/>
          </w:tcPr>
          <w:p w14:paraId="558F4D58" w14:textId="77777777" w:rsidR="005A1E72" w:rsidRDefault="005A1E72" w:rsidP="005A1E72">
            <w:r>
              <w:t>V</w:t>
            </w:r>
          </w:p>
        </w:tc>
        <w:tc>
          <w:tcPr>
            <w:tcW w:w="6207" w:type="dxa"/>
          </w:tcPr>
          <w:p w14:paraId="75971D41" w14:textId="77777777" w:rsidR="005A1E72" w:rsidRDefault="005A1E72" w:rsidP="005A1E72">
            <w:r>
              <w:t xml:space="preserve">Volume </w:t>
            </w:r>
          </w:p>
        </w:tc>
        <w:tc>
          <w:tcPr>
            <w:tcW w:w="1380" w:type="dxa"/>
          </w:tcPr>
          <w:p w14:paraId="414A4338" w14:textId="77777777" w:rsidR="005A1E72" w:rsidRDefault="005A1E72" w:rsidP="005A1E72">
            <w:r>
              <w:t>(L</w:t>
            </w:r>
            <w:r w:rsidR="008B3A67">
              <w:rPr>
                <w:vertAlign w:val="superscript"/>
              </w:rPr>
              <w:t>3</w:t>
            </w:r>
            <w:r>
              <w:t>)</w:t>
            </w:r>
          </w:p>
        </w:tc>
      </w:tr>
      <w:tr w:rsidR="005A1E72" w14:paraId="01A34C5B" w14:textId="77777777" w:rsidTr="00886A95">
        <w:tc>
          <w:tcPr>
            <w:tcW w:w="1942" w:type="dxa"/>
          </w:tcPr>
          <w:p w14:paraId="2D2C7918" w14:textId="77777777"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14:paraId="1E2E45D8" w14:textId="77777777" w:rsidR="005A1E72" w:rsidRDefault="00886A95" w:rsidP="005A1E72">
            <w:r>
              <w:t>Flow R</w:t>
            </w:r>
            <w:r w:rsidR="005A1E72">
              <w:t>ate</w:t>
            </w:r>
          </w:p>
        </w:tc>
        <w:tc>
          <w:tcPr>
            <w:tcW w:w="1380" w:type="dxa"/>
          </w:tcPr>
          <w:p w14:paraId="703A24D1" w14:textId="77777777"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14:paraId="3E578BFE" w14:textId="77777777" w:rsidTr="00886A95">
        <w:tc>
          <w:tcPr>
            <w:tcW w:w="1942" w:type="dxa"/>
          </w:tcPr>
          <w:p w14:paraId="70B4FE38" w14:textId="77777777" w:rsidR="005A1E72" w:rsidRPr="004B0462" w:rsidRDefault="00A37D1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14:paraId="6A89AF44" w14:textId="77777777" w:rsidR="005A1E72" w:rsidRDefault="00886A95" w:rsidP="005A1E72">
            <w:r>
              <w:t>Overall Flow R</w:t>
            </w:r>
            <w:r w:rsidR="005A1E72">
              <w:t>ate</w:t>
            </w:r>
          </w:p>
        </w:tc>
        <w:tc>
          <w:tcPr>
            <w:tcW w:w="1380" w:type="dxa"/>
          </w:tcPr>
          <w:p w14:paraId="3F15B1EC" w14:textId="77777777" w:rsidR="005A1E72" w:rsidRDefault="008B3A67" w:rsidP="005A1E72">
            <w:r>
              <w:t>(L</w:t>
            </w:r>
            <w:r w:rsidRPr="008B3A67">
              <w:rPr>
                <w:vertAlign w:val="superscript"/>
              </w:rPr>
              <w:t>3</w:t>
            </w:r>
            <w:r>
              <w:t>T</w:t>
            </w:r>
            <w:r w:rsidRPr="008B3A67">
              <w:rPr>
                <w:vertAlign w:val="superscript"/>
              </w:rPr>
              <w:t>-1</w:t>
            </w:r>
            <w:r>
              <w:t>)</w:t>
            </w:r>
          </w:p>
        </w:tc>
      </w:tr>
      <w:tr w:rsidR="005A1E72" w14:paraId="7031F93D" w14:textId="77777777" w:rsidTr="00886A95">
        <w:tc>
          <w:tcPr>
            <w:tcW w:w="1942" w:type="dxa"/>
          </w:tcPr>
          <w:p w14:paraId="3FA26045" w14:textId="77777777" w:rsidR="005A1E72" w:rsidRPr="004B0462" w:rsidRDefault="00A37D1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14:paraId="53541E77" w14:textId="77777777" w:rsidR="005A1E72" w:rsidRDefault="00886A95" w:rsidP="005A1E72">
            <w:r>
              <w:t>Entering F</w:t>
            </w:r>
            <w:r w:rsidR="005A1E72">
              <w:t>low</w:t>
            </w:r>
            <w:r>
              <w:t xml:space="preserve"> R</w:t>
            </w:r>
            <w:r w:rsidR="005A1E72">
              <w:t>ate</w:t>
            </w:r>
          </w:p>
        </w:tc>
        <w:tc>
          <w:tcPr>
            <w:tcW w:w="1380" w:type="dxa"/>
          </w:tcPr>
          <w:p w14:paraId="5D21AE8B" w14:textId="77777777" w:rsidR="005A1E72" w:rsidRDefault="008B3A67" w:rsidP="005A1E72">
            <w:r>
              <w:t>(L</w:t>
            </w:r>
            <w:r w:rsidRPr="008B3A67">
              <w:rPr>
                <w:vertAlign w:val="superscript"/>
              </w:rPr>
              <w:t>3</w:t>
            </w:r>
            <w:r>
              <w:t>T</w:t>
            </w:r>
            <w:r w:rsidRPr="008B3A67">
              <w:rPr>
                <w:vertAlign w:val="superscript"/>
              </w:rPr>
              <w:t>-1</w:t>
            </w:r>
            <w:r>
              <w:t>)</w:t>
            </w:r>
          </w:p>
        </w:tc>
      </w:tr>
      <w:tr w:rsidR="005A1E72" w14:paraId="393F74C0" w14:textId="77777777" w:rsidTr="00886A95">
        <w:tc>
          <w:tcPr>
            <w:tcW w:w="1942" w:type="dxa"/>
          </w:tcPr>
          <w:p w14:paraId="483384D5" w14:textId="77777777" w:rsidR="005A1E72" w:rsidRPr="004B0462" w:rsidRDefault="00A37D1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14:paraId="7B7BB9F7" w14:textId="77777777" w:rsidR="005A1E72" w:rsidRDefault="00886A95" w:rsidP="005A1E72">
            <w:r>
              <w:t>Flow Rate of B</w:t>
            </w:r>
            <w:r w:rsidR="005A1E72">
              <w:t>y-pass</w:t>
            </w:r>
          </w:p>
        </w:tc>
        <w:tc>
          <w:tcPr>
            <w:tcW w:w="1380" w:type="dxa"/>
          </w:tcPr>
          <w:p w14:paraId="549A29B9" w14:textId="77777777" w:rsidR="005A1E72" w:rsidRDefault="008B3A67" w:rsidP="005A1E72">
            <w:r>
              <w:t>(L</w:t>
            </w:r>
            <w:r w:rsidRPr="008B3A67">
              <w:rPr>
                <w:vertAlign w:val="superscript"/>
              </w:rPr>
              <w:t>3</w:t>
            </w:r>
            <w:r>
              <w:t>T</w:t>
            </w:r>
            <w:r w:rsidRPr="008B3A67">
              <w:rPr>
                <w:vertAlign w:val="superscript"/>
              </w:rPr>
              <w:t>-1</w:t>
            </w:r>
            <w:r>
              <w:t>)</w:t>
            </w:r>
          </w:p>
        </w:tc>
      </w:tr>
      <w:tr w:rsidR="005A1E72" w14:paraId="6A4D2042" w14:textId="77777777" w:rsidTr="00886A95">
        <w:tc>
          <w:tcPr>
            <w:tcW w:w="1942" w:type="dxa"/>
          </w:tcPr>
          <w:p w14:paraId="526EBBB9" w14:textId="77777777" w:rsidR="005A1E72" w:rsidRDefault="005A1E72" w:rsidP="005A1E72">
            <w:proofErr w:type="spellStart"/>
            <w:r>
              <w:rPr>
                <w:rFonts w:cstheme="minorHAnsi"/>
              </w:rPr>
              <w:t>τ</w:t>
            </w:r>
            <w:r>
              <w:rPr>
                <w:rFonts w:cstheme="minorHAnsi"/>
                <w:vertAlign w:val="subscript"/>
              </w:rPr>
              <w:t>obs</w:t>
            </w:r>
            <w:proofErr w:type="spellEnd"/>
          </w:p>
        </w:tc>
        <w:tc>
          <w:tcPr>
            <w:tcW w:w="6207" w:type="dxa"/>
          </w:tcPr>
          <w:p w14:paraId="7D24771A" w14:textId="77777777" w:rsidR="005A1E72" w:rsidRDefault="00886A95" w:rsidP="005A1E72">
            <w:r>
              <w:t>Observed Residence T</w:t>
            </w:r>
            <w:r w:rsidR="005A1E72">
              <w:t xml:space="preserve">ime </w:t>
            </w:r>
          </w:p>
        </w:tc>
        <w:tc>
          <w:tcPr>
            <w:tcW w:w="1380" w:type="dxa"/>
          </w:tcPr>
          <w:p w14:paraId="7AFA2AE9" w14:textId="77777777" w:rsidR="005A1E72" w:rsidRDefault="008B3A67" w:rsidP="005A1E72">
            <w:r>
              <w:t>(T</w:t>
            </w:r>
            <w:r w:rsidR="005A1E72">
              <w:t>)</w:t>
            </w:r>
          </w:p>
        </w:tc>
      </w:tr>
      <w:tr w:rsidR="005A1E72" w14:paraId="7FC03511" w14:textId="77777777" w:rsidTr="00886A95">
        <w:tc>
          <w:tcPr>
            <w:tcW w:w="1942" w:type="dxa"/>
          </w:tcPr>
          <w:p w14:paraId="2BDB684F" w14:textId="77777777" w:rsidR="005A1E72" w:rsidRDefault="005A1E72" w:rsidP="005A1E72">
            <w:r>
              <w:t>V</w:t>
            </w:r>
            <w:r>
              <w:rPr>
                <w:sz w:val="31"/>
                <w:szCs w:val="31"/>
                <w:vertAlign w:val="subscript"/>
              </w:rPr>
              <w:t>D</w:t>
            </w:r>
          </w:p>
        </w:tc>
        <w:tc>
          <w:tcPr>
            <w:tcW w:w="6207" w:type="dxa"/>
          </w:tcPr>
          <w:p w14:paraId="1B3D5A7F" w14:textId="77777777" w:rsidR="005A1E72" w:rsidRDefault="00C17680" w:rsidP="005A1E72">
            <w:r>
              <w:t xml:space="preserve">Dead </w:t>
            </w:r>
            <w:r w:rsidR="00886A95">
              <w:t>Space V</w:t>
            </w:r>
            <w:r w:rsidR="005A1E72">
              <w:t>olume</w:t>
            </w:r>
          </w:p>
        </w:tc>
        <w:tc>
          <w:tcPr>
            <w:tcW w:w="1380" w:type="dxa"/>
          </w:tcPr>
          <w:p w14:paraId="1BC56BAB" w14:textId="77777777" w:rsidR="005A1E72" w:rsidRDefault="008B3A67" w:rsidP="005A1E72">
            <w:r>
              <w:t>(L</w:t>
            </w:r>
            <w:r w:rsidRPr="008B3A67">
              <w:rPr>
                <w:vertAlign w:val="superscript"/>
              </w:rPr>
              <w:t>3</w:t>
            </w:r>
            <w:r w:rsidR="005A1E72">
              <w:t>)</w:t>
            </w:r>
          </w:p>
        </w:tc>
      </w:tr>
      <w:tr w:rsidR="005A1E72" w14:paraId="013B59D4" w14:textId="77777777" w:rsidTr="00886A95">
        <w:tc>
          <w:tcPr>
            <w:tcW w:w="1942" w:type="dxa"/>
          </w:tcPr>
          <w:p w14:paraId="0BC0C4FD" w14:textId="77777777" w:rsidR="005A1E72" w:rsidRDefault="005A1E72" w:rsidP="005A1E72">
            <w:r>
              <w:t>V</w:t>
            </w:r>
            <w:r>
              <w:rPr>
                <w:sz w:val="31"/>
                <w:szCs w:val="31"/>
                <w:vertAlign w:val="subscript"/>
              </w:rPr>
              <w:t>A</w:t>
            </w:r>
          </w:p>
        </w:tc>
        <w:tc>
          <w:tcPr>
            <w:tcW w:w="6207" w:type="dxa"/>
          </w:tcPr>
          <w:p w14:paraId="7D51E277" w14:textId="77777777" w:rsidR="005A1E72" w:rsidRDefault="00886A95" w:rsidP="005A1E72">
            <w:r>
              <w:t>Active V</w:t>
            </w:r>
            <w:r w:rsidR="005A1E72">
              <w:t>olume</w:t>
            </w:r>
          </w:p>
        </w:tc>
        <w:tc>
          <w:tcPr>
            <w:tcW w:w="1380" w:type="dxa"/>
          </w:tcPr>
          <w:p w14:paraId="4969F726" w14:textId="77777777" w:rsidR="005A1E72" w:rsidRDefault="008B3A67" w:rsidP="005A1E72">
            <w:r>
              <w:t>(L</w:t>
            </w:r>
            <w:r w:rsidRPr="008B3A67">
              <w:rPr>
                <w:vertAlign w:val="superscript"/>
              </w:rPr>
              <w:t>3</w:t>
            </w:r>
            <w:r w:rsidR="005A1E72">
              <w:t>)</w:t>
            </w:r>
          </w:p>
        </w:tc>
      </w:tr>
      <w:tr w:rsidR="005A1E72" w14:paraId="3CD48915" w14:textId="77777777" w:rsidTr="00886A95">
        <w:tc>
          <w:tcPr>
            <w:tcW w:w="1942" w:type="dxa"/>
          </w:tcPr>
          <w:p w14:paraId="5CF1D881" w14:textId="77777777" w:rsidR="005A1E72" w:rsidRDefault="005A1E72" w:rsidP="005A1E72">
            <w:r>
              <w:t>H</w:t>
            </w:r>
          </w:p>
        </w:tc>
        <w:tc>
          <w:tcPr>
            <w:tcW w:w="6207" w:type="dxa"/>
          </w:tcPr>
          <w:p w14:paraId="450BB970" w14:textId="77777777" w:rsidR="005A1E72" w:rsidRDefault="005A1E72" w:rsidP="005A1E72">
            <w:r>
              <w:t>Hold-back</w:t>
            </w:r>
          </w:p>
        </w:tc>
        <w:tc>
          <w:tcPr>
            <w:tcW w:w="1380" w:type="dxa"/>
          </w:tcPr>
          <w:p w14:paraId="6DD5C431" w14:textId="77777777" w:rsidR="005A1E72" w:rsidRDefault="005A1E72" w:rsidP="005A1E72"/>
        </w:tc>
      </w:tr>
      <w:tr w:rsidR="005A1E72" w14:paraId="644E331F" w14:textId="77777777" w:rsidTr="00886A95">
        <w:tc>
          <w:tcPr>
            <w:tcW w:w="1942" w:type="dxa"/>
          </w:tcPr>
          <w:p w14:paraId="409BB914" w14:textId="77777777" w:rsidR="005A1E72" w:rsidRDefault="005A1E72" w:rsidP="005A1E72">
            <w:r>
              <w:t>S</w:t>
            </w:r>
          </w:p>
        </w:tc>
        <w:tc>
          <w:tcPr>
            <w:tcW w:w="6207" w:type="dxa"/>
          </w:tcPr>
          <w:p w14:paraId="311814ED" w14:textId="77777777" w:rsidR="005A1E72" w:rsidRDefault="005A1E72" w:rsidP="005A1E72">
            <w:r>
              <w:t xml:space="preserve">Quantity of Segregation </w:t>
            </w:r>
          </w:p>
        </w:tc>
        <w:tc>
          <w:tcPr>
            <w:tcW w:w="1380" w:type="dxa"/>
          </w:tcPr>
          <w:p w14:paraId="03E787B7" w14:textId="77777777" w:rsidR="005A1E72" w:rsidRDefault="005A1E72" w:rsidP="005A1E72"/>
        </w:tc>
      </w:tr>
      <w:tr w:rsidR="005A1E72" w14:paraId="1B09A6F1" w14:textId="77777777" w:rsidTr="00886A95">
        <w:tc>
          <w:tcPr>
            <w:tcW w:w="1942" w:type="dxa"/>
          </w:tcPr>
          <w:p w14:paraId="270C1C95" w14:textId="77777777" w:rsidR="005A1E72" w:rsidRDefault="005A1E72" w:rsidP="005A1E72">
            <w:r>
              <w:rPr>
                <w:rFonts w:ascii="Calibri" w:hAnsi="Calibri" w:cs="Calibri"/>
              </w:rPr>
              <w:t>t</w:t>
            </w:r>
          </w:p>
        </w:tc>
        <w:tc>
          <w:tcPr>
            <w:tcW w:w="6207" w:type="dxa"/>
          </w:tcPr>
          <w:p w14:paraId="16B13E52" w14:textId="77777777" w:rsidR="005A1E72" w:rsidRDefault="005A1E72" w:rsidP="005A1E72">
            <w:r>
              <w:t>Time</w:t>
            </w:r>
          </w:p>
        </w:tc>
        <w:tc>
          <w:tcPr>
            <w:tcW w:w="1380" w:type="dxa"/>
          </w:tcPr>
          <w:p w14:paraId="28B0A07D" w14:textId="77777777" w:rsidR="005A1E72" w:rsidRDefault="00886A95" w:rsidP="005A1E72">
            <w:r>
              <w:t>(T)</w:t>
            </w:r>
          </w:p>
        </w:tc>
      </w:tr>
      <w:tr w:rsidR="005A1E72" w14:paraId="712D588B" w14:textId="77777777" w:rsidTr="00886A95">
        <w:tc>
          <w:tcPr>
            <w:tcW w:w="1942" w:type="dxa"/>
          </w:tcPr>
          <w:p w14:paraId="5C56229F" w14:textId="77777777" w:rsidR="005A1E72" w:rsidRDefault="005A1E72" w:rsidP="005A1E72">
            <w:r>
              <w:rPr>
                <w:rFonts w:ascii="Calibri" w:hAnsi="Calibri" w:cs="Calibri"/>
              </w:rPr>
              <w:t>θ</w:t>
            </w:r>
          </w:p>
        </w:tc>
        <w:tc>
          <w:tcPr>
            <w:tcW w:w="6207" w:type="dxa"/>
          </w:tcPr>
          <w:p w14:paraId="6F7B1B01" w14:textId="77777777" w:rsidR="005A1E72" w:rsidRDefault="00886A95" w:rsidP="005A1E72">
            <w:r>
              <w:t>Dimensionless T</w:t>
            </w:r>
            <w:r w:rsidR="005A1E72">
              <w:t>ime</w:t>
            </w:r>
          </w:p>
        </w:tc>
        <w:tc>
          <w:tcPr>
            <w:tcW w:w="1380" w:type="dxa"/>
          </w:tcPr>
          <w:p w14:paraId="60C7EF1F" w14:textId="77777777" w:rsidR="005A1E72" w:rsidRDefault="005A1E72" w:rsidP="005A1E72"/>
        </w:tc>
      </w:tr>
      <w:tr w:rsidR="00886A95" w14:paraId="3CA8059B" w14:textId="77777777" w:rsidTr="00886A95">
        <w:tc>
          <w:tcPr>
            <w:tcW w:w="1942" w:type="dxa"/>
          </w:tcPr>
          <w:p w14:paraId="73AAB5FE" w14:textId="77777777" w:rsidR="00886A95" w:rsidRPr="005A1E72" w:rsidRDefault="00886A95" w:rsidP="00886A95">
            <w:pPr>
              <w:rPr>
                <w:b/>
              </w:rPr>
            </w:pPr>
            <w:r w:rsidRPr="005A1E72">
              <w:rPr>
                <w:b/>
              </w:rPr>
              <w:lastRenderedPageBreak/>
              <w:t>Symbol</w:t>
            </w:r>
          </w:p>
        </w:tc>
        <w:tc>
          <w:tcPr>
            <w:tcW w:w="6207" w:type="dxa"/>
          </w:tcPr>
          <w:p w14:paraId="7714C7E2" w14:textId="77777777" w:rsidR="00886A95" w:rsidRPr="005A1E72" w:rsidRDefault="00886A95" w:rsidP="00886A95">
            <w:pPr>
              <w:rPr>
                <w:b/>
              </w:rPr>
            </w:pPr>
            <w:r w:rsidRPr="005A1E72">
              <w:rPr>
                <w:b/>
              </w:rPr>
              <w:t>Description</w:t>
            </w:r>
          </w:p>
        </w:tc>
        <w:tc>
          <w:tcPr>
            <w:tcW w:w="1380" w:type="dxa"/>
          </w:tcPr>
          <w:p w14:paraId="7345179E" w14:textId="77777777" w:rsidR="00886A95" w:rsidRPr="005A1E72" w:rsidRDefault="00886A95" w:rsidP="00886A95">
            <w:pPr>
              <w:rPr>
                <w:b/>
              </w:rPr>
            </w:pPr>
            <w:r>
              <w:rPr>
                <w:b/>
              </w:rPr>
              <w:t>Dimensions</w:t>
            </w:r>
          </w:p>
        </w:tc>
      </w:tr>
      <w:tr w:rsidR="00886A95" w14:paraId="0B63F3DF" w14:textId="77777777" w:rsidTr="00886A95">
        <w:tc>
          <w:tcPr>
            <w:tcW w:w="1942" w:type="dxa"/>
          </w:tcPr>
          <w:p w14:paraId="14EBD2DE" w14:textId="77777777" w:rsidR="00886A95" w:rsidRPr="00FF17FA" w:rsidRDefault="00886A95" w:rsidP="00886A95">
            <w:pPr>
              <w:rPr>
                <w:vertAlign w:val="subscript"/>
              </w:rPr>
            </w:pPr>
            <w:r>
              <w:t>N</w:t>
            </w:r>
            <w:r>
              <w:softHyphen/>
            </w:r>
            <w:r>
              <w:rPr>
                <w:vertAlign w:val="subscript"/>
              </w:rPr>
              <w:softHyphen/>
              <w:t>i</w:t>
            </w:r>
          </w:p>
        </w:tc>
        <w:tc>
          <w:tcPr>
            <w:tcW w:w="6207" w:type="dxa"/>
          </w:tcPr>
          <w:p w14:paraId="36055408" w14:textId="77777777" w:rsidR="00886A95" w:rsidRDefault="00886A95" w:rsidP="00886A95">
            <w:r>
              <w:t>Molar Amount of Component I</w:t>
            </w:r>
          </w:p>
        </w:tc>
        <w:tc>
          <w:tcPr>
            <w:tcW w:w="1380" w:type="dxa"/>
          </w:tcPr>
          <w:p w14:paraId="05759864" w14:textId="77777777" w:rsidR="00886A95" w:rsidRDefault="00886A95" w:rsidP="00886A95">
            <w:r>
              <w:t>(</w:t>
            </w:r>
            <w:proofErr w:type="spellStart"/>
            <w:r>
              <w:t>mol</w:t>
            </w:r>
            <w:proofErr w:type="spellEnd"/>
            <w:r>
              <w:t>)</w:t>
            </w:r>
          </w:p>
        </w:tc>
      </w:tr>
      <w:tr w:rsidR="00886A95" w14:paraId="7B0FE248" w14:textId="77777777" w:rsidTr="00886A95">
        <w:tc>
          <w:tcPr>
            <w:tcW w:w="1942" w:type="dxa"/>
          </w:tcPr>
          <w:p w14:paraId="148F66B0" w14:textId="77777777"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14:paraId="5C633C03" w14:textId="77777777" w:rsidR="00886A95" w:rsidRDefault="00886A95" w:rsidP="00886A95">
            <w:r>
              <w:t xml:space="preserve">Sum of All Reaction Rates </w:t>
            </w:r>
          </w:p>
        </w:tc>
        <w:tc>
          <w:tcPr>
            <w:tcW w:w="1380" w:type="dxa"/>
          </w:tcPr>
          <w:p w14:paraId="66022344" w14:textId="77777777" w:rsidR="00886A95" w:rsidRDefault="00886A95" w:rsidP="00886A95">
            <w:r>
              <w:t>(molT</w:t>
            </w:r>
            <w:r w:rsidRPr="004B0462">
              <w:rPr>
                <w:vertAlign w:val="superscript"/>
              </w:rPr>
              <w:t>-1</w:t>
            </w:r>
            <w:r>
              <w:t>)</w:t>
            </w:r>
          </w:p>
        </w:tc>
      </w:tr>
      <w:tr w:rsidR="00886A95" w14:paraId="2CC64C79" w14:textId="77777777" w:rsidTr="00886A95">
        <w:tc>
          <w:tcPr>
            <w:tcW w:w="1942" w:type="dxa"/>
          </w:tcPr>
          <w:p w14:paraId="2B68EAA7" w14:textId="77777777" w:rsidR="00886A95" w:rsidRDefault="00886A95" w:rsidP="00886A95">
            <w:r>
              <w:rPr>
                <w:rFonts w:ascii="Calibri" w:hAnsi="Calibri" w:cs="Calibri"/>
              </w:rPr>
              <w:t>δ</w:t>
            </w:r>
          </w:p>
        </w:tc>
        <w:tc>
          <w:tcPr>
            <w:tcW w:w="6207" w:type="dxa"/>
          </w:tcPr>
          <w:p w14:paraId="72FEE44D" w14:textId="77777777" w:rsidR="00886A95" w:rsidRDefault="00886A95" w:rsidP="00886A95">
            <w:r>
              <w:t>Dirac Delta Function</w:t>
            </w:r>
          </w:p>
        </w:tc>
        <w:tc>
          <w:tcPr>
            <w:tcW w:w="1380" w:type="dxa"/>
          </w:tcPr>
          <w:p w14:paraId="378963CC" w14:textId="77777777" w:rsidR="00886A95" w:rsidRDefault="00886A95" w:rsidP="00886A95"/>
        </w:tc>
      </w:tr>
      <w:tr w:rsidR="00886A95" w14:paraId="5B7E7962" w14:textId="77777777" w:rsidTr="00886A95">
        <w:tc>
          <w:tcPr>
            <w:tcW w:w="1942" w:type="dxa"/>
          </w:tcPr>
          <w:p w14:paraId="4E707CBF" w14:textId="77777777" w:rsidR="00886A95" w:rsidRPr="00BE4FAA" w:rsidRDefault="00A37D18"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14:paraId="4C6E8D78" w14:textId="77777777" w:rsidR="00886A95" w:rsidRDefault="00886A95" w:rsidP="00886A95">
            <w:r>
              <w:t>Sample Mean Time</w:t>
            </w:r>
          </w:p>
        </w:tc>
        <w:tc>
          <w:tcPr>
            <w:tcW w:w="1380" w:type="dxa"/>
          </w:tcPr>
          <w:p w14:paraId="48360584" w14:textId="77777777" w:rsidR="00886A95" w:rsidRDefault="00886A95" w:rsidP="00886A95">
            <w:r>
              <w:t>(T)</w:t>
            </w:r>
          </w:p>
        </w:tc>
      </w:tr>
      <w:tr w:rsidR="00886A95" w14:paraId="40E9BBE6" w14:textId="77777777" w:rsidTr="00886A95">
        <w:tc>
          <w:tcPr>
            <w:tcW w:w="1942" w:type="dxa"/>
          </w:tcPr>
          <w:p w14:paraId="1E039C0A" w14:textId="77777777" w:rsidR="00886A95" w:rsidRDefault="00886A95" w:rsidP="00886A95">
            <w:r>
              <w:rPr>
                <w:rFonts w:ascii="Calibri" w:hAnsi="Calibri" w:cs="Calibri"/>
              </w:rPr>
              <w:t>σ</w:t>
            </w:r>
          </w:p>
        </w:tc>
        <w:tc>
          <w:tcPr>
            <w:tcW w:w="6207" w:type="dxa"/>
          </w:tcPr>
          <w:p w14:paraId="0B85F3A4" w14:textId="77777777" w:rsidR="00886A95" w:rsidRDefault="00886A95" w:rsidP="00886A95">
            <w:r>
              <w:t xml:space="preserve">Standard Deviation </w:t>
            </w:r>
          </w:p>
        </w:tc>
        <w:tc>
          <w:tcPr>
            <w:tcW w:w="1380" w:type="dxa"/>
          </w:tcPr>
          <w:p w14:paraId="2CE0A369" w14:textId="77777777" w:rsidR="00886A95" w:rsidRDefault="00886A95" w:rsidP="00886A95"/>
        </w:tc>
      </w:tr>
      <w:tr w:rsidR="00886A95" w14:paraId="06EE3C4E" w14:textId="77777777" w:rsidTr="00886A95">
        <w:tc>
          <w:tcPr>
            <w:tcW w:w="1942" w:type="dxa"/>
          </w:tcPr>
          <w:p w14:paraId="61DA4EB4" w14:textId="77777777" w:rsidR="00886A95" w:rsidRPr="00BE4FAA" w:rsidRDefault="00A37D18"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14:paraId="0F0A3BAA" w14:textId="77777777" w:rsidR="00886A95" w:rsidRDefault="00886A95" w:rsidP="00886A95">
            <w:r>
              <w:t>Mean Function Value</w:t>
            </w:r>
          </w:p>
        </w:tc>
        <w:tc>
          <w:tcPr>
            <w:tcW w:w="1380" w:type="dxa"/>
          </w:tcPr>
          <w:p w14:paraId="169FAE4B" w14:textId="77777777" w:rsidR="00886A95" w:rsidRDefault="00886A95" w:rsidP="00886A95"/>
        </w:tc>
      </w:tr>
      <w:tr w:rsidR="00886A95" w14:paraId="1AEB84E1" w14:textId="77777777" w:rsidTr="00886A95">
        <w:tc>
          <w:tcPr>
            <w:tcW w:w="1942" w:type="dxa"/>
          </w:tcPr>
          <w:p w14:paraId="7C8C33A1" w14:textId="77777777" w:rsidR="00886A95" w:rsidRPr="00E30565" w:rsidRDefault="00A37D18"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14:paraId="29A5A9A4" w14:textId="77777777" w:rsidR="00886A95" w:rsidRDefault="00886A95" w:rsidP="00886A95">
            <w:r>
              <w:t>Standard Deviation of Ideal CSTR</w:t>
            </w:r>
          </w:p>
        </w:tc>
        <w:tc>
          <w:tcPr>
            <w:tcW w:w="1380" w:type="dxa"/>
          </w:tcPr>
          <w:p w14:paraId="5369BFAF" w14:textId="77777777" w:rsidR="00886A95" w:rsidRDefault="00886A95" w:rsidP="00886A95"/>
        </w:tc>
      </w:tr>
      <w:tr w:rsidR="00886A95" w14:paraId="48B6FF74" w14:textId="77777777" w:rsidTr="00886A95">
        <w:tc>
          <w:tcPr>
            <w:tcW w:w="1942" w:type="dxa"/>
          </w:tcPr>
          <w:p w14:paraId="58555938" w14:textId="77777777" w:rsidR="00886A95" w:rsidRPr="00E30565" w:rsidRDefault="00A37D18"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14:paraId="5D4C9CFF" w14:textId="77777777" w:rsidR="00886A95" w:rsidRDefault="00886A95" w:rsidP="00886A95">
            <w:r>
              <w:t>Standard Deviation of Ideal PFR</w:t>
            </w:r>
          </w:p>
        </w:tc>
        <w:tc>
          <w:tcPr>
            <w:tcW w:w="1380" w:type="dxa"/>
          </w:tcPr>
          <w:p w14:paraId="5F2FD2CE" w14:textId="77777777" w:rsidR="00886A95" w:rsidRDefault="00886A95" w:rsidP="00886A95"/>
        </w:tc>
      </w:tr>
      <w:tr w:rsidR="00886A95" w14:paraId="66ECEC11" w14:textId="77777777" w:rsidTr="00886A95">
        <w:tc>
          <w:tcPr>
            <w:tcW w:w="1942" w:type="dxa"/>
          </w:tcPr>
          <w:p w14:paraId="2F72DE15" w14:textId="77777777" w:rsidR="00886A95" w:rsidRPr="00D65146" w:rsidRDefault="00A37D18"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14:paraId="64BE9668" w14:textId="77777777" w:rsidR="00886A95" w:rsidRDefault="00886A95" w:rsidP="00886A95">
            <w:r>
              <w:t>Dimensionless Dispersion Coefficient</w:t>
            </w:r>
          </w:p>
        </w:tc>
        <w:tc>
          <w:tcPr>
            <w:tcW w:w="1380" w:type="dxa"/>
          </w:tcPr>
          <w:p w14:paraId="7E9CF842" w14:textId="77777777" w:rsidR="00886A95" w:rsidRDefault="00886A95" w:rsidP="00886A95"/>
        </w:tc>
      </w:tr>
      <w:tr w:rsidR="00886A95" w14:paraId="5CEFD1EB" w14:textId="77777777" w:rsidTr="00886A95">
        <w:tc>
          <w:tcPr>
            <w:tcW w:w="1942" w:type="dxa"/>
          </w:tcPr>
          <w:p w14:paraId="2A293E31" w14:textId="77777777" w:rsidR="00886A95" w:rsidRPr="00E30565" w:rsidRDefault="00886A95" w:rsidP="00886A95">
            <m:oMathPara>
              <m:oMathParaPr>
                <m:jc m:val="left"/>
              </m:oMathParaPr>
              <m:oMath>
                <m:r>
                  <w:rPr>
                    <w:rFonts w:ascii="Cambria Math" w:hAnsi="Cambria Math"/>
                  </w:rPr>
                  <m:t>π</m:t>
                </m:r>
              </m:oMath>
            </m:oMathPara>
          </w:p>
        </w:tc>
        <w:tc>
          <w:tcPr>
            <w:tcW w:w="6207" w:type="dxa"/>
          </w:tcPr>
          <w:p w14:paraId="0B439481" w14:textId="77777777" w:rsidR="00886A95" w:rsidRDefault="00886A95" w:rsidP="00886A95">
            <w:r>
              <w:t>Pi</w:t>
            </w:r>
          </w:p>
        </w:tc>
        <w:tc>
          <w:tcPr>
            <w:tcW w:w="1380" w:type="dxa"/>
          </w:tcPr>
          <w:p w14:paraId="3AA4BCE8" w14:textId="77777777" w:rsidR="00886A95" w:rsidRDefault="00886A95" w:rsidP="00886A95"/>
        </w:tc>
      </w:tr>
      <w:tr w:rsidR="00886A95" w14:paraId="65DAEE8F" w14:textId="77777777" w:rsidTr="00886A95">
        <w:tc>
          <w:tcPr>
            <w:tcW w:w="1942" w:type="dxa"/>
          </w:tcPr>
          <w:p w14:paraId="775502B4" w14:textId="77777777"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14:paraId="1355A788" w14:textId="77777777" w:rsidR="00886A95" w:rsidRDefault="00886A95" w:rsidP="00886A95">
            <w:r>
              <w:t>Gamma function</w:t>
            </w:r>
          </w:p>
        </w:tc>
        <w:tc>
          <w:tcPr>
            <w:tcW w:w="1380" w:type="dxa"/>
          </w:tcPr>
          <w:p w14:paraId="5808D4DC" w14:textId="77777777" w:rsidR="00886A95" w:rsidRDefault="00886A95" w:rsidP="00886A95"/>
        </w:tc>
      </w:tr>
      <w:tr w:rsidR="00886A95" w14:paraId="47D4BF09" w14:textId="77777777" w:rsidTr="00886A95">
        <w:tc>
          <w:tcPr>
            <w:tcW w:w="1942" w:type="dxa"/>
          </w:tcPr>
          <w:p w14:paraId="1AFEE0B5" w14:textId="77777777"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14:paraId="3EFF43CA" w14:textId="77777777" w:rsidR="00886A95" w:rsidRDefault="00886A95" w:rsidP="00886A95">
            <w:r>
              <w:t>Velocity Vector</w:t>
            </w:r>
          </w:p>
        </w:tc>
        <w:tc>
          <w:tcPr>
            <w:tcW w:w="1380" w:type="dxa"/>
          </w:tcPr>
          <w:p w14:paraId="61D87386" w14:textId="77777777" w:rsidR="00886A95" w:rsidRDefault="00886A95" w:rsidP="00886A95">
            <w:r>
              <w:t>(LT</w:t>
            </w:r>
            <w:r w:rsidRPr="00B83CCD">
              <w:rPr>
                <w:vertAlign w:val="superscript"/>
              </w:rPr>
              <w:t>-1</w:t>
            </w:r>
            <w:r>
              <w:t>)</w:t>
            </w:r>
          </w:p>
        </w:tc>
      </w:tr>
      <w:tr w:rsidR="00886A95" w14:paraId="0EEFDB26" w14:textId="77777777" w:rsidTr="00886A95">
        <w:tc>
          <w:tcPr>
            <w:tcW w:w="1942" w:type="dxa"/>
          </w:tcPr>
          <w:p w14:paraId="47B19090" w14:textId="77777777" w:rsidR="00886A95" w:rsidRPr="00B83CCD" w:rsidRDefault="00886A95" w:rsidP="00886A95">
            <w:pPr>
              <w:rPr>
                <w:rFonts w:ascii="Calibri" w:eastAsia="DengXian" w:hAnsi="Calibri"/>
              </w:rPr>
            </w:pPr>
            <w:r>
              <w:rPr>
                <w:rFonts w:ascii="Calibri" w:eastAsia="DengXian" w:hAnsi="Calibri"/>
              </w:rPr>
              <w:t>P</w:t>
            </w:r>
          </w:p>
        </w:tc>
        <w:tc>
          <w:tcPr>
            <w:tcW w:w="6207" w:type="dxa"/>
          </w:tcPr>
          <w:p w14:paraId="0203CB6B" w14:textId="77777777" w:rsidR="00886A95" w:rsidRDefault="00886A95" w:rsidP="00886A95">
            <w:r>
              <w:t>Pressure</w:t>
            </w:r>
          </w:p>
        </w:tc>
        <w:tc>
          <w:tcPr>
            <w:tcW w:w="1380" w:type="dxa"/>
          </w:tcPr>
          <w:p w14:paraId="669F78F2" w14:textId="77777777" w:rsidR="00886A95" w:rsidRDefault="00886A95" w:rsidP="00886A95">
            <w:r>
              <w:t>(ML</w:t>
            </w:r>
            <w:r w:rsidRPr="00B83CCD">
              <w:rPr>
                <w:vertAlign w:val="superscript"/>
              </w:rPr>
              <w:t>-1</w:t>
            </w:r>
            <w:r>
              <w:t>T</w:t>
            </w:r>
            <w:r w:rsidRPr="00B83CCD">
              <w:rPr>
                <w:vertAlign w:val="superscript"/>
              </w:rPr>
              <w:t>-2</w:t>
            </w:r>
            <w:r>
              <w:t>)</w:t>
            </w:r>
          </w:p>
        </w:tc>
      </w:tr>
      <w:tr w:rsidR="00886A95" w14:paraId="54D053A4" w14:textId="77777777" w:rsidTr="00886A95">
        <w:tc>
          <w:tcPr>
            <w:tcW w:w="1942" w:type="dxa"/>
          </w:tcPr>
          <w:p w14:paraId="22B6F542" w14:textId="77777777"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14:paraId="5FEB9E25" w14:textId="77777777" w:rsidR="00886A95" w:rsidRDefault="00886A95" w:rsidP="00886A95">
            <w:r>
              <w:t>Density</w:t>
            </w:r>
          </w:p>
        </w:tc>
        <w:tc>
          <w:tcPr>
            <w:tcW w:w="1380" w:type="dxa"/>
          </w:tcPr>
          <w:p w14:paraId="6D1EE1FB" w14:textId="77777777" w:rsidR="00886A95" w:rsidRDefault="00886A95" w:rsidP="00886A95">
            <w:r>
              <w:t>(ML</w:t>
            </w:r>
            <w:r w:rsidRPr="00B14A1A">
              <w:rPr>
                <w:vertAlign w:val="superscript"/>
              </w:rPr>
              <w:t>-3</w:t>
            </w:r>
            <w:r>
              <w:t>)</w:t>
            </w:r>
          </w:p>
        </w:tc>
      </w:tr>
      <w:tr w:rsidR="00886A95" w14:paraId="276C8784" w14:textId="77777777" w:rsidTr="00886A95">
        <w:tc>
          <w:tcPr>
            <w:tcW w:w="1942" w:type="dxa"/>
          </w:tcPr>
          <w:p w14:paraId="5725A55A" w14:textId="77777777"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14:paraId="5A454150" w14:textId="77777777" w:rsidR="00886A95" w:rsidRDefault="00886A95" w:rsidP="00886A95">
            <w:r>
              <w:t>Dynamic Viscosity</w:t>
            </w:r>
          </w:p>
        </w:tc>
        <w:tc>
          <w:tcPr>
            <w:tcW w:w="1380" w:type="dxa"/>
          </w:tcPr>
          <w:p w14:paraId="2DE78F2D" w14:textId="77777777" w:rsidR="00886A95" w:rsidRDefault="00886A95" w:rsidP="00886A95">
            <w:r>
              <w:t>(ML</w:t>
            </w:r>
            <w:r w:rsidRPr="00B14A1A">
              <w:rPr>
                <w:vertAlign w:val="superscript"/>
              </w:rPr>
              <w:t>-1</w:t>
            </w:r>
            <w:r>
              <w:t>T</w:t>
            </w:r>
            <w:r w:rsidRPr="00B14A1A">
              <w:rPr>
                <w:vertAlign w:val="superscript"/>
              </w:rPr>
              <w:t>-1</w:t>
            </w:r>
            <w:r>
              <w:t>)</w:t>
            </w:r>
          </w:p>
        </w:tc>
      </w:tr>
    </w:tbl>
    <w:p w14:paraId="0997A873" w14:textId="77777777" w:rsidR="008B3A67" w:rsidRPr="00672462" w:rsidRDefault="00672462" w:rsidP="00672462">
      <w:pPr>
        <w:pStyle w:val="Heading1"/>
        <w:numPr>
          <w:ilvl w:val="0"/>
          <w:numId w:val="0"/>
        </w:numPr>
        <w:rPr>
          <w:sz w:val="20"/>
          <w:szCs w:val="20"/>
        </w:rPr>
      </w:pPr>
      <w:r>
        <w:br w:type="page"/>
      </w:r>
    </w:p>
    <w:p w14:paraId="1A2600EC" w14:textId="77777777" w:rsidR="005926A3" w:rsidRDefault="005926A3" w:rsidP="00416148">
      <w:pPr>
        <w:pStyle w:val="Heading1"/>
        <w:numPr>
          <w:ilvl w:val="0"/>
          <w:numId w:val="0"/>
        </w:numPr>
        <w:rPr>
          <w:sz w:val="20"/>
          <w:szCs w:val="20"/>
        </w:rPr>
      </w:pPr>
      <w:bookmarkStart w:id="13" w:name="_Toc49196505"/>
      <w:r>
        <w:lastRenderedPageBreak/>
        <w:t>List of Figures</w:t>
      </w:r>
      <w:bookmarkEnd w:id="13"/>
    </w:p>
    <w:p w14:paraId="3EFE199A" w14:textId="77777777" w:rsidR="005926A3" w:rsidRPr="00EB44FE" w:rsidRDefault="005926A3" w:rsidP="00EB44FE">
      <w:pPr>
        <w:spacing w:line="200" w:lineRule="exact"/>
        <w:rPr>
          <w:caps/>
          <w:sz w:val="20"/>
          <w:szCs w:val="20"/>
        </w:rPr>
      </w:pPr>
    </w:p>
    <w:p w14:paraId="352907CE" w14:textId="77777777" w:rsidR="005926A3" w:rsidRPr="00EB44FE" w:rsidRDefault="005926A3" w:rsidP="00EB44FE">
      <w:pPr>
        <w:spacing w:line="200" w:lineRule="exact"/>
        <w:rPr>
          <w:caps/>
          <w:sz w:val="20"/>
          <w:szCs w:val="20"/>
        </w:rPr>
      </w:pPr>
    </w:p>
    <w:p w14:paraId="021D4208" w14:textId="77777777" w:rsidR="005926A3" w:rsidRPr="00EB44FE" w:rsidRDefault="005926A3" w:rsidP="00EB44FE">
      <w:pPr>
        <w:spacing w:line="200" w:lineRule="exact"/>
        <w:rPr>
          <w:caps/>
          <w:sz w:val="20"/>
          <w:szCs w:val="20"/>
        </w:rPr>
      </w:pPr>
    </w:p>
    <w:p w14:paraId="377AD85E" w14:textId="77777777" w:rsidR="00653DB4" w:rsidRPr="00EB44FE" w:rsidRDefault="00653DB4" w:rsidP="00EB44FE">
      <w:pPr>
        <w:spacing w:line="303" w:lineRule="exact"/>
        <w:rPr>
          <w:caps/>
          <w:sz w:val="20"/>
          <w:szCs w:val="20"/>
        </w:rPr>
      </w:pPr>
    </w:p>
    <w:p w14:paraId="7ECB4F1C" w14:textId="77777777" w:rsidR="0090532E"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196577" w:history="1">
        <w:r w:rsidR="0090532E" w:rsidRPr="00411E5A">
          <w:rPr>
            <w:rStyle w:val="Hyperlink"/>
          </w:rPr>
          <w:t xml:space="preserve">Figure 1.1: Levels of wastewater treatment across canada </w:t>
        </w:r>
        <w:r w:rsidR="0090532E" w:rsidRPr="00411E5A">
          <w:rPr>
            <w:rStyle w:val="Hyperlink"/>
            <w:rFonts w:ascii="Calibri" w:hAnsi="Calibri" w:cs="Calibri"/>
          </w:rPr>
          <w:t>[4]</w:t>
        </w:r>
        <w:r w:rsidR="0090532E">
          <w:rPr>
            <w:noProof/>
            <w:webHidden/>
          </w:rPr>
          <w:tab/>
        </w:r>
        <w:r w:rsidR="0090532E">
          <w:rPr>
            <w:noProof/>
            <w:webHidden/>
          </w:rPr>
          <w:fldChar w:fldCharType="begin"/>
        </w:r>
        <w:r w:rsidR="0090532E">
          <w:rPr>
            <w:noProof/>
            <w:webHidden/>
          </w:rPr>
          <w:instrText xml:space="preserve"> PAGEREF _Toc49196577 \h </w:instrText>
        </w:r>
        <w:r w:rsidR="0090532E">
          <w:rPr>
            <w:noProof/>
            <w:webHidden/>
          </w:rPr>
        </w:r>
        <w:r w:rsidR="0090532E">
          <w:rPr>
            <w:noProof/>
            <w:webHidden/>
          </w:rPr>
          <w:fldChar w:fldCharType="separate"/>
        </w:r>
        <w:r w:rsidR="00F86A7F">
          <w:rPr>
            <w:noProof/>
            <w:webHidden/>
          </w:rPr>
          <w:t>2</w:t>
        </w:r>
        <w:r w:rsidR="0090532E">
          <w:rPr>
            <w:noProof/>
            <w:webHidden/>
          </w:rPr>
          <w:fldChar w:fldCharType="end"/>
        </w:r>
      </w:hyperlink>
    </w:p>
    <w:p w14:paraId="58A6E885" w14:textId="77777777" w:rsidR="0090532E" w:rsidRDefault="00A37D18">
      <w:pPr>
        <w:pStyle w:val="TableofFigures"/>
        <w:rPr>
          <w:rFonts w:cstheme="minorBidi"/>
          <w:caps w:val="0"/>
          <w:noProof/>
          <w:sz w:val="22"/>
        </w:rPr>
      </w:pPr>
      <w:hyperlink r:id="rId11" w:anchor="_Toc49196578" w:history="1">
        <w:r w:rsidR="0090532E" w:rsidRPr="00411E5A">
          <w:rPr>
            <w:rStyle w:val="Hyperlink"/>
          </w:rPr>
          <w:t xml:space="preserve">Figure 1.2: cfd of a rectangular reactor </w:t>
        </w:r>
        <w:r w:rsidR="0090532E" w:rsidRPr="00411E5A">
          <w:rPr>
            <w:rStyle w:val="Hyperlink"/>
            <w:rFonts w:ascii="Calibri" w:hAnsi="Calibri" w:cs="Calibri"/>
          </w:rPr>
          <w:t>[7]</w:t>
        </w:r>
        <w:r w:rsidR="0090532E">
          <w:rPr>
            <w:noProof/>
            <w:webHidden/>
          </w:rPr>
          <w:tab/>
        </w:r>
        <w:r w:rsidR="0090532E">
          <w:rPr>
            <w:noProof/>
            <w:webHidden/>
          </w:rPr>
          <w:fldChar w:fldCharType="begin"/>
        </w:r>
        <w:r w:rsidR="0090532E">
          <w:rPr>
            <w:noProof/>
            <w:webHidden/>
          </w:rPr>
          <w:instrText xml:space="preserve"> PAGEREF _Toc49196578 \h </w:instrText>
        </w:r>
        <w:r w:rsidR="0090532E">
          <w:rPr>
            <w:noProof/>
            <w:webHidden/>
          </w:rPr>
        </w:r>
        <w:r w:rsidR="0090532E">
          <w:rPr>
            <w:noProof/>
            <w:webHidden/>
          </w:rPr>
          <w:fldChar w:fldCharType="separate"/>
        </w:r>
        <w:r w:rsidR="00F86A7F">
          <w:rPr>
            <w:noProof/>
            <w:webHidden/>
          </w:rPr>
          <w:t>4</w:t>
        </w:r>
        <w:r w:rsidR="0090532E">
          <w:rPr>
            <w:noProof/>
            <w:webHidden/>
          </w:rPr>
          <w:fldChar w:fldCharType="end"/>
        </w:r>
      </w:hyperlink>
    </w:p>
    <w:p w14:paraId="16332031" w14:textId="77777777" w:rsidR="0090532E" w:rsidRDefault="00A37D18">
      <w:pPr>
        <w:pStyle w:val="TableofFigures"/>
        <w:rPr>
          <w:rFonts w:cstheme="minorBidi"/>
          <w:caps w:val="0"/>
          <w:noProof/>
          <w:sz w:val="22"/>
        </w:rPr>
      </w:pPr>
      <w:hyperlink r:id="rId12" w:anchor="_Toc49196579" w:history="1">
        <w:r w:rsidR="0090532E" w:rsidRPr="00411E5A">
          <w:rPr>
            <w:rStyle w:val="Hyperlink"/>
          </w:rPr>
          <w:t>Figure 1.3: 3D MODEL OF STAR REACTOR</w:t>
        </w:r>
        <w:r w:rsidR="0090532E">
          <w:rPr>
            <w:noProof/>
            <w:webHidden/>
          </w:rPr>
          <w:tab/>
        </w:r>
        <w:r w:rsidR="0090532E">
          <w:rPr>
            <w:noProof/>
            <w:webHidden/>
          </w:rPr>
          <w:fldChar w:fldCharType="begin"/>
        </w:r>
        <w:r w:rsidR="0090532E">
          <w:rPr>
            <w:noProof/>
            <w:webHidden/>
          </w:rPr>
          <w:instrText xml:space="preserve"> PAGEREF _Toc49196579 \h </w:instrText>
        </w:r>
        <w:r w:rsidR="0090532E">
          <w:rPr>
            <w:noProof/>
            <w:webHidden/>
          </w:rPr>
        </w:r>
        <w:r w:rsidR="0090532E">
          <w:rPr>
            <w:noProof/>
            <w:webHidden/>
          </w:rPr>
          <w:fldChar w:fldCharType="separate"/>
        </w:r>
        <w:r w:rsidR="00F86A7F">
          <w:rPr>
            <w:noProof/>
            <w:webHidden/>
          </w:rPr>
          <w:t>6</w:t>
        </w:r>
        <w:r w:rsidR="0090532E">
          <w:rPr>
            <w:noProof/>
            <w:webHidden/>
          </w:rPr>
          <w:fldChar w:fldCharType="end"/>
        </w:r>
      </w:hyperlink>
    </w:p>
    <w:p w14:paraId="4266C487" w14:textId="77777777" w:rsidR="0090532E" w:rsidRDefault="00A37D18">
      <w:pPr>
        <w:pStyle w:val="TableofFigures"/>
        <w:rPr>
          <w:rFonts w:cstheme="minorBidi"/>
          <w:caps w:val="0"/>
          <w:noProof/>
          <w:sz w:val="22"/>
        </w:rPr>
      </w:pPr>
      <w:hyperlink r:id="rId13" w:anchor="_Toc49196580" w:history="1">
        <w:r w:rsidR="0090532E" w:rsidRPr="00411E5A">
          <w:rPr>
            <w:rStyle w:val="Hyperlink"/>
          </w:rPr>
          <w:t xml:space="preserve">Figure 2.1: Sample Media </w:t>
        </w:r>
        <w:r w:rsidR="0090532E" w:rsidRPr="00411E5A">
          <w:rPr>
            <w:rStyle w:val="Hyperlink"/>
            <w:rFonts w:ascii="Calibri" w:hAnsi="Calibri" w:cs="Calibri"/>
          </w:rPr>
          <w:t>[10]</w:t>
        </w:r>
        <w:r w:rsidR="0090532E">
          <w:rPr>
            <w:noProof/>
            <w:webHidden/>
          </w:rPr>
          <w:tab/>
        </w:r>
        <w:r w:rsidR="0090532E">
          <w:rPr>
            <w:noProof/>
            <w:webHidden/>
          </w:rPr>
          <w:fldChar w:fldCharType="begin"/>
        </w:r>
        <w:r w:rsidR="0090532E">
          <w:rPr>
            <w:noProof/>
            <w:webHidden/>
          </w:rPr>
          <w:instrText xml:space="preserve"> PAGEREF _Toc49196580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14:paraId="7B8E48E1" w14:textId="77777777" w:rsidR="0090532E" w:rsidRDefault="00A37D18">
      <w:pPr>
        <w:pStyle w:val="TableofFigures"/>
        <w:rPr>
          <w:rFonts w:cstheme="minorBidi"/>
          <w:caps w:val="0"/>
          <w:noProof/>
          <w:sz w:val="22"/>
        </w:rPr>
      </w:pPr>
      <w:hyperlink r:id="rId14" w:anchor="_Toc49196581" w:history="1">
        <w:r w:rsidR="0090532E" w:rsidRPr="00411E5A">
          <w:rPr>
            <w:rStyle w:val="Hyperlink"/>
          </w:rPr>
          <w:t>Figure 2.2: Sequencing Batch Reactor schematic</w:t>
        </w:r>
        <w:r w:rsidR="0090532E">
          <w:rPr>
            <w:noProof/>
            <w:webHidden/>
          </w:rPr>
          <w:tab/>
        </w:r>
        <w:r w:rsidR="0090532E">
          <w:rPr>
            <w:noProof/>
            <w:webHidden/>
          </w:rPr>
          <w:fldChar w:fldCharType="begin"/>
        </w:r>
        <w:r w:rsidR="0090532E">
          <w:rPr>
            <w:noProof/>
            <w:webHidden/>
          </w:rPr>
          <w:instrText xml:space="preserve"> PAGEREF _Toc49196581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14:paraId="1C8ED7C7" w14:textId="77777777" w:rsidR="0090532E" w:rsidRDefault="00A37D18">
      <w:pPr>
        <w:pStyle w:val="TableofFigures"/>
        <w:rPr>
          <w:rFonts w:cstheme="minorBidi"/>
          <w:caps w:val="0"/>
          <w:noProof/>
          <w:sz w:val="22"/>
        </w:rPr>
      </w:pPr>
      <w:hyperlink r:id="rId15" w:anchor="_Toc49196582" w:history="1">
        <w:r w:rsidR="0090532E" w:rsidRPr="00411E5A">
          <w:rPr>
            <w:rStyle w:val="Hyperlink"/>
          </w:rPr>
          <w:t xml:space="preserve">Figure 2.3: Membrane Aerated Biofilm Reactor </w:t>
        </w:r>
        <w:r w:rsidR="0090532E" w:rsidRPr="00411E5A">
          <w:rPr>
            <w:rStyle w:val="Hyperlink"/>
            <w:rFonts w:ascii="Calibri" w:hAnsi="Calibri" w:cs="Calibri"/>
          </w:rPr>
          <w:t>[28]</w:t>
        </w:r>
        <w:r w:rsidR="0090532E">
          <w:rPr>
            <w:noProof/>
            <w:webHidden/>
          </w:rPr>
          <w:tab/>
        </w:r>
        <w:r w:rsidR="0090532E">
          <w:rPr>
            <w:noProof/>
            <w:webHidden/>
          </w:rPr>
          <w:fldChar w:fldCharType="begin"/>
        </w:r>
        <w:r w:rsidR="0090532E">
          <w:rPr>
            <w:noProof/>
            <w:webHidden/>
          </w:rPr>
          <w:instrText xml:space="preserve"> PAGEREF _Toc49196582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14:paraId="2EF8A078" w14:textId="77777777" w:rsidR="0090532E" w:rsidRDefault="00A37D18">
      <w:pPr>
        <w:pStyle w:val="TableofFigures"/>
        <w:rPr>
          <w:rFonts w:cstheme="minorBidi"/>
          <w:caps w:val="0"/>
          <w:noProof/>
          <w:sz w:val="22"/>
        </w:rPr>
      </w:pPr>
      <w:hyperlink r:id="rId16" w:anchor="_Toc49196583" w:history="1">
        <w:r w:rsidR="0090532E" w:rsidRPr="00411E5A">
          <w:rPr>
            <w:rStyle w:val="Hyperlink"/>
          </w:rPr>
          <w:t xml:space="preserve">Figure 2.4: Mechanism of Algal Phosphorous REMOVAL </w:t>
        </w:r>
        <w:r w:rsidR="0090532E" w:rsidRPr="00411E5A">
          <w:rPr>
            <w:rStyle w:val="Hyperlink"/>
            <w:rFonts w:ascii="Calibri" w:hAnsi="Calibri" w:cs="Calibri"/>
          </w:rPr>
          <w:t>[32]</w:t>
        </w:r>
        <w:r w:rsidR="0090532E">
          <w:rPr>
            <w:noProof/>
            <w:webHidden/>
          </w:rPr>
          <w:tab/>
        </w:r>
        <w:r w:rsidR="0090532E">
          <w:rPr>
            <w:noProof/>
            <w:webHidden/>
          </w:rPr>
          <w:fldChar w:fldCharType="begin"/>
        </w:r>
        <w:r w:rsidR="0090532E">
          <w:rPr>
            <w:noProof/>
            <w:webHidden/>
          </w:rPr>
          <w:instrText xml:space="preserve"> PAGEREF _Toc49196583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14:paraId="1330F7C2" w14:textId="77777777" w:rsidR="0090532E" w:rsidRDefault="00A37D18">
      <w:pPr>
        <w:pStyle w:val="TableofFigures"/>
        <w:rPr>
          <w:rFonts w:cstheme="minorBidi"/>
          <w:caps w:val="0"/>
          <w:noProof/>
          <w:sz w:val="22"/>
        </w:rPr>
      </w:pPr>
      <w:hyperlink r:id="rId17" w:anchor="_Toc49196584" w:history="1">
        <w:r w:rsidR="0090532E" w:rsidRPr="00411E5A">
          <w:rPr>
            <w:rStyle w:val="Hyperlink"/>
          </w:rPr>
          <w:t>Figure 2.5: Biological Nitrogen Removal Flow Chart</w:t>
        </w:r>
        <w:r w:rsidR="0090532E">
          <w:rPr>
            <w:noProof/>
            <w:webHidden/>
          </w:rPr>
          <w:tab/>
        </w:r>
        <w:r w:rsidR="0090532E">
          <w:rPr>
            <w:noProof/>
            <w:webHidden/>
          </w:rPr>
          <w:fldChar w:fldCharType="begin"/>
        </w:r>
        <w:r w:rsidR="0090532E">
          <w:rPr>
            <w:noProof/>
            <w:webHidden/>
          </w:rPr>
          <w:instrText xml:space="preserve"> PAGEREF _Toc49196584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14:paraId="589D90FC" w14:textId="77777777" w:rsidR="0090532E" w:rsidRDefault="00A37D18">
      <w:pPr>
        <w:pStyle w:val="TableofFigures"/>
        <w:rPr>
          <w:rFonts w:cstheme="minorBidi"/>
          <w:caps w:val="0"/>
          <w:noProof/>
          <w:sz w:val="22"/>
        </w:rPr>
      </w:pPr>
      <w:hyperlink w:anchor="_Toc49196585" w:history="1">
        <w:r w:rsidR="0090532E" w:rsidRPr="00411E5A">
          <w:rPr>
            <w:rStyle w:val="Hyperlink"/>
          </w:rPr>
          <w:t>Figure 2.6: Skeletal Structure of ATP</w:t>
        </w:r>
        <w:r w:rsidR="0090532E">
          <w:rPr>
            <w:noProof/>
            <w:webHidden/>
          </w:rPr>
          <w:tab/>
        </w:r>
        <w:r w:rsidR="0090532E">
          <w:rPr>
            <w:noProof/>
            <w:webHidden/>
          </w:rPr>
          <w:fldChar w:fldCharType="begin"/>
        </w:r>
        <w:r w:rsidR="0090532E">
          <w:rPr>
            <w:noProof/>
            <w:webHidden/>
          </w:rPr>
          <w:instrText xml:space="preserve"> PAGEREF _Toc49196585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14:paraId="2FD006A3" w14:textId="77777777" w:rsidR="0090532E" w:rsidRDefault="00A37D18">
      <w:pPr>
        <w:pStyle w:val="TableofFigures"/>
        <w:rPr>
          <w:rFonts w:cstheme="minorBidi"/>
          <w:caps w:val="0"/>
          <w:noProof/>
          <w:sz w:val="22"/>
        </w:rPr>
      </w:pPr>
      <w:hyperlink r:id="rId18" w:anchor="_Toc49196586" w:history="1">
        <w:r w:rsidR="0090532E" w:rsidRPr="00411E5A">
          <w:rPr>
            <w:rStyle w:val="Hyperlink"/>
          </w:rPr>
          <w:t xml:space="preserve">Figure 2.7 Biochemical model for PAOs under an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6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14:paraId="5A9B750D" w14:textId="77777777" w:rsidR="0090532E" w:rsidRDefault="00A37D18">
      <w:pPr>
        <w:pStyle w:val="TableofFigures"/>
        <w:rPr>
          <w:rFonts w:cstheme="minorBidi"/>
          <w:caps w:val="0"/>
          <w:noProof/>
          <w:sz w:val="22"/>
        </w:rPr>
      </w:pPr>
      <w:hyperlink r:id="rId19" w:anchor="_Toc49196587" w:history="1">
        <w:r w:rsidR="0090532E" w:rsidRPr="00411E5A">
          <w:rPr>
            <w:rStyle w:val="Hyperlink"/>
          </w:rPr>
          <w:t xml:space="preserve">Figure 2.8: Biochemical model for PAOs under 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7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14:paraId="18E66BC3" w14:textId="77777777" w:rsidR="0090532E" w:rsidRDefault="00A37D18">
      <w:pPr>
        <w:pStyle w:val="TableofFigures"/>
        <w:rPr>
          <w:rFonts w:cstheme="minorBidi"/>
          <w:caps w:val="0"/>
          <w:noProof/>
          <w:sz w:val="22"/>
        </w:rPr>
      </w:pPr>
      <w:hyperlink r:id="rId20" w:anchor="_Toc49196588" w:history="1">
        <w:r w:rsidR="0090532E" w:rsidRPr="00411E5A">
          <w:rPr>
            <w:rStyle w:val="Hyperlink"/>
          </w:rPr>
          <w:t xml:space="preserve">Figure 2.9: Micro vs Macro Mixing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88 \h </w:instrText>
        </w:r>
        <w:r w:rsidR="0090532E">
          <w:rPr>
            <w:noProof/>
            <w:webHidden/>
          </w:rPr>
        </w:r>
        <w:r w:rsidR="0090532E">
          <w:rPr>
            <w:noProof/>
            <w:webHidden/>
          </w:rPr>
          <w:fldChar w:fldCharType="separate"/>
        </w:r>
        <w:r w:rsidR="00F86A7F">
          <w:rPr>
            <w:noProof/>
            <w:webHidden/>
          </w:rPr>
          <w:t>21</w:t>
        </w:r>
        <w:r w:rsidR="0090532E">
          <w:rPr>
            <w:noProof/>
            <w:webHidden/>
          </w:rPr>
          <w:fldChar w:fldCharType="end"/>
        </w:r>
      </w:hyperlink>
    </w:p>
    <w:p w14:paraId="5AC0CADD" w14:textId="77777777" w:rsidR="0090532E" w:rsidRDefault="00A37D18">
      <w:pPr>
        <w:pStyle w:val="TableofFigures"/>
        <w:rPr>
          <w:rFonts w:cstheme="minorBidi"/>
          <w:caps w:val="0"/>
          <w:noProof/>
          <w:sz w:val="22"/>
        </w:rPr>
      </w:pPr>
      <w:hyperlink w:anchor="_Toc49196589" w:history="1">
        <w:r w:rsidR="0090532E" w:rsidRPr="00411E5A">
          <w:rPr>
            <w:rStyle w:val="Hyperlink"/>
          </w:rPr>
          <w:t>Figure 2.10: Demonstration of early vs late mixing</w:t>
        </w:r>
        <w:r w:rsidR="0090532E">
          <w:rPr>
            <w:noProof/>
            <w:webHidden/>
          </w:rPr>
          <w:tab/>
        </w:r>
        <w:r w:rsidR="0090532E">
          <w:rPr>
            <w:noProof/>
            <w:webHidden/>
          </w:rPr>
          <w:fldChar w:fldCharType="begin"/>
        </w:r>
        <w:r w:rsidR="0090532E">
          <w:rPr>
            <w:noProof/>
            <w:webHidden/>
          </w:rPr>
          <w:instrText xml:space="preserve"> PAGEREF _Toc49196589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14:paraId="313374E0" w14:textId="77777777" w:rsidR="0090532E" w:rsidRDefault="00A37D18">
      <w:pPr>
        <w:pStyle w:val="TableofFigures"/>
        <w:rPr>
          <w:rFonts w:cstheme="minorBidi"/>
          <w:caps w:val="0"/>
          <w:noProof/>
          <w:sz w:val="22"/>
        </w:rPr>
      </w:pPr>
      <w:hyperlink r:id="rId21" w:anchor="_Toc49196590" w:history="1">
        <w:r w:rsidR="0090532E" w:rsidRPr="00411E5A">
          <w:rPr>
            <w:rStyle w:val="Hyperlink"/>
          </w:rPr>
          <w:t xml:space="preserve">Figure 2.11: Hold-Back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0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14:paraId="1E178121" w14:textId="77777777" w:rsidR="0090532E" w:rsidRDefault="00A37D18">
      <w:pPr>
        <w:pStyle w:val="TableofFigures"/>
        <w:rPr>
          <w:rFonts w:cstheme="minorBidi"/>
          <w:caps w:val="0"/>
          <w:noProof/>
          <w:sz w:val="22"/>
        </w:rPr>
      </w:pPr>
      <w:hyperlink r:id="rId22" w:anchor="_Toc49196591" w:history="1">
        <w:r w:rsidR="0090532E" w:rsidRPr="00411E5A">
          <w:rPr>
            <w:rStyle w:val="Hyperlink"/>
          </w:rPr>
          <w:t xml:space="preserve">Figure 2.12: Segregation quantity (S)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1 \h </w:instrText>
        </w:r>
        <w:r w:rsidR="0090532E">
          <w:rPr>
            <w:noProof/>
            <w:webHidden/>
          </w:rPr>
        </w:r>
        <w:r w:rsidR="0090532E">
          <w:rPr>
            <w:noProof/>
            <w:webHidden/>
          </w:rPr>
          <w:fldChar w:fldCharType="separate"/>
        </w:r>
        <w:r w:rsidR="00F86A7F">
          <w:rPr>
            <w:noProof/>
            <w:webHidden/>
          </w:rPr>
          <w:t>26</w:t>
        </w:r>
        <w:r w:rsidR="0090532E">
          <w:rPr>
            <w:noProof/>
            <w:webHidden/>
          </w:rPr>
          <w:fldChar w:fldCharType="end"/>
        </w:r>
      </w:hyperlink>
    </w:p>
    <w:p w14:paraId="06C19AF8" w14:textId="77777777" w:rsidR="0090532E" w:rsidRDefault="00A37D18">
      <w:pPr>
        <w:pStyle w:val="TableofFigures"/>
        <w:rPr>
          <w:rFonts w:cstheme="minorBidi"/>
          <w:caps w:val="0"/>
          <w:noProof/>
          <w:sz w:val="22"/>
        </w:rPr>
      </w:pPr>
      <w:hyperlink r:id="rId23" w:anchor="_Toc49196592" w:history="1">
        <w:r w:rsidR="0090532E" w:rsidRPr="00411E5A">
          <w:rPr>
            <w:rStyle w:val="Hyperlink"/>
          </w:rPr>
          <w:t xml:space="preserve">Figure 2.13: Segregation quantity (S) with dead space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2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14:paraId="4C62D69D" w14:textId="77777777" w:rsidR="0090532E" w:rsidRDefault="00A37D18">
      <w:pPr>
        <w:pStyle w:val="TableofFigures"/>
        <w:rPr>
          <w:rFonts w:cstheme="minorBidi"/>
          <w:caps w:val="0"/>
          <w:noProof/>
          <w:sz w:val="22"/>
        </w:rPr>
      </w:pPr>
      <w:hyperlink r:id="rId24" w:anchor="_Toc49196593" w:history="1">
        <w:r w:rsidR="0090532E" w:rsidRPr="00411E5A">
          <w:rPr>
            <w:rStyle w:val="Hyperlink"/>
          </w:rPr>
          <w:t>Figure 2.14: E-Diagram of Ideal CSTR flow</w:t>
        </w:r>
        <w:r w:rsidR="0090532E">
          <w:rPr>
            <w:noProof/>
            <w:webHidden/>
          </w:rPr>
          <w:tab/>
        </w:r>
        <w:r w:rsidR="0090532E">
          <w:rPr>
            <w:noProof/>
            <w:webHidden/>
          </w:rPr>
          <w:fldChar w:fldCharType="begin"/>
        </w:r>
        <w:r w:rsidR="0090532E">
          <w:rPr>
            <w:noProof/>
            <w:webHidden/>
          </w:rPr>
          <w:instrText xml:space="preserve"> PAGEREF _Toc49196593 \h </w:instrText>
        </w:r>
        <w:r w:rsidR="0090532E">
          <w:rPr>
            <w:noProof/>
            <w:webHidden/>
          </w:rPr>
        </w:r>
        <w:r w:rsidR="0090532E">
          <w:rPr>
            <w:noProof/>
            <w:webHidden/>
          </w:rPr>
          <w:fldChar w:fldCharType="separate"/>
        </w:r>
        <w:r w:rsidR="00F86A7F">
          <w:rPr>
            <w:noProof/>
            <w:webHidden/>
          </w:rPr>
          <w:t>30</w:t>
        </w:r>
        <w:r w:rsidR="0090532E">
          <w:rPr>
            <w:noProof/>
            <w:webHidden/>
          </w:rPr>
          <w:fldChar w:fldCharType="end"/>
        </w:r>
      </w:hyperlink>
    </w:p>
    <w:p w14:paraId="06D0198F" w14:textId="77777777" w:rsidR="0090532E" w:rsidRDefault="00A37D18">
      <w:pPr>
        <w:pStyle w:val="TableofFigures"/>
        <w:rPr>
          <w:rFonts w:cstheme="minorBidi"/>
          <w:caps w:val="0"/>
          <w:noProof/>
          <w:sz w:val="22"/>
        </w:rPr>
      </w:pPr>
      <w:hyperlink r:id="rId25" w:anchor="_Toc49196594" w:history="1">
        <w:r w:rsidR="0090532E" w:rsidRPr="00411E5A">
          <w:rPr>
            <w:rStyle w:val="Hyperlink"/>
          </w:rPr>
          <w:t>Figure 2.15:  F-Diagram of Ideal CSTR flow</w:t>
        </w:r>
        <w:r w:rsidR="0090532E">
          <w:rPr>
            <w:noProof/>
            <w:webHidden/>
          </w:rPr>
          <w:tab/>
        </w:r>
        <w:r w:rsidR="0090532E">
          <w:rPr>
            <w:noProof/>
            <w:webHidden/>
          </w:rPr>
          <w:fldChar w:fldCharType="begin"/>
        </w:r>
        <w:r w:rsidR="0090532E">
          <w:rPr>
            <w:noProof/>
            <w:webHidden/>
          </w:rPr>
          <w:instrText xml:space="preserve"> PAGEREF _Toc49196594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14:paraId="7871323A" w14:textId="77777777" w:rsidR="0090532E" w:rsidRDefault="00A37D18">
      <w:pPr>
        <w:pStyle w:val="TableofFigures"/>
        <w:rPr>
          <w:rFonts w:cstheme="minorBidi"/>
          <w:caps w:val="0"/>
          <w:noProof/>
          <w:sz w:val="22"/>
        </w:rPr>
      </w:pPr>
      <w:hyperlink r:id="rId26" w:anchor="_Toc49196595" w:history="1">
        <w:r w:rsidR="0090532E" w:rsidRPr="00411E5A">
          <w:rPr>
            <w:rStyle w:val="Hyperlink"/>
          </w:rPr>
          <w:t>Figure 2.16:  E-Diagram of Ideal PFR flow</w:t>
        </w:r>
        <w:r w:rsidR="0090532E">
          <w:rPr>
            <w:noProof/>
            <w:webHidden/>
          </w:rPr>
          <w:tab/>
        </w:r>
        <w:r w:rsidR="0090532E">
          <w:rPr>
            <w:noProof/>
            <w:webHidden/>
          </w:rPr>
          <w:fldChar w:fldCharType="begin"/>
        </w:r>
        <w:r w:rsidR="0090532E">
          <w:rPr>
            <w:noProof/>
            <w:webHidden/>
          </w:rPr>
          <w:instrText xml:space="preserve"> PAGEREF _Toc49196595 \h </w:instrText>
        </w:r>
        <w:r w:rsidR="0090532E">
          <w:rPr>
            <w:noProof/>
            <w:webHidden/>
          </w:rPr>
        </w:r>
        <w:r w:rsidR="0090532E">
          <w:rPr>
            <w:noProof/>
            <w:webHidden/>
          </w:rPr>
          <w:fldChar w:fldCharType="separate"/>
        </w:r>
        <w:r w:rsidR="00F86A7F">
          <w:rPr>
            <w:noProof/>
            <w:webHidden/>
          </w:rPr>
          <w:t>32</w:t>
        </w:r>
        <w:r w:rsidR="0090532E">
          <w:rPr>
            <w:noProof/>
            <w:webHidden/>
          </w:rPr>
          <w:fldChar w:fldCharType="end"/>
        </w:r>
      </w:hyperlink>
    </w:p>
    <w:p w14:paraId="29A0CC83" w14:textId="77777777" w:rsidR="0090532E" w:rsidRDefault="00A37D18">
      <w:pPr>
        <w:pStyle w:val="TableofFigures"/>
        <w:rPr>
          <w:rFonts w:cstheme="minorBidi"/>
          <w:caps w:val="0"/>
          <w:noProof/>
          <w:sz w:val="22"/>
        </w:rPr>
      </w:pPr>
      <w:hyperlink r:id="rId27" w:anchor="_Toc49196596" w:history="1">
        <w:r w:rsidR="0090532E" w:rsidRPr="00411E5A">
          <w:rPr>
            <w:rStyle w:val="Hyperlink"/>
          </w:rPr>
          <w:t>Figure 2.17: F-Diagram of Ideal PFR flow</w:t>
        </w:r>
        <w:r w:rsidR="0090532E">
          <w:rPr>
            <w:noProof/>
            <w:webHidden/>
          </w:rPr>
          <w:tab/>
        </w:r>
        <w:r w:rsidR="0090532E">
          <w:rPr>
            <w:noProof/>
            <w:webHidden/>
          </w:rPr>
          <w:fldChar w:fldCharType="begin"/>
        </w:r>
        <w:r w:rsidR="0090532E">
          <w:rPr>
            <w:noProof/>
            <w:webHidden/>
          </w:rPr>
          <w:instrText xml:space="preserve"> PAGEREF _Toc49196596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14:paraId="18D297BB" w14:textId="77777777" w:rsidR="0090532E" w:rsidRDefault="00A37D18">
      <w:pPr>
        <w:pStyle w:val="TableofFigures"/>
        <w:rPr>
          <w:rFonts w:cstheme="minorBidi"/>
          <w:caps w:val="0"/>
          <w:noProof/>
          <w:sz w:val="22"/>
        </w:rPr>
      </w:pPr>
      <w:hyperlink r:id="rId28" w:anchor="_Toc49196597" w:history="1">
        <w:r w:rsidR="0090532E" w:rsidRPr="00411E5A">
          <w:rPr>
            <w:rStyle w:val="Hyperlink"/>
          </w:rPr>
          <w:t>Figure 2.18: CSTR in series Schematic</w:t>
        </w:r>
        <w:r w:rsidR="0090532E">
          <w:rPr>
            <w:noProof/>
            <w:webHidden/>
          </w:rPr>
          <w:tab/>
        </w:r>
        <w:r w:rsidR="0090532E">
          <w:rPr>
            <w:noProof/>
            <w:webHidden/>
          </w:rPr>
          <w:fldChar w:fldCharType="begin"/>
        </w:r>
        <w:r w:rsidR="0090532E">
          <w:rPr>
            <w:noProof/>
            <w:webHidden/>
          </w:rPr>
          <w:instrText xml:space="preserve"> PAGEREF _Toc49196597 \h </w:instrText>
        </w:r>
        <w:r w:rsidR="0090532E">
          <w:rPr>
            <w:noProof/>
            <w:webHidden/>
          </w:rPr>
        </w:r>
        <w:r w:rsidR="0090532E">
          <w:rPr>
            <w:noProof/>
            <w:webHidden/>
          </w:rPr>
          <w:fldChar w:fldCharType="separate"/>
        </w:r>
        <w:r w:rsidR="00F86A7F">
          <w:rPr>
            <w:noProof/>
            <w:webHidden/>
          </w:rPr>
          <w:t>34</w:t>
        </w:r>
        <w:r w:rsidR="0090532E">
          <w:rPr>
            <w:noProof/>
            <w:webHidden/>
          </w:rPr>
          <w:fldChar w:fldCharType="end"/>
        </w:r>
      </w:hyperlink>
    </w:p>
    <w:p w14:paraId="6213A81D" w14:textId="77777777" w:rsidR="0090532E" w:rsidRDefault="00A37D18">
      <w:pPr>
        <w:pStyle w:val="TableofFigures"/>
        <w:rPr>
          <w:rFonts w:cstheme="minorBidi"/>
          <w:caps w:val="0"/>
          <w:noProof/>
          <w:sz w:val="22"/>
        </w:rPr>
      </w:pPr>
      <w:hyperlink w:anchor="_Toc49196598" w:history="1">
        <w:r w:rsidR="0090532E" w:rsidRPr="00411E5A">
          <w:rPr>
            <w:rStyle w:val="Hyperlink"/>
          </w:rPr>
          <w:t>Figure 2.19:  RTD for CSTRs in series for different number of reactors</w:t>
        </w:r>
        <w:r w:rsidR="0090532E">
          <w:rPr>
            <w:noProof/>
            <w:webHidden/>
          </w:rPr>
          <w:tab/>
        </w:r>
        <w:r w:rsidR="0090532E">
          <w:rPr>
            <w:noProof/>
            <w:webHidden/>
          </w:rPr>
          <w:fldChar w:fldCharType="begin"/>
        </w:r>
        <w:r w:rsidR="0090532E">
          <w:rPr>
            <w:noProof/>
            <w:webHidden/>
          </w:rPr>
          <w:instrText xml:space="preserve"> PAGEREF _Toc49196598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14:paraId="27254FCE" w14:textId="77777777" w:rsidR="0090532E" w:rsidRDefault="00A37D18">
      <w:pPr>
        <w:pStyle w:val="TableofFigures"/>
        <w:rPr>
          <w:rFonts w:cstheme="minorBidi"/>
          <w:caps w:val="0"/>
          <w:noProof/>
          <w:sz w:val="22"/>
        </w:rPr>
      </w:pPr>
      <w:hyperlink r:id="rId29" w:anchor="_Toc49196599" w:history="1">
        <w:r w:rsidR="0090532E" w:rsidRPr="00411E5A">
          <w:rPr>
            <w:rStyle w:val="Hyperlink"/>
          </w:rPr>
          <w:t xml:space="preserve">Figure 2.20: </w:t>
        </w:r>
        <w:r w:rsidR="0090532E" w:rsidRPr="00411E5A">
          <w:rPr>
            <w:rStyle w:val="Hyperlink"/>
            <w:rFonts w:ascii="Arial" w:hAnsi="Arial" w:cs="Arial"/>
          </w:rPr>
          <w:t>RTD for Open Vessel Dispersion</w:t>
        </w:r>
        <w:r w:rsidR="0090532E">
          <w:rPr>
            <w:noProof/>
            <w:webHidden/>
          </w:rPr>
          <w:tab/>
        </w:r>
        <w:r w:rsidR="0090532E">
          <w:rPr>
            <w:noProof/>
            <w:webHidden/>
          </w:rPr>
          <w:fldChar w:fldCharType="begin"/>
        </w:r>
        <w:r w:rsidR="0090532E">
          <w:rPr>
            <w:noProof/>
            <w:webHidden/>
          </w:rPr>
          <w:instrText xml:space="preserve"> PAGEREF _Toc49196599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14:paraId="5D73618F" w14:textId="77777777" w:rsidR="0090532E" w:rsidRDefault="00A37D18">
      <w:pPr>
        <w:pStyle w:val="TableofFigures"/>
        <w:rPr>
          <w:rFonts w:cstheme="minorBidi"/>
          <w:caps w:val="0"/>
          <w:noProof/>
          <w:sz w:val="22"/>
        </w:rPr>
      </w:pPr>
      <w:hyperlink r:id="rId30" w:anchor="_Toc49196600" w:history="1">
        <w:r w:rsidR="0090532E" w:rsidRPr="00411E5A">
          <w:rPr>
            <w:rStyle w:val="Hyperlink"/>
          </w:rPr>
          <w:t xml:space="preserve">Figure 2.21: axial dispersion boundary conditions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600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14:paraId="2E728EFB" w14:textId="77777777" w:rsidR="0090532E" w:rsidRDefault="00A37D18">
      <w:pPr>
        <w:pStyle w:val="TableofFigures"/>
        <w:rPr>
          <w:rFonts w:cstheme="minorBidi"/>
          <w:caps w:val="0"/>
          <w:noProof/>
          <w:sz w:val="22"/>
        </w:rPr>
      </w:pPr>
      <w:hyperlink r:id="rId31" w:anchor="_Toc49196601" w:history="1">
        <w:r w:rsidR="0090532E" w:rsidRPr="00411E5A">
          <w:rPr>
            <w:rStyle w:val="Hyperlink"/>
          </w:rPr>
          <w:t xml:space="preserve">Figure 2.22: </w:t>
        </w:r>
        <w:r w:rsidR="0090532E" w:rsidRPr="00411E5A">
          <w:rPr>
            <w:rStyle w:val="Hyperlink"/>
            <w:rFonts w:ascii="Arial" w:hAnsi="Arial" w:cs="Arial"/>
          </w:rPr>
          <w:t>ECSTR Schematic</w:t>
        </w:r>
        <w:r w:rsidR="0090532E">
          <w:rPr>
            <w:noProof/>
            <w:webHidden/>
          </w:rPr>
          <w:tab/>
        </w:r>
        <w:r w:rsidR="0090532E">
          <w:rPr>
            <w:noProof/>
            <w:webHidden/>
          </w:rPr>
          <w:fldChar w:fldCharType="begin"/>
        </w:r>
        <w:r w:rsidR="0090532E">
          <w:rPr>
            <w:noProof/>
            <w:webHidden/>
          </w:rPr>
          <w:instrText xml:space="preserve"> PAGEREF _Toc49196601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14:paraId="7BE3F977" w14:textId="77777777" w:rsidR="0090532E" w:rsidRDefault="00A37D18">
      <w:pPr>
        <w:pStyle w:val="TableofFigures"/>
        <w:rPr>
          <w:rFonts w:cstheme="minorBidi"/>
          <w:caps w:val="0"/>
          <w:noProof/>
          <w:sz w:val="22"/>
        </w:rPr>
      </w:pPr>
      <w:hyperlink r:id="rId32" w:anchor="_Toc49196602" w:history="1">
        <w:r w:rsidR="0090532E" w:rsidRPr="00411E5A">
          <w:rPr>
            <w:rStyle w:val="Hyperlink"/>
          </w:rPr>
          <w:t>Figure 2.23: rtd for low dispersion</w:t>
        </w:r>
        <w:r w:rsidR="0090532E">
          <w:rPr>
            <w:noProof/>
            <w:webHidden/>
          </w:rPr>
          <w:tab/>
        </w:r>
        <w:r w:rsidR="0090532E">
          <w:rPr>
            <w:noProof/>
            <w:webHidden/>
          </w:rPr>
          <w:fldChar w:fldCharType="begin"/>
        </w:r>
        <w:r w:rsidR="0090532E">
          <w:rPr>
            <w:noProof/>
            <w:webHidden/>
          </w:rPr>
          <w:instrText xml:space="preserve"> PAGEREF _Toc4919660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14:paraId="73E6329A" w14:textId="77777777" w:rsidR="0090532E" w:rsidRDefault="00A37D18">
      <w:pPr>
        <w:pStyle w:val="TableofFigures"/>
        <w:rPr>
          <w:rFonts w:cstheme="minorBidi"/>
          <w:caps w:val="0"/>
          <w:noProof/>
          <w:sz w:val="22"/>
        </w:rPr>
      </w:pPr>
      <w:hyperlink r:id="rId33" w:anchor="_Toc49196603" w:history="1">
        <w:r w:rsidR="0090532E" w:rsidRPr="00411E5A">
          <w:rPr>
            <w:rStyle w:val="Hyperlink"/>
          </w:rPr>
          <w:t>Figure 2.24: Enhanced CSTR in series effect of M</w:t>
        </w:r>
        <w:r w:rsidR="0090532E">
          <w:rPr>
            <w:noProof/>
            <w:webHidden/>
          </w:rPr>
          <w:tab/>
        </w:r>
        <w:r w:rsidR="0090532E">
          <w:rPr>
            <w:noProof/>
            <w:webHidden/>
          </w:rPr>
          <w:fldChar w:fldCharType="begin"/>
        </w:r>
        <w:r w:rsidR="0090532E">
          <w:rPr>
            <w:noProof/>
            <w:webHidden/>
          </w:rPr>
          <w:instrText xml:space="preserve"> PAGEREF _Toc49196603 \h </w:instrText>
        </w:r>
        <w:r w:rsidR="0090532E">
          <w:rPr>
            <w:noProof/>
            <w:webHidden/>
          </w:rPr>
        </w:r>
        <w:r w:rsidR="0090532E">
          <w:rPr>
            <w:noProof/>
            <w:webHidden/>
          </w:rPr>
          <w:fldChar w:fldCharType="separate"/>
        </w:r>
        <w:r w:rsidR="00F86A7F">
          <w:rPr>
            <w:noProof/>
            <w:webHidden/>
          </w:rPr>
          <w:t>41</w:t>
        </w:r>
        <w:r w:rsidR="0090532E">
          <w:rPr>
            <w:noProof/>
            <w:webHidden/>
          </w:rPr>
          <w:fldChar w:fldCharType="end"/>
        </w:r>
      </w:hyperlink>
    </w:p>
    <w:p w14:paraId="61303F32" w14:textId="77777777" w:rsidR="0090532E" w:rsidRDefault="00A37D18">
      <w:pPr>
        <w:pStyle w:val="TableofFigures"/>
        <w:rPr>
          <w:rFonts w:cstheme="minorBidi"/>
          <w:caps w:val="0"/>
          <w:noProof/>
          <w:sz w:val="22"/>
        </w:rPr>
      </w:pPr>
      <w:hyperlink r:id="rId34" w:anchor="_Toc49196604" w:history="1">
        <w:r w:rsidR="0090532E" w:rsidRPr="00411E5A">
          <w:rPr>
            <w:rStyle w:val="Hyperlink"/>
          </w:rPr>
          <w:t>Figure 2.25: Enhanced CSTR in series effect of n</w:t>
        </w:r>
        <w:r w:rsidR="0090532E">
          <w:rPr>
            <w:noProof/>
            <w:webHidden/>
          </w:rPr>
          <w:tab/>
        </w:r>
        <w:r w:rsidR="0090532E">
          <w:rPr>
            <w:noProof/>
            <w:webHidden/>
          </w:rPr>
          <w:fldChar w:fldCharType="begin"/>
        </w:r>
        <w:r w:rsidR="0090532E">
          <w:rPr>
            <w:noProof/>
            <w:webHidden/>
          </w:rPr>
          <w:instrText xml:space="preserve"> PAGEREF _Toc49196604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14:paraId="12F547BE" w14:textId="77777777" w:rsidR="0090532E" w:rsidRDefault="00A37D18">
      <w:pPr>
        <w:pStyle w:val="TableofFigures"/>
        <w:rPr>
          <w:rFonts w:cstheme="minorBidi"/>
          <w:caps w:val="0"/>
          <w:noProof/>
          <w:sz w:val="22"/>
        </w:rPr>
      </w:pPr>
      <w:hyperlink r:id="rId35" w:anchor="_Toc49196605" w:history="1">
        <w:r w:rsidR="0090532E" w:rsidRPr="00411E5A">
          <w:rPr>
            <w:rStyle w:val="Hyperlink"/>
            <w:rFonts w:cstheme="minorHAnsi"/>
          </w:rPr>
          <w:t>Figure 2.26: RTD for n-CSTR Model at different number of CSTRS</w:t>
        </w:r>
        <w:r w:rsidR="0090532E">
          <w:rPr>
            <w:noProof/>
            <w:webHidden/>
          </w:rPr>
          <w:tab/>
        </w:r>
        <w:r w:rsidR="0090532E">
          <w:rPr>
            <w:noProof/>
            <w:webHidden/>
          </w:rPr>
          <w:fldChar w:fldCharType="begin"/>
        </w:r>
        <w:r w:rsidR="0090532E">
          <w:rPr>
            <w:noProof/>
            <w:webHidden/>
          </w:rPr>
          <w:instrText xml:space="preserve"> PAGEREF _Toc4919660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14:paraId="66CE110C" w14:textId="77777777" w:rsidR="0090532E" w:rsidRDefault="00A37D18">
      <w:pPr>
        <w:pStyle w:val="TableofFigures"/>
        <w:rPr>
          <w:rFonts w:cstheme="minorBidi"/>
          <w:caps w:val="0"/>
          <w:noProof/>
          <w:sz w:val="22"/>
        </w:rPr>
      </w:pPr>
      <w:hyperlink r:id="rId36" w:anchor="_Toc49196606" w:history="1">
        <w:r w:rsidR="0090532E" w:rsidRPr="00411E5A">
          <w:rPr>
            <w:rStyle w:val="Hyperlink"/>
          </w:rPr>
          <w:t xml:space="preserve">Figure 3.1:  STAR Vertical Bioreactor:  Process Flow </w:t>
        </w:r>
        <w:r w:rsidR="0090532E" w:rsidRPr="00411E5A">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606 \h </w:instrText>
        </w:r>
        <w:r w:rsidR="0090532E">
          <w:rPr>
            <w:noProof/>
            <w:webHidden/>
          </w:rPr>
        </w:r>
        <w:r w:rsidR="0090532E">
          <w:rPr>
            <w:noProof/>
            <w:webHidden/>
          </w:rPr>
          <w:fldChar w:fldCharType="separate"/>
        </w:r>
        <w:r w:rsidR="00F86A7F">
          <w:rPr>
            <w:noProof/>
            <w:webHidden/>
          </w:rPr>
          <w:t>46</w:t>
        </w:r>
        <w:r w:rsidR="0090532E">
          <w:rPr>
            <w:noProof/>
            <w:webHidden/>
          </w:rPr>
          <w:fldChar w:fldCharType="end"/>
        </w:r>
      </w:hyperlink>
    </w:p>
    <w:p w14:paraId="0A70EF13" w14:textId="77777777" w:rsidR="0090532E" w:rsidRDefault="00A37D18">
      <w:pPr>
        <w:pStyle w:val="TableofFigures"/>
        <w:rPr>
          <w:rFonts w:cstheme="minorBidi"/>
          <w:caps w:val="0"/>
          <w:noProof/>
          <w:sz w:val="22"/>
        </w:rPr>
      </w:pPr>
      <w:hyperlink r:id="rId37" w:anchor="_Toc49196607" w:history="1">
        <w:r w:rsidR="0090532E" w:rsidRPr="00411E5A">
          <w:rPr>
            <w:rStyle w:val="Hyperlink"/>
          </w:rPr>
          <w:t xml:space="preserve">Figure 3.2: sensor alignment, omega manual </w:t>
        </w:r>
        <w:r w:rsidR="0090532E" w:rsidRPr="00411E5A">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607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14:paraId="29906D17" w14:textId="77777777" w:rsidR="0090532E" w:rsidRDefault="00A37D18">
      <w:pPr>
        <w:pStyle w:val="TableofFigures"/>
        <w:rPr>
          <w:rFonts w:cstheme="minorBidi"/>
          <w:caps w:val="0"/>
          <w:noProof/>
          <w:sz w:val="22"/>
        </w:rPr>
      </w:pPr>
      <w:hyperlink r:id="rId38" w:anchor="_Toc49196608" w:history="1">
        <w:r w:rsidR="0090532E" w:rsidRPr="00411E5A">
          <w:rPr>
            <w:rStyle w:val="Hyperlink"/>
          </w:rPr>
          <w:t>Figure 3.3: Sensor #1</w:t>
        </w:r>
        <w:r w:rsidR="0090532E">
          <w:rPr>
            <w:noProof/>
            <w:webHidden/>
          </w:rPr>
          <w:tab/>
        </w:r>
        <w:r w:rsidR="0090532E">
          <w:rPr>
            <w:noProof/>
            <w:webHidden/>
          </w:rPr>
          <w:fldChar w:fldCharType="begin"/>
        </w:r>
        <w:r w:rsidR="0090532E">
          <w:rPr>
            <w:noProof/>
            <w:webHidden/>
          </w:rPr>
          <w:instrText xml:space="preserve"> PAGEREF _Toc49196608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14:paraId="24B5E63F" w14:textId="77777777" w:rsidR="0090532E" w:rsidRDefault="00A37D18">
      <w:pPr>
        <w:pStyle w:val="TableofFigures"/>
        <w:rPr>
          <w:rFonts w:cstheme="minorBidi"/>
          <w:caps w:val="0"/>
          <w:noProof/>
          <w:sz w:val="22"/>
        </w:rPr>
      </w:pPr>
      <w:hyperlink r:id="rId39" w:anchor="_Toc49196609" w:history="1">
        <w:r w:rsidR="0090532E" w:rsidRPr="00411E5A">
          <w:rPr>
            <w:rStyle w:val="Hyperlink"/>
          </w:rPr>
          <w:t>Figure 3.4: flow unit of experimental unit</w:t>
        </w:r>
        <w:r w:rsidR="0090532E">
          <w:rPr>
            <w:noProof/>
            <w:webHidden/>
          </w:rPr>
          <w:tab/>
        </w:r>
        <w:r w:rsidR="0090532E">
          <w:rPr>
            <w:noProof/>
            <w:webHidden/>
          </w:rPr>
          <w:fldChar w:fldCharType="begin"/>
        </w:r>
        <w:r w:rsidR="0090532E">
          <w:rPr>
            <w:noProof/>
            <w:webHidden/>
          </w:rPr>
          <w:instrText xml:space="preserve"> PAGEREF _Toc49196609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14:paraId="714EBF06" w14:textId="77777777" w:rsidR="0090532E" w:rsidRDefault="00A37D18">
      <w:pPr>
        <w:pStyle w:val="TableofFigures"/>
        <w:rPr>
          <w:rFonts w:cstheme="minorBidi"/>
          <w:caps w:val="0"/>
          <w:noProof/>
          <w:sz w:val="22"/>
        </w:rPr>
      </w:pPr>
      <w:hyperlink r:id="rId40" w:anchor="_Toc49196610" w:history="1">
        <w:r w:rsidR="0090532E" w:rsidRPr="00411E5A">
          <w:rPr>
            <w:rStyle w:val="Hyperlink"/>
          </w:rPr>
          <w:t>Figure 3.5: Star reactor process and instrumentation diagram</w:t>
        </w:r>
        <w:r w:rsidR="0090532E">
          <w:rPr>
            <w:noProof/>
            <w:webHidden/>
          </w:rPr>
          <w:tab/>
        </w:r>
        <w:r w:rsidR="0090532E">
          <w:rPr>
            <w:noProof/>
            <w:webHidden/>
          </w:rPr>
          <w:fldChar w:fldCharType="begin"/>
        </w:r>
        <w:r w:rsidR="0090532E">
          <w:rPr>
            <w:noProof/>
            <w:webHidden/>
          </w:rPr>
          <w:instrText xml:space="preserve"> PAGEREF _Toc49196610 \h </w:instrText>
        </w:r>
        <w:r w:rsidR="0090532E">
          <w:rPr>
            <w:noProof/>
            <w:webHidden/>
          </w:rPr>
        </w:r>
        <w:r w:rsidR="0090532E">
          <w:rPr>
            <w:noProof/>
            <w:webHidden/>
          </w:rPr>
          <w:fldChar w:fldCharType="separate"/>
        </w:r>
        <w:r w:rsidR="00F86A7F">
          <w:rPr>
            <w:noProof/>
            <w:webHidden/>
          </w:rPr>
          <w:t>54</w:t>
        </w:r>
        <w:r w:rsidR="0090532E">
          <w:rPr>
            <w:noProof/>
            <w:webHidden/>
          </w:rPr>
          <w:fldChar w:fldCharType="end"/>
        </w:r>
      </w:hyperlink>
    </w:p>
    <w:p w14:paraId="75033599" w14:textId="77777777" w:rsidR="0090532E" w:rsidRDefault="00A37D18">
      <w:pPr>
        <w:pStyle w:val="TableofFigures"/>
        <w:rPr>
          <w:rFonts w:cstheme="minorBidi"/>
          <w:caps w:val="0"/>
          <w:noProof/>
          <w:sz w:val="22"/>
        </w:rPr>
      </w:pPr>
      <w:hyperlink r:id="rId41" w:anchor="_Toc49196611" w:history="1">
        <w:r w:rsidR="0090532E" w:rsidRPr="00411E5A">
          <w:rPr>
            <w:rStyle w:val="Hyperlink"/>
          </w:rPr>
          <w:t xml:space="preserve">Figure 3.6: Intravenous injector port </w:t>
        </w:r>
        <w:r w:rsidR="0090532E" w:rsidRPr="00411E5A">
          <w:rPr>
            <w:rStyle w:val="Hyperlink"/>
            <w:rFonts w:ascii="Calibri" w:hAnsi="Calibri" w:cs="Calibri"/>
          </w:rPr>
          <w:t>[84]</w:t>
        </w:r>
        <w:r w:rsidR="0090532E">
          <w:rPr>
            <w:noProof/>
            <w:webHidden/>
          </w:rPr>
          <w:tab/>
        </w:r>
        <w:r w:rsidR="0090532E">
          <w:rPr>
            <w:noProof/>
            <w:webHidden/>
          </w:rPr>
          <w:fldChar w:fldCharType="begin"/>
        </w:r>
        <w:r w:rsidR="0090532E">
          <w:rPr>
            <w:noProof/>
            <w:webHidden/>
          </w:rPr>
          <w:instrText xml:space="preserve"> PAGEREF _Toc49196611 \h </w:instrText>
        </w:r>
        <w:r w:rsidR="0090532E">
          <w:rPr>
            <w:noProof/>
            <w:webHidden/>
          </w:rPr>
        </w:r>
        <w:r w:rsidR="0090532E">
          <w:rPr>
            <w:noProof/>
            <w:webHidden/>
          </w:rPr>
          <w:fldChar w:fldCharType="separate"/>
        </w:r>
        <w:r w:rsidR="00F86A7F">
          <w:rPr>
            <w:noProof/>
            <w:webHidden/>
          </w:rPr>
          <w:t>55</w:t>
        </w:r>
        <w:r w:rsidR="0090532E">
          <w:rPr>
            <w:noProof/>
            <w:webHidden/>
          </w:rPr>
          <w:fldChar w:fldCharType="end"/>
        </w:r>
      </w:hyperlink>
    </w:p>
    <w:p w14:paraId="172C287E" w14:textId="77777777" w:rsidR="0090532E" w:rsidRDefault="00A37D18">
      <w:pPr>
        <w:pStyle w:val="TableofFigures"/>
        <w:rPr>
          <w:rFonts w:cstheme="minorBidi"/>
          <w:caps w:val="0"/>
          <w:noProof/>
          <w:sz w:val="22"/>
        </w:rPr>
      </w:pPr>
      <w:hyperlink r:id="rId42" w:anchor="_Toc49196612" w:history="1">
        <w:r w:rsidR="0090532E" w:rsidRPr="00411E5A">
          <w:rPr>
            <w:rStyle w:val="Hyperlink"/>
          </w:rPr>
          <w:t>Figure 3.7: Tracer injector trial 1</w:t>
        </w:r>
        <w:r w:rsidR="0090532E">
          <w:rPr>
            <w:noProof/>
            <w:webHidden/>
          </w:rPr>
          <w:tab/>
        </w:r>
        <w:r w:rsidR="0090532E">
          <w:rPr>
            <w:noProof/>
            <w:webHidden/>
          </w:rPr>
          <w:fldChar w:fldCharType="begin"/>
        </w:r>
        <w:r w:rsidR="0090532E">
          <w:rPr>
            <w:noProof/>
            <w:webHidden/>
          </w:rPr>
          <w:instrText xml:space="preserve"> PAGEREF _Toc49196612 \h </w:instrText>
        </w:r>
        <w:r w:rsidR="0090532E">
          <w:rPr>
            <w:noProof/>
            <w:webHidden/>
          </w:rPr>
        </w:r>
        <w:r w:rsidR="0090532E">
          <w:rPr>
            <w:noProof/>
            <w:webHidden/>
          </w:rPr>
          <w:fldChar w:fldCharType="separate"/>
        </w:r>
        <w:r w:rsidR="00F86A7F">
          <w:rPr>
            <w:noProof/>
            <w:webHidden/>
          </w:rPr>
          <w:t>56</w:t>
        </w:r>
        <w:r w:rsidR="0090532E">
          <w:rPr>
            <w:noProof/>
            <w:webHidden/>
          </w:rPr>
          <w:fldChar w:fldCharType="end"/>
        </w:r>
      </w:hyperlink>
    </w:p>
    <w:p w14:paraId="141A31A2" w14:textId="77777777" w:rsidR="0090532E" w:rsidRDefault="00A37D18">
      <w:pPr>
        <w:pStyle w:val="TableofFigures"/>
        <w:rPr>
          <w:rFonts w:cstheme="minorBidi"/>
          <w:caps w:val="0"/>
          <w:noProof/>
          <w:sz w:val="22"/>
        </w:rPr>
      </w:pPr>
      <w:hyperlink r:id="rId43" w:anchor="_Toc49196613" w:history="1">
        <w:r w:rsidR="0090532E" w:rsidRPr="00411E5A">
          <w:rPr>
            <w:rStyle w:val="Hyperlink"/>
          </w:rPr>
          <w:t>Figure 3.8: Tracer injector trial 2</w:t>
        </w:r>
        <w:r w:rsidR="0090532E">
          <w:rPr>
            <w:noProof/>
            <w:webHidden/>
          </w:rPr>
          <w:tab/>
        </w:r>
        <w:r w:rsidR="0090532E">
          <w:rPr>
            <w:noProof/>
            <w:webHidden/>
          </w:rPr>
          <w:fldChar w:fldCharType="begin"/>
        </w:r>
        <w:r w:rsidR="0090532E">
          <w:rPr>
            <w:noProof/>
            <w:webHidden/>
          </w:rPr>
          <w:instrText xml:space="preserve"> PAGEREF _Toc4919661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14:paraId="4BEECEBF" w14:textId="77777777" w:rsidR="0090532E" w:rsidRDefault="00A37D18">
      <w:pPr>
        <w:pStyle w:val="TableofFigures"/>
        <w:rPr>
          <w:rFonts w:cstheme="minorBidi"/>
          <w:caps w:val="0"/>
          <w:noProof/>
          <w:sz w:val="22"/>
        </w:rPr>
      </w:pPr>
      <w:hyperlink r:id="rId44" w:anchor="_Toc49196614" w:history="1">
        <w:r w:rsidR="0090532E" w:rsidRPr="00411E5A">
          <w:rPr>
            <w:rStyle w:val="Hyperlink"/>
          </w:rPr>
          <w:t>Figure 3.9: Formation of rust</w:t>
        </w:r>
        <w:r w:rsidR="0090532E">
          <w:rPr>
            <w:noProof/>
            <w:webHidden/>
          </w:rPr>
          <w:tab/>
        </w:r>
        <w:r w:rsidR="0090532E">
          <w:rPr>
            <w:noProof/>
            <w:webHidden/>
          </w:rPr>
          <w:fldChar w:fldCharType="begin"/>
        </w:r>
        <w:r w:rsidR="0090532E">
          <w:rPr>
            <w:noProof/>
            <w:webHidden/>
          </w:rPr>
          <w:instrText xml:space="preserve"> PAGEREF _Toc49196614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14:paraId="237E4663" w14:textId="77777777" w:rsidR="0090532E" w:rsidRDefault="00A37D18">
      <w:pPr>
        <w:pStyle w:val="TableofFigures"/>
        <w:rPr>
          <w:rFonts w:cstheme="minorBidi"/>
          <w:caps w:val="0"/>
          <w:noProof/>
          <w:sz w:val="22"/>
        </w:rPr>
      </w:pPr>
      <w:hyperlink r:id="rId45" w:anchor="_Toc49196615" w:history="1">
        <w:r w:rsidR="0090532E" w:rsidRPr="00411E5A">
          <w:rPr>
            <w:rStyle w:val="Hyperlink"/>
          </w:rPr>
          <w:t>Figure 3.10: The effect of rust</w:t>
        </w:r>
        <w:r w:rsidR="0090532E">
          <w:rPr>
            <w:noProof/>
            <w:webHidden/>
          </w:rPr>
          <w:tab/>
        </w:r>
        <w:r w:rsidR="0090532E">
          <w:rPr>
            <w:noProof/>
            <w:webHidden/>
          </w:rPr>
          <w:fldChar w:fldCharType="begin"/>
        </w:r>
        <w:r w:rsidR="0090532E">
          <w:rPr>
            <w:noProof/>
            <w:webHidden/>
          </w:rPr>
          <w:instrText xml:space="preserve"> PAGEREF _Toc49196615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14:paraId="3E5F0501" w14:textId="77777777" w:rsidR="0090532E" w:rsidRDefault="00A37D18">
      <w:pPr>
        <w:pStyle w:val="TableofFigures"/>
        <w:rPr>
          <w:rFonts w:cstheme="minorBidi"/>
          <w:caps w:val="0"/>
          <w:noProof/>
          <w:sz w:val="22"/>
        </w:rPr>
      </w:pPr>
      <w:hyperlink r:id="rId46" w:anchor="_Toc49196616" w:history="1">
        <w:r w:rsidR="0090532E" w:rsidRPr="00411E5A">
          <w:rPr>
            <w:rStyle w:val="Hyperlink"/>
          </w:rPr>
          <w:t>Figure 3.11: Concentration vs. conductivity</w:t>
        </w:r>
        <w:r w:rsidR="0090532E">
          <w:rPr>
            <w:noProof/>
            <w:webHidden/>
          </w:rPr>
          <w:tab/>
        </w:r>
        <w:r w:rsidR="0090532E">
          <w:rPr>
            <w:noProof/>
            <w:webHidden/>
          </w:rPr>
          <w:fldChar w:fldCharType="begin"/>
        </w:r>
        <w:r w:rsidR="0090532E">
          <w:rPr>
            <w:noProof/>
            <w:webHidden/>
          </w:rPr>
          <w:instrText xml:space="preserve"> PAGEREF _Toc49196616 \h </w:instrText>
        </w:r>
        <w:r w:rsidR="0090532E">
          <w:rPr>
            <w:noProof/>
            <w:webHidden/>
          </w:rPr>
        </w:r>
        <w:r w:rsidR="0090532E">
          <w:rPr>
            <w:noProof/>
            <w:webHidden/>
          </w:rPr>
          <w:fldChar w:fldCharType="separate"/>
        </w:r>
        <w:r w:rsidR="00F86A7F">
          <w:rPr>
            <w:noProof/>
            <w:webHidden/>
          </w:rPr>
          <w:t>59</w:t>
        </w:r>
        <w:r w:rsidR="0090532E">
          <w:rPr>
            <w:noProof/>
            <w:webHidden/>
          </w:rPr>
          <w:fldChar w:fldCharType="end"/>
        </w:r>
      </w:hyperlink>
    </w:p>
    <w:p w14:paraId="5E4FC450" w14:textId="77777777" w:rsidR="0090532E" w:rsidRDefault="00A37D18">
      <w:pPr>
        <w:pStyle w:val="TableofFigures"/>
        <w:rPr>
          <w:rFonts w:cstheme="minorBidi"/>
          <w:caps w:val="0"/>
          <w:noProof/>
          <w:sz w:val="22"/>
        </w:rPr>
      </w:pPr>
      <w:hyperlink r:id="rId47" w:anchor="_Toc49196617" w:history="1">
        <w:r w:rsidR="0090532E" w:rsidRPr="00411E5A">
          <w:rPr>
            <w:rStyle w:val="Hyperlink"/>
          </w:rPr>
          <w:t>Figure 3.12: Concentration vs conductivity experiment setup</w:t>
        </w:r>
        <w:r w:rsidR="0090532E">
          <w:rPr>
            <w:noProof/>
            <w:webHidden/>
          </w:rPr>
          <w:tab/>
        </w:r>
        <w:r w:rsidR="0090532E">
          <w:rPr>
            <w:noProof/>
            <w:webHidden/>
          </w:rPr>
          <w:fldChar w:fldCharType="begin"/>
        </w:r>
        <w:r w:rsidR="0090532E">
          <w:rPr>
            <w:noProof/>
            <w:webHidden/>
          </w:rPr>
          <w:instrText xml:space="preserve"> PAGEREF _Toc49196617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14:paraId="352B1FCF" w14:textId="77777777" w:rsidR="0090532E" w:rsidRDefault="00A37D18">
      <w:pPr>
        <w:pStyle w:val="TableofFigures"/>
        <w:rPr>
          <w:rFonts w:cstheme="minorBidi"/>
          <w:caps w:val="0"/>
          <w:noProof/>
          <w:sz w:val="22"/>
        </w:rPr>
      </w:pPr>
      <w:hyperlink w:anchor="_Toc49196618" w:history="1">
        <w:r w:rsidR="0090532E" w:rsidRPr="00411E5A">
          <w:rPr>
            <w:rStyle w:val="Hyperlink"/>
          </w:rPr>
          <w:t>Figure 4.1: Raw Data of tracer experiment</w:t>
        </w:r>
        <w:r w:rsidR="0090532E">
          <w:rPr>
            <w:noProof/>
            <w:webHidden/>
          </w:rPr>
          <w:tab/>
        </w:r>
        <w:r w:rsidR="0090532E">
          <w:rPr>
            <w:noProof/>
            <w:webHidden/>
          </w:rPr>
          <w:fldChar w:fldCharType="begin"/>
        </w:r>
        <w:r w:rsidR="0090532E">
          <w:rPr>
            <w:noProof/>
            <w:webHidden/>
          </w:rPr>
          <w:instrText xml:space="preserve"> PAGEREF _Toc49196618 \h </w:instrText>
        </w:r>
        <w:r w:rsidR="0090532E">
          <w:rPr>
            <w:noProof/>
            <w:webHidden/>
          </w:rPr>
        </w:r>
        <w:r w:rsidR="0090532E">
          <w:rPr>
            <w:noProof/>
            <w:webHidden/>
          </w:rPr>
          <w:fldChar w:fldCharType="separate"/>
        </w:r>
        <w:r w:rsidR="00F86A7F">
          <w:rPr>
            <w:noProof/>
            <w:webHidden/>
          </w:rPr>
          <w:t>65</w:t>
        </w:r>
        <w:r w:rsidR="0090532E">
          <w:rPr>
            <w:noProof/>
            <w:webHidden/>
          </w:rPr>
          <w:fldChar w:fldCharType="end"/>
        </w:r>
      </w:hyperlink>
    </w:p>
    <w:p w14:paraId="52700D82" w14:textId="77777777" w:rsidR="0090532E" w:rsidRDefault="00A37D18">
      <w:pPr>
        <w:pStyle w:val="TableofFigures"/>
        <w:rPr>
          <w:rFonts w:cstheme="minorBidi"/>
          <w:caps w:val="0"/>
          <w:noProof/>
          <w:sz w:val="22"/>
        </w:rPr>
      </w:pPr>
      <w:hyperlink r:id="rId48" w:anchor="_Toc49196619" w:history="1">
        <w:r w:rsidR="0090532E" w:rsidRPr="00411E5A">
          <w:rPr>
            <w:rStyle w:val="Hyperlink"/>
          </w:rPr>
          <w:t>Figure 4.2: different RTD trials for overall reactor</w:t>
        </w:r>
        <w:r w:rsidR="0090532E">
          <w:rPr>
            <w:noProof/>
            <w:webHidden/>
          </w:rPr>
          <w:tab/>
        </w:r>
        <w:r w:rsidR="0090532E">
          <w:rPr>
            <w:noProof/>
            <w:webHidden/>
          </w:rPr>
          <w:fldChar w:fldCharType="begin"/>
        </w:r>
        <w:r w:rsidR="0090532E">
          <w:rPr>
            <w:noProof/>
            <w:webHidden/>
          </w:rPr>
          <w:instrText xml:space="preserve"> PAGEREF _Toc49196619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14:paraId="2FC30EBE" w14:textId="77777777" w:rsidR="0090532E" w:rsidRDefault="00A37D18">
      <w:pPr>
        <w:pStyle w:val="TableofFigures"/>
        <w:rPr>
          <w:rFonts w:cstheme="minorBidi"/>
          <w:caps w:val="0"/>
          <w:noProof/>
          <w:sz w:val="22"/>
        </w:rPr>
      </w:pPr>
      <w:hyperlink r:id="rId49" w:anchor="_Toc49196620" w:history="1">
        <w:r w:rsidR="0090532E" w:rsidRPr="00411E5A">
          <w:rPr>
            <w:rStyle w:val="Hyperlink"/>
          </w:rPr>
          <w:t>Figure 4.3: STAR reactor Residence Time Distribution Function</w:t>
        </w:r>
        <w:r w:rsidR="0090532E">
          <w:rPr>
            <w:noProof/>
            <w:webHidden/>
          </w:rPr>
          <w:tab/>
        </w:r>
        <w:r w:rsidR="0090532E">
          <w:rPr>
            <w:noProof/>
            <w:webHidden/>
          </w:rPr>
          <w:fldChar w:fldCharType="begin"/>
        </w:r>
        <w:r w:rsidR="0090532E">
          <w:rPr>
            <w:noProof/>
            <w:webHidden/>
          </w:rPr>
          <w:instrText xml:space="preserve"> PAGEREF _Toc49196620 \h </w:instrText>
        </w:r>
        <w:r w:rsidR="0090532E">
          <w:rPr>
            <w:noProof/>
            <w:webHidden/>
          </w:rPr>
        </w:r>
        <w:r w:rsidR="0090532E">
          <w:rPr>
            <w:noProof/>
            <w:webHidden/>
          </w:rPr>
          <w:fldChar w:fldCharType="separate"/>
        </w:r>
        <w:r w:rsidR="00F86A7F">
          <w:rPr>
            <w:noProof/>
            <w:webHidden/>
          </w:rPr>
          <w:t>67</w:t>
        </w:r>
        <w:r w:rsidR="0090532E">
          <w:rPr>
            <w:noProof/>
            <w:webHidden/>
          </w:rPr>
          <w:fldChar w:fldCharType="end"/>
        </w:r>
      </w:hyperlink>
    </w:p>
    <w:p w14:paraId="691952AE" w14:textId="77777777" w:rsidR="0090532E" w:rsidRDefault="00A37D18">
      <w:pPr>
        <w:pStyle w:val="TableofFigures"/>
        <w:rPr>
          <w:rFonts w:cstheme="minorBidi"/>
          <w:caps w:val="0"/>
          <w:noProof/>
          <w:sz w:val="22"/>
        </w:rPr>
      </w:pPr>
      <w:hyperlink r:id="rId50" w:anchor="_Toc49196621" w:history="1">
        <w:r w:rsidR="0090532E" w:rsidRPr="00411E5A">
          <w:rPr>
            <w:rStyle w:val="Hyperlink"/>
          </w:rPr>
          <w:t>Figure 4.4: TRansformed dimensionless residence time distributions</w:t>
        </w:r>
        <w:r w:rsidR="0090532E">
          <w:rPr>
            <w:noProof/>
            <w:webHidden/>
          </w:rPr>
          <w:tab/>
        </w:r>
        <w:r w:rsidR="0090532E">
          <w:rPr>
            <w:noProof/>
            <w:webHidden/>
          </w:rPr>
          <w:fldChar w:fldCharType="begin"/>
        </w:r>
        <w:r w:rsidR="0090532E">
          <w:rPr>
            <w:noProof/>
            <w:webHidden/>
          </w:rPr>
          <w:instrText xml:space="preserve"> PAGEREF _Toc49196621 \h </w:instrText>
        </w:r>
        <w:r w:rsidR="0090532E">
          <w:rPr>
            <w:noProof/>
            <w:webHidden/>
          </w:rPr>
        </w:r>
        <w:r w:rsidR="0090532E">
          <w:rPr>
            <w:noProof/>
            <w:webHidden/>
          </w:rPr>
          <w:fldChar w:fldCharType="separate"/>
        </w:r>
        <w:r w:rsidR="00F86A7F">
          <w:rPr>
            <w:noProof/>
            <w:webHidden/>
          </w:rPr>
          <w:t>68</w:t>
        </w:r>
        <w:r w:rsidR="0090532E">
          <w:rPr>
            <w:noProof/>
            <w:webHidden/>
          </w:rPr>
          <w:fldChar w:fldCharType="end"/>
        </w:r>
      </w:hyperlink>
    </w:p>
    <w:p w14:paraId="0B85DE3E" w14:textId="77777777" w:rsidR="0090532E" w:rsidRDefault="00A37D18">
      <w:pPr>
        <w:pStyle w:val="TableofFigures"/>
        <w:rPr>
          <w:rFonts w:cstheme="minorBidi"/>
          <w:caps w:val="0"/>
          <w:noProof/>
          <w:sz w:val="22"/>
        </w:rPr>
      </w:pPr>
      <w:hyperlink r:id="rId51" w:anchor="_Toc49196622" w:history="1">
        <w:r w:rsidR="0090532E" w:rsidRPr="00411E5A">
          <w:rPr>
            <w:rStyle w:val="Hyperlink"/>
          </w:rPr>
          <w:t>Figure 4.5: Ideal Models Test</w:t>
        </w:r>
        <w:r w:rsidR="0090532E">
          <w:rPr>
            <w:noProof/>
            <w:webHidden/>
          </w:rPr>
          <w:tab/>
        </w:r>
        <w:r w:rsidR="0090532E">
          <w:rPr>
            <w:noProof/>
            <w:webHidden/>
          </w:rPr>
          <w:fldChar w:fldCharType="begin"/>
        </w:r>
        <w:r w:rsidR="0090532E">
          <w:rPr>
            <w:noProof/>
            <w:webHidden/>
          </w:rPr>
          <w:instrText xml:space="preserve"> PAGEREF _Toc49196622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14:paraId="29AB9BC2" w14:textId="77777777" w:rsidR="0090532E" w:rsidRDefault="00A37D18">
      <w:pPr>
        <w:pStyle w:val="TableofFigures"/>
        <w:rPr>
          <w:rFonts w:cstheme="minorBidi"/>
          <w:caps w:val="0"/>
          <w:noProof/>
          <w:sz w:val="22"/>
        </w:rPr>
      </w:pPr>
      <w:hyperlink r:id="rId52" w:anchor="_Toc49196623" w:history="1">
        <w:r w:rsidR="0090532E" w:rsidRPr="00411E5A">
          <w:rPr>
            <w:rStyle w:val="Hyperlink"/>
          </w:rPr>
          <w:t>Figure 4.6: Real reactor models test cont.</w:t>
        </w:r>
        <w:r w:rsidR="0090532E">
          <w:rPr>
            <w:noProof/>
            <w:webHidden/>
          </w:rPr>
          <w:tab/>
        </w:r>
        <w:r w:rsidR="0090532E">
          <w:rPr>
            <w:noProof/>
            <w:webHidden/>
          </w:rPr>
          <w:fldChar w:fldCharType="begin"/>
        </w:r>
        <w:r w:rsidR="0090532E">
          <w:rPr>
            <w:noProof/>
            <w:webHidden/>
          </w:rPr>
          <w:instrText xml:space="preserve"> PAGEREF _Toc49196623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14:paraId="378333E6" w14:textId="77777777" w:rsidR="0090532E" w:rsidRDefault="00A37D18">
      <w:pPr>
        <w:pStyle w:val="TableofFigures"/>
        <w:rPr>
          <w:rFonts w:cstheme="minorBidi"/>
          <w:caps w:val="0"/>
          <w:noProof/>
          <w:sz w:val="22"/>
        </w:rPr>
      </w:pPr>
      <w:hyperlink r:id="rId53" w:anchor="_Toc49196624" w:history="1">
        <w:r w:rsidR="0090532E" w:rsidRPr="00411E5A">
          <w:rPr>
            <w:rStyle w:val="Hyperlink"/>
          </w:rPr>
          <w:t>Figure 4.7: Real reactor models test</w:t>
        </w:r>
        <w:r w:rsidR="0090532E">
          <w:rPr>
            <w:noProof/>
            <w:webHidden/>
          </w:rPr>
          <w:tab/>
        </w:r>
        <w:r w:rsidR="0090532E">
          <w:rPr>
            <w:noProof/>
            <w:webHidden/>
          </w:rPr>
          <w:fldChar w:fldCharType="begin"/>
        </w:r>
        <w:r w:rsidR="0090532E">
          <w:rPr>
            <w:noProof/>
            <w:webHidden/>
          </w:rPr>
          <w:instrText xml:space="preserve"> PAGEREF _Toc49196624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14:paraId="3F6AD0E7" w14:textId="77777777" w:rsidR="0090532E" w:rsidRDefault="00A37D18">
      <w:pPr>
        <w:pStyle w:val="TableofFigures"/>
        <w:rPr>
          <w:rFonts w:cstheme="minorBidi"/>
          <w:caps w:val="0"/>
          <w:noProof/>
          <w:sz w:val="22"/>
        </w:rPr>
      </w:pPr>
      <w:hyperlink r:id="rId54" w:anchor="_Toc49196625" w:history="1">
        <w:r w:rsidR="0090532E" w:rsidRPr="00411E5A">
          <w:rPr>
            <w:rStyle w:val="Hyperlink"/>
          </w:rPr>
          <w:t>Figure 4.8: Internal Recycle Study</w:t>
        </w:r>
        <w:r w:rsidR="0090532E">
          <w:rPr>
            <w:noProof/>
            <w:webHidden/>
          </w:rPr>
          <w:tab/>
        </w:r>
        <w:r w:rsidR="0090532E">
          <w:rPr>
            <w:noProof/>
            <w:webHidden/>
          </w:rPr>
          <w:fldChar w:fldCharType="begin"/>
        </w:r>
        <w:r w:rsidR="0090532E">
          <w:rPr>
            <w:noProof/>
            <w:webHidden/>
          </w:rPr>
          <w:instrText xml:space="preserve"> PAGEREF _Toc49196625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14:paraId="7FDCF94B" w14:textId="77777777" w:rsidR="0090532E" w:rsidRDefault="00A37D18">
      <w:pPr>
        <w:pStyle w:val="TableofFigures"/>
        <w:rPr>
          <w:rFonts w:cstheme="minorBidi"/>
          <w:caps w:val="0"/>
          <w:noProof/>
          <w:sz w:val="22"/>
        </w:rPr>
      </w:pPr>
      <w:hyperlink r:id="rId55" w:anchor="_Toc49196626" w:history="1">
        <w:r w:rsidR="0090532E" w:rsidRPr="00411E5A">
          <w:rPr>
            <w:rStyle w:val="Hyperlink"/>
          </w:rPr>
          <w:t>Figure 4.9: Hold-back for the vertical bioreactor</w:t>
        </w:r>
        <w:r w:rsidR="0090532E">
          <w:rPr>
            <w:noProof/>
            <w:webHidden/>
          </w:rPr>
          <w:tab/>
        </w:r>
        <w:r w:rsidR="0090532E">
          <w:rPr>
            <w:noProof/>
            <w:webHidden/>
          </w:rPr>
          <w:fldChar w:fldCharType="begin"/>
        </w:r>
        <w:r w:rsidR="0090532E">
          <w:rPr>
            <w:noProof/>
            <w:webHidden/>
          </w:rPr>
          <w:instrText xml:space="preserve"> PAGEREF _Toc49196626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14:paraId="5B54A81B" w14:textId="77777777" w:rsidR="0090532E" w:rsidRDefault="00A37D18">
      <w:pPr>
        <w:pStyle w:val="TableofFigures"/>
        <w:rPr>
          <w:rFonts w:cstheme="minorBidi"/>
          <w:caps w:val="0"/>
          <w:noProof/>
          <w:sz w:val="22"/>
        </w:rPr>
      </w:pPr>
      <w:hyperlink w:anchor="_Toc49196627" w:history="1">
        <w:r w:rsidR="0090532E" w:rsidRPr="00411E5A">
          <w:rPr>
            <w:rStyle w:val="Hyperlink"/>
          </w:rPr>
          <w:t>Figure 4.10: Segregation (S) for the vertical bioreactor</w:t>
        </w:r>
        <w:r w:rsidR="0090532E">
          <w:rPr>
            <w:noProof/>
            <w:webHidden/>
          </w:rPr>
          <w:tab/>
        </w:r>
        <w:r w:rsidR="0090532E">
          <w:rPr>
            <w:noProof/>
            <w:webHidden/>
          </w:rPr>
          <w:fldChar w:fldCharType="begin"/>
        </w:r>
        <w:r w:rsidR="0090532E">
          <w:rPr>
            <w:noProof/>
            <w:webHidden/>
          </w:rPr>
          <w:instrText xml:space="preserve"> PAGEREF _Toc49196627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14:paraId="59C2095F" w14:textId="77777777" w:rsidR="0090532E" w:rsidRDefault="00A37D18">
      <w:pPr>
        <w:pStyle w:val="TableofFigures"/>
        <w:rPr>
          <w:rFonts w:cstheme="minorBidi"/>
          <w:caps w:val="0"/>
          <w:noProof/>
          <w:sz w:val="22"/>
        </w:rPr>
      </w:pPr>
      <w:hyperlink w:anchor="_Toc49196628" w:history="1">
        <w:r w:rsidR="0090532E" w:rsidRPr="00411E5A">
          <w:rPr>
            <w:rStyle w:val="Hyperlink"/>
          </w:rPr>
          <w:t>Figure 4.11: Zoomed-in Segregation (S)</w:t>
        </w:r>
        <w:r w:rsidR="0090532E">
          <w:rPr>
            <w:noProof/>
            <w:webHidden/>
          </w:rPr>
          <w:tab/>
        </w:r>
        <w:r w:rsidR="0090532E">
          <w:rPr>
            <w:noProof/>
            <w:webHidden/>
          </w:rPr>
          <w:fldChar w:fldCharType="begin"/>
        </w:r>
        <w:r w:rsidR="0090532E">
          <w:rPr>
            <w:noProof/>
            <w:webHidden/>
          </w:rPr>
          <w:instrText xml:space="preserve"> PAGEREF _Toc49196628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14:paraId="03EE5B21" w14:textId="77777777" w:rsidR="0090532E" w:rsidRDefault="00A37D18">
      <w:pPr>
        <w:pStyle w:val="TableofFigures"/>
        <w:rPr>
          <w:rFonts w:cstheme="minorBidi"/>
          <w:caps w:val="0"/>
          <w:noProof/>
          <w:sz w:val="22"/>
        </w:rPr>
      </w:pPr>
      <w:hyperlink r:id="rId56" w:anchor="_Toc49196629" w:history="1">
        <w:r w:rsidR="0090532E" w:rsidRPr="00411E5A">
          <w:rPr>
            <w:rStyle w:val="Hyperlink"/>
          </w:rPr>
          <w:t>Figure 5.1: Potential source of by-passing in stage 2 of STAR reactor</w:t>
        </w:r>
        <w:r w:rsidR="0090532E">
          <w:rPr>
            <w:noProof/>
            <w:webHidden/>
          </w:rPr>
          <w:tab/>
        </w:r>
        <w:r w:rsidR="0090532E">
          <w:rPr>
            <w:noProof/>
            <w:webHidden/>
          </w:rPr>
          <w:fldChar w:fldCharType="begin"/>
        </w:r>
        <w:r w:rsidR="0090532E">
          <w:rPr>
            <w:noProof/>
            <w:webHidden/>
          </w:rPr>
          <w:instrText xml:space="preserve"> PAGEREF _Toc49196629 \h </w:instrText>
        </w:r>
        <w:r w:rsidR="0090532E">
          <w:rPr>
            <w:noProof/>
            <w:webHidden/>
          </w:rPr>
        </w:r>
        <w:r w:rsidR="0090532E">
          <w:rPr>
            <w:noProof/>
            <w:webHidden/>
          </w:rPr>
          <w:fldChar w:fldCharType="separate"/>
        </w:r>
        <w:r w:rsidR="00F86A7F">
          <w:rPr>
            <w:noProof/>
            <w:webHidden/>
          </w:rPr>
          <w:t>77</w:t>
        </w:r>
        <w:r w:rsidR="0090532E">
          <w:rPr>
            <w:noProof/>
            <w:webHidden/>
          </w:rPr>
          <w:fldChar w:fldCharType="end"/>
        </w:r>
      </w:hyperlink>
    </w:p>
    <w:p w14:paraId="6A2ABDC1" w14:textId="77777777"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14:paraId="04BE7ADF" w14:textId="77777777" w:rsidR="00653DB4" w:rsidRDefault="00653DB4">
      <w:pPr>
        <w:spacing w:line="200" w:lineRule="exact"/>
        <w:rPr>
          <w:sz w:val="20"/>
          <w:szCs w:val="20"/>
        </w:rPr>
      </w:pPr>
      <w:bookmarkStart w:id="14" w:name="page9"/>
      <w:bookmarkEnd w:id="14"/>
    </w:p>
    <w:p w14:paraId="1A7C63C1" w14:textId="77777777" w:rsidR="00653DB4" w:rsidRDefault="00653DB4">
      <w:pPr>
        <w:spacing w:line="200" w:lineRule="exact"/>
        <w:rPr>
          <w:sz w:val="20"/>
          <w:szCs w:val="20"/>
        </w:rPr>
      </w:pPr>
    </w:p>
    <w:p w14:paraId="310B9312" w14:textId="77777777" w:rsidR="0090532E" w:rsidRDefault="0090532E">
      <w:pPr>
        <w:spacing w:line="240" w:lineRule="auto"/>
        <w:rPr>
          <w:rFonts w:asciiTheme="majorHAnsi" w:eastAsiaTheme="majorEastAsia" w:hAnsiTheme="majorHAnsi" w:cstheme="majorBidi"/>
          <w:color w:val="2E74B5" w:themeColor="accent1" w:themeShade="BF"/>
          <w:sz w:val="56"/>
          <w:szCs w:val="32"/>
        </w:rPr>
      </w:pPr>
      <w:bookmarkStart w:id="15" w:name="page10"/>
      <w:bookmarkStart w:id="16" w:name="_Toc49196506"/>
      <w:bookmarkEnd w:id="15"/>
      <w:r>
        <w:br w:type="page"/>
      </w:r>
    </w:p>
    <w:p w14:paraId="2415D69C" w14:textId="77777777" w:rsidR="00653DB4" w:rsidRDefault="00A33B95" w:rsidP="00416148">
      <w:pPr>
        <w:pStyle w:val="Heading1"/>
        <w:numPr>
          <w:ilvl w:val="0"/>
          <w:numId w:val="0"/>
        </w:numPr>
      </w:pPr>
      <w:r>
        <w:lastRenderedPageBreak/>
        <w:t>List of Appendices</w:t>
      </w:r>
      <w:bookmarkEnd w:id="16"/>
    </w:p>
    <w:p w14:paraId="74D6D391" w14:textId="77777777" w:rsidR="005B1E19" w:rsidRDefault="005B1E19" w:rsidP="005B1E19"/>
    <w:p w14:paraId="707F6B04" w14:textId="77777777" w:rsidR="0090532E" w:rsidRDefault="005B1E19">
      <w:pPr>
        <w:pStyle w:val="TOC1"/>
        <w:rPr>
          <w:rFonts w:cstheme="minorBidi"/>
          <w:caps w:val="0"/>
          <w:noProof/>
          <w:sz w:val="22"/>
        </w:rPr>
      </w:pPr>
      <w:r>
        <w:fldChar w:fldCharType="begin"/>
      </w:r>
      <w:r>
        <w:instrText xml:space="preserve"> TOC \h \z \t "Appendix,1" </w:instrText>
      </w:r>
      <w:r>
        <w:fldChar w:fldCharType="separate"/>
      </w:r>
      <w:hyperlink w:anchor="_Toc49196630" w:history="1">
        <w:r w:rsidR="0090532E" w:rsidRPr="00CB583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630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14:paraId="633976B5" w14:textId="77777777" w:rsidR="0090532E" w:rsidRDefault="00A37D18">
      <w:pPr>
        <w:pStyle w:val="TOC1"/>
        <w:rPr>
          <w:rFonts w:cstheme="minorBidi"/>
          <w:caps w:val="0"/>
          <w:noProof/>
          <w:sz w:val="22"/>
        </w:rPr>
      </w:pPr>
      <w:hyperlink w:anchor="_Toc49196631" w:history="1">
        <w:r w:rsidR="0090532E" w:rsidRPr="00CB583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631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14:paraId="2E8BDA24" w14:textId="77777777" w:rsidR="0090532E" w:rsidRDefault="00A37D18">
      <w:pPr>
        <w:pStyle w:val="TOC1"/>
        <w:rPr>
          <w:rFonts w:cstheme="minorBidi"/>
          <w:caps w:val="0"/>
          <w:noProof/>
          <w:sz w:val="22"/>
        </w:rPr>
      </w:pPr>
      <w:hyperlink w:anchor="_Toc49196632" w:history="1">
        <w:r w:rsidR="0090532E" w:rsidRPr="00CB583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632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14:paraId="463C6F7E" w14:textId="77777777" w:rsidR="0090532E" w:rsidRDefault="00A37D18">
      <w:pPr>
        <w:pStyle w:val="TOC1"/>
        <w:rPr>
          <w:rFonts w:cstheme="minorBidi"/>
          <w:caps w:val="0"/>
          <w:noProof/>
          <w:sz w:val="22"/>
        </w:rPr>
      </w:pPr>
      <w:hyperlink w:anchor="_Toc49196633" w:history="1">
        <w:r w:rsidR="0090532E" w:rsidRPr="00CB583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633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14:paraId="178E1B81" w14:textId="77777777" w:rsidR="0090532E" w:rsidRDefault="00A37D18">
      <w:pPr>
        <w:pStyle w:val="TOC1"/>
        <w:rPr>
          <w:rFonts w:cstheme="minorBidi"/>
          <w:caps w:val="0"/>
          <w:noProof/>
          <w:sz w:val="22"/>
        </w:rPr>
      </w:pPr>
      <w:hyperlink w:anchor="_Toc49196634" w:history="1">
        <w:r w:rsidR="0090532E" w:rsidRPr="00CB583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634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14:paraId="41C1D877" w14:textId="77777777" w:rsidR="0090532E" w:rsidRDefault="00A37D18">
      <w:pPr>
        <w:pStyle w:val="TOC1"/>
        <w:rPr>
          <w:rFonts w:cstheme="minorBidi"/>
          <w:caps w:val="0"/>
          <w:noProof/>
          <w:sz w:val="22"/>
        </w:rPr>
      </w:pPr>
      <w:hyperlink w:anchor="_Toc49196635" w:history="1">
        <w:r w:rsidR="0090532E" w:rsidRPr="00CB583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635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14:paraId="449A1456" w14:textId="77777777" w:rsidR="005B1E19" w:rsidRPr="005B1E19" w:rsidRDefault="005B1E19" w:rsidP="005B1E19">
      <w:r>
        <w:fldChar w:fldCharType="end"/>
      </w:r>
    </w:p>
    <w:p w14:paraId="660B0F8A" w14:textId="77777777" w:rsidR="00653DB4" w:rsidRDefault="00653DB4"/>
    <w:p w14:paraId="51601B57" w14:textId="77777777" w:rsidR="005B1E19" w:rsidRDefault="005B1E19">
      <w:pPr>
        <w:sectPr w:rsidR="005B1E19" w:rsidSect="003929F2">
          <w:type w:val="continuous"/>
          <w:pgSz w:w="11900" w:h="17006"/>
          <w:pgMar w:top="1440" w:right="1440" w:bottom="0" w:left="1440" w:header="0" w:footer="0" w:gutter="0"/>
          <w:cols w:space="720"/>
        </w:sectPr>
      </w:pPr>
    </w:p>
    <w:p w14:paraId="6F05BC42" w14:textId="77777777" w:rsidR="00653DB4" w:rsidRDefault="00416148" w:rsidP="007C4161">
      <w:pPr>
        <w:pStyle w:val="Heading1"/>
      </w:pPr>
      <w:bookmarkStart w:id="17" w:name="page11"/>
      <w:bookmarkStart w:id="18" w:name="_Toc49196507"/>
      <w:bookmarkEnd w:id="17"/>
      <w:r>
        <w:lastRenderedPageBreak/>
        <w:t xml:space="preserve">: </w:t>
      </w:r>
      <w:r w:rsidR="00A33B95">
        <w:t>Introduction</w:t>
      </w:r>
      <w:bookmarkEnd w:id="18"/>
    </w:p>
    <w:p w14:paraId="4A142025" w14:textId="77777777" w:rsidR="000B4650" w:rsidRPr="000B4650" w:rsidRDefault="000B4650" w:rsidP="000B4650"/>
    <w:p w14:paraId="01220223" w14:textId="77777777"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14:paraId="10B8B243" w14:textId="77777777" w:rsidR="0006495E" w:rsidRDefault="0006495E" w:rsidP="00F212F2"/>
    <w:p w14:paraId="189B7B00" w14:textId="77777777"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14:paraId="1FCA78FE" w14:textId="77777777" w:rsidR="00111077" w:rsidRDefault="00111077" w:rsidP="00F212F2"/>
    <w:p w14:paraId="35907D21" w14:textId="77777777" w:rsidR="00111077" w:rsidRDefault="00111077" w:rsidP="00111077">
      <w:pPr>
        <w:pStyle w:val="Heading2"/>
      </w:pPr>
      <w:bookmarkStart w:id="19" w:name="_Toc49196508"/>
      <w:r>
        <w:t>1.1 The Canadian Perspective</w:t>
      </w:r>
      <w:bookmarkEnd w:id="19"/>
    </w:p>
    <w:p w14:paraId="031D3CD0" w14:textId="77777777" w:rsidR="00111077" w:rsidRDefault="00111077" w:rsidP="00111077"/>
    <w:p w14:paraId="13B29CE1" w14:textId="77777777"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Only 17% include an amount of tertiary treatment (</w:t>
      </w:r>
      <w:r w:rsidR="00C40E23">
        <w:fldChar w:fldCharType="begin"/>
      </w:r>
      <w:r w:rsidR="00C40E23">
        <w:instrText xml:space="preserve"> REF _Ref48836588 \h </w:instrText>
      </w:r>
      <w:r w:rsidR="00C40E23">
        <w:fldChar w:fldCharType="separate"/>
      </w:r>
      <w:r w:rsidR="00F86A7F">
        <w:t xml:space="preserve">Figure </w:t>
      </w:r>
      <w:r w:rsidR="00F86A7F">
        <w:rPr>
          <w:noProof/>
        </w:rPr>
        <w:t>1</w:t>
      </w:r>
      <w:r w:rsidR="00F86A7F">
        <w:t>.</w:t>
      </w:r>
      <w:r w:rsidR="00F86A7F">
        <w:rPr>
          <w:noProof/>
        </w:rPr>
        <w:t>1</w:t>
      </w:r>
      <w:r w:rsidR="00C40E23">
        <w:fldChar w:fldCharType="end"/>
      </w:r>
      <w:r w:rsidR="00C40E23">
        <w:t>)</w:t>
      </w:r>
      <w:r w:rsidR="008C59A1" w:rsidRPr="008C59A1">
        <w:t xml:space="preserve"> </w:t>
      </w:r>
      <w:r w:rsidR="008C59A1">
        <w:fldChar w:fldCharType="begin"/>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14:paraId="463928C0" w14:textId="77777777" w:rsidR="00196F84" w:rsidRDefault="00196F84" w:rsidP="00111077"/>
    <w:p w14:paraId="19DD2365" w14:textId="77777777" w:rsidR="00196F84" w:rsidRDefault="00196F84" w:rsidP="00A523CB">
      <w:pPr>
        <w:ind w:firstLine="720"/>
      </w:pPr>
      <w:r>
        <w:lastRenderedPageBreak/>
        <w:t xml:space="preserve">Although the first BNR plant in North America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w:t>
      </w:r>
      <w:r>
        <w:rPr>
          <w:noProof/>
        </w:rPr>
        <mc:AlternateContent>
          <mc:Choice Requires="wps">
            <w:drawing>
              <wp:anchor distT="0" distB="0" distL="114300" distR="114300" simplePos="0" relativeHeight="252013056" behindDoc="0" locked="0" layoutInCell="1" allowOverlap="1" wp14:anchorId="4D0A6C05" wp14:editId="23DECD31">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4E82D440" w14:textId="77777777" w:rsidR="00A37D18" w:rsidRPr="00657F4E" w:rsidRDefault="00A37D18" w:rsidP="008C59A1">
                            <w:pPr>
                              <w:pStyle w:val="Caption"/>
                              <w:rPr>
                                <w:noProof/>
                              </w:rPr>
                            </w:pPr>
                            <w:bookmarkStart w:id="20" w:name="_Ref48836588"/>
                            <w:bookmarkStart w:id="21" w:name="_Toc49196577"/>
                            <w:r>
                              <w:t xml:space="preserve">Figure </w:t>
                            </w:r>
                            <w:fldSimple w:instr=" STYLEREF 1 \s ">
                              <w:r>
                                <w:rPr>
                                  <w:noProof/>
                                </w:rPr>
                                <w:t>1</w:t>
                              </w:r>
                            </w:fldSimple>
                            <w:r>
                              <w:t>.</w:t>
                            </w:r>
                            <w:fldSimple w:instr=" SEQ Figure \* ARABIC \s 1 ">
                              <w:r>
                                <w:rPr>
                                  <w:noProof/>
                                </w:rPr>
                                <w:t>1</w:t>
                              </w:r>
                            </w:fldSimple>
                            <w:bookmarkEnd w:id="20"/>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0A6C05"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14:paraId="4E82D440" w14:textId="77777777" w:rsidR="00A37D18" w:rsidRPr="00657F4E" w:rsidRDefault="00A37D18" w:rsidP="008C59A1">
                      <w:pPr>
                        <w:pStyle w:val="Caption"/>
                        <w:rPr>
                          <w:noProof/>
                        </w:rPr>
                      </w:pPr>
                      <w:bookmarkStart w:id="22" w:name="_Ref48836588"/>
                      <w:bookmarkStart w:id="23" w:name="_Toc49196577"/>
                      <w:r>
                        <w:t xml:space="preserve">Figure </w:t>
                      </w:r>
                      <w:fldSimple w:instr=" STYLEREF 1 \s ">
                        <w:r>
                          <w:rPr>
                            <w:noProof/>
                          </w:rPr>
                          <w:t>1</w:t>
                        </w:r>
                      </w:fldSimple>
                      <w:r>
                        <w:t>.</w:t>
                      </w:r>
                      <w:fldSimple w:instr=" SEQ Figure \* ARABIC \s 1 ">
                        <w:r>
                          <w:rPr>
                            <w:noProof/>
                          </w:rPr>
                          <w:t>1</w:t>
                        </w:r>
                      </w:fldSimple>
                      <w:bookmarkEnd w:id="22"/>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3"/>
                      <w:r>
                        <w:fldChar w:fldCharType="end"/>
                      </w:r>
                    </w:p>
                  </w:txbxContent>
                </v:textbox>
                <w10:wrap type="topAndBottom" anchorx="margin"/>
              </v:shape>
            </w:pict>
          </mc:Fallback>
        </mc:AlternateContent>
      </w:r>
      <w:r>
        <w:t xml:space="preserve">construction on new ones. It </w:t>
      </w:r>
      <w:proofErr w:type="gramStart"/>
      <w:r>
        <w:t>is estimated</w:t>
      </w:r>
      <w:proofErr w:type="gramEnd"/>
      <w:r>
        <w:t xml:space="preserve"> that 1 in 4 wastewater treatment facilities in Canada will require substantial upgrades. The total cost of these upgrades is estimated to be $5.5 billion </w:t>
      </w:r>
      <w:r>
        <w:fldChar w:fldCharType="begin"/>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14:paraId="53A3A4C5" w14:textId="77777777" w:rsidR="00EF28A7" w:rsidRDefault="00196F84" w:rsidP="0086262B">
      <w:r>
        <w:rPr>
          <w:noProof/>
        </w:rPr>
        <w:drawing>
          <wp:anchor distT="0" distB="0" distL="114300" distR="114300" simplePos="0" relativeHeight="252011008" behindDoc="0" locked="0" layoutInCell="1" allowOverlap="1" wp14:anchorId="35728E51" wp14:editId="06CA9824">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14:paraId="47F4F38E" w14:textId="77777777"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14:paraId="1B306E32" w14:textId="77777777" w:rsidR="00817392" w:rsidRDefault="00817392" w:rsidP="0086262B"/>
    <w:p w14:paraId="2C004550" w14:textId="77777777" w:rsidR="00817392" w:rsidRDefault="00817392" w:rsidP="0086262B">
      <w:r>
        <w:tab/>
        <w:t xml:space="preserve">In recent years, there has been a shift in attitudes in water engineering from one of waste treatment to one of resource recovery. This shift is due to the increase in the price of </w:t>
      </w:r>
      <w:r>
        <w:lastRenderedPageBreak/>
        <w:t xml:space="preserve">phosphorous as it </w:t>
      </w:r>
      <w:proofErr w:type="gramStart"/>
      <w:r>
        <w:t>has been identified</w:t>
      </w:r>
      <w:proofErr w:type="gramEnd"/>
      <w:r>
        <w:t xml:space="preserve"> as a non-renewable resource. </w:t>
      </w:r>
      <w:r w:rsidR="00CC7978">
        <w:t xml:space="preserve">Phosphorous </w:t>
      </w:r>
      <w:proofErr w:type="gramStart"/>
      <w:r w:rsidR="00CC7978">
        <w:t>can be recovered</w:t>
      </w:r>
      <w:proofErr w:type="gramEnd"/>
      <w:r w:rsidR="00CC7978">
        <w:t xml:space="preserve"> </w:t>
      </w:r>
      <w:r w:rsidR="00C348CC">
        <w:t xml:space="preserve">in </w:t>
      </w:r>
      <w:r w:rsidR="00CC7978">
        <w:t xml:space="preserve">wasted activated sludge or from digested sludge. A study of 11 wastewater treatment facilities in North American that practiced phosphorous recovery, shown a return on investment between 7 to 14 years </w:t>
      </w:r>
      <w:r w:rsidR="00CC7978">
        <w:fldChar w:fldCharType="begin"/>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ver</w:t>
      </w:r>
      <w:r w:rsidR="00CC7978">
        <w:t xml:space="preserve">y economical when comparing the cost of ammonia recovery versus nitrogen-compound removing processes such as the Anammox process. </w:t>
      </w:r>
    </w:p>
    <w:p w14:paraId="216FDD0A" w14:textId="77777777" w:rsidR="001D7517" w:rsidRDefault="00660C76" w:rsidP="004F3390">
      <w:r>
        <w:tab/>
        <w:t xml:space="preserve"> </w:t>
      </w:r>
    </w:p>
    <w:p w14:paraId="5B7F8D57" w14:textId="77777777" w:rsidR="001D7517" w:rsidRDefault="00691A93" w:rsidP="009F2DAB">
      <w:pPr>
        <w:pStyle w:val="Heading2"/>
      </w:pPr>
      <w:bookmarkStart w:id="24" w:name="_Toc49196509"/>
      <w:r>
        <w:t>1.2</w:t>
      </w:r>
      <w:r w:rsidR="009F2DAB">
        <w:t xml:space="preserve"> </w:t>
      </w:r>
      <w:r w:rsidR="00A109CA">
        <w:t>Bioreactors in Water Engineering</w:t>
      </w:r>
      <w:bookmarkEnd w:id="24"/>
    </w:p>
    <w:p w14:paraId="475E3219" w14:textId="77777777" w:rsidR="00544FB1" w:rsidRDefault="00544FB1" w:rsidP="00544FB1"/>
    <w:p w14:paraId="03B4CDB7" w14:textId="77777777"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w:t>
      </w:r>
      <w:r w:rsidR="008C3287" w:rsidRPr="0090532E">
        <w:t xml:space="preserve">These stagnancies </w:t>
      </w:r>
      <w:r w:rsidR="00D27D9A" w:rsidRPr="0090532E">
        <w:t>can produce anaerobic conditions due to</w:t>
      </w:r>
      <w:r w:rsidR="0090532E" w:rsidRPr="0090532E">
        <w:t xml:space="preserve"> a</w:t>
      </w:r>
      <w:r w:rsidR="00D27D9A" w:rsidRPr="0090532E">
        <w:t xml:space="preserve"> lack of oxygen transfer</w:t>
      </w:r>
      <w:r w:rsidR="008C3287" w:rsidRPr="0090532E">
        <w:t>.</w:t>
      </w:r>
      <w:r w:rsidR="00D27D9A" w:rsidRPr="0090532E">
        <w:t xml:space="preserve"> This </w:t>
      </w:r>
      <w:r w:rsidR="000D4C2E" w:rsidRPr="0090532E">
        <w:t>c</w:t>
      </w:r>
      <w:r w:rsidR="00D27D9A" w:rsidRPr="0090532E">
        <w:t>an introduce new species of microbe</w:t>
      </w:r>
      <w:r w:rsidR="000D4C2E" w:rsidRPr="0090532E">
        <w:t>s</w:t>
      </w:r>
      <w:r w:rsidR="00D27D9A" w:rsidRPr="0090532E">
        <w:t xml:space="preserve"> that </w:t>
      </w:r>
      <w:r w:rsidR="000D4C2E" w:rsidRPr="0090532E">
        <w:t>disrupt normal microbial activities. The new species can also produce undesirable toxic products.</w:t>
      </w:r>
      <w:r w:rsidR="00337659">
        <w:t xml:space="preserve"> </w:t>
      </w:r>
      <w:r w:rsidR="009E396F">
        <w:fldChar w:fldCharType="begin"/>
      </w:r>
      <w:r w:rsidR="009E396F">
        <w:instrText xml:space="preserve"> REF _Ref49191047 \h </w:instrText>
      </w:r>
      <w:r w:rsidR="009E396F">
        <w:fldChar w:fldCharType="separate"/>
      </w:r>
      <w:r w:rsidR="00F86A7F">
        <w:t xml:space="preserve">Figure </w:t>
      </w:r>
      <w:r w:rsidR="00F86A7F">
        <w:rPr>
          <w:noProof/>
        </w:rPr>
        <w:t>1</w:t>
      </w:r>
      <w:r w:rsidR="00F86A7F">
        <w:t>.</w:t>
      </w:r>
      <w:r w:rsidR="00F86A7F">
        <w:rPr>
          <w:noProof/>
        </w:rPr>
        <w:t>2</w:t>
      </w:r>
      <w:r w:rsidR="009E396F">
        <w:fldChar w:fldCharType="end"/>
      </w:r>
      <w:r w:rsidR="009E396F">
        <w:t xml:space="preserve"> </w:t>
      </w:r>
      <w:r w:rsidR="00337659">
        <w:t xml:space="preserve">demonstrates the kinetic energy field in a reactor with a rectangular cross-section using a </w:t>
      </w:r>
      <w:r w:rsidR="00A523CB">
        <w:t>Computerized</w:t>
      </w:r>
      <w:r w:rsidR="00337659">
        <w:t xml:space="preserve"> Fluid Dynamics (CFD) model </w:t>
      </w:r>
      <w:r w:rsidR="00337659">
        <w:fldChar w:fldCharType="begin"/>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14:paraId="4A4496C8" w14:textId="77777777" w:rsidR="009F2DAB" w:rsidRDefault="009F2DAB" w:rsidP="009F2DAB"/>
    <w:p w14:paraId="4459646D" w14:textId="77777777"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 xml:space="preserve">a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w:t>
      </w:r>
      <w:proofErr w:type="gramStart"/>
      <w:r w:rsidR="00C069FF">
        <w:t>fixed</w:t>
      </w:r>
      <w:proofErr w:type="gramEnd"/>
      <w:r w:rsidR="00C069FF">
        <w:t xml:space="preserve">, rather than microbial cultures. Algae-based technologies produce algae </w:t>
      </w:r>
      <w:r w:rsidR="008F266D">
        <w:rPr>
          <w:noProof/>
        </w:rPr>
        <w:lastRenderedPageBreak/>
        <mc:AlternateContent>
          <mc:Choice Requires="wps">
            <w:drawing>
              <wp:anchor distT="0" distB="0" distL="114300" distR="114300" simplePos="0" relativeHeight="252074496" behindDoc="0" locked="0" layoutInCell="1" allowOverlap="1" wp14:anchorId="253B40F9" wp14:editId="6D384428">
                <wp:simplePos x="0" y="0"/>
                <wp:positionH relativeFrom="margin">
                  <wp:align>right</wp:align>
                </wp:positionH>
                <wp:positionV relativeFrom="paragraph">
                  <wp:posOffset>4313156</wp:posOffset>
                </wp:positionV>
                <wp:extent cx="572770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F02FBFA" w14:textId="77777777" w:rsidR="00A37D18" w:rsidRPr="002D1E9A" w:rsidRDefault="00A37D18" w:rsidP="00134EBF">
                            <w:pPr>
                              <w:pStyle w:val="Caption"/>
                              <w:rPr>
                                <w:noProof/>
                              </w:rPr>
                            </w:pPr>
                            <w:bookmarkStart w:id="25" w:name="_Ref49191047"/>
                            <w:bookmarkStart w:id="26" w:name="_Toc49196578"/>
                            <w:r>
                              <w:t xml:space="preserve">Figure </w:t>
                            </w:r>
                            <w:fldSimple w:instr=" STYLEREF 1 \s ">
                              <w:r>
                                <w:rPr>
                                  <w:noProof/>
                                </w:rPr>
                                <w:t>1</w:t>
                              </w:r>
                            </w:fldSimple>
                            <w:r>
                              <w:t>.</w:t>
                            </w:r>
                            <w:fldSimple w:instr=" SEQ Figure \* ARABIC \s 1 ">
                              <w:r>
                                <w:rPr>
                                  <w:noProof/>
                                </w:rPr>
                                <w:t>2</w:t>
                              </w:r>
                            </w:fldSimple>
                            <w:bookmarkEnd w:id="25"/>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B40F9" id="Text Box 73" o:spid="_x0000_s1027" type="#_x0000_t202" style="position:absolute;left:0;text-align:left;margin-left:399.8pt;margin-top:339.6pt;width:451pt;height:.05pt;z-index:25207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" stroked="f">
                <v:textbox style="mso-fit-shape-to-text:t" inset="0,0,0,0">
                  <w:txbxContent>
                    <w:p w14:paraId="2F02FBFA" w14:textId="77777777" w:rsidR="00A37D18" w:rsidRPr="002D1E9A" w:rsidRDefault="00A37D18" w:rsidP="00134EBF">
                      <w:pPr>
                        <w:pStyle w:val="Caption"/>
                        <w:rPr>
                          <w:noProof/>
                        </w:rPr>
                      </w:pPr>
                      <w:bookmarkStart w:id="27" w:name="_Ref49191047"/>
                      <w:bookmarkStart w:id="28" w:name="_Toc49196578"/>
                      <w:r>
                        <w:t xml:space="preserve">Figure </w:t>
                      </w:r>
                      <w:fldSimple w:instr=" STYLEREF 1 \s ">
                        <w:r>
                          <w:rPr>
                            <w:noProof/>
                          </w:rPr>
                          <w:t>1</w:t>
                        </w:r>
                      </w:fldSimple>
                      <w:r>
                        <w:t>.</w:t>
                      </w:r>
                      <w:fldSimple w:instr=" SEQ Figure \* ARABIC \s 1 ">
                        <w:r>
                          <w:rPr>
                            <w:noProof/>
                          </w:rPr>
                          <w:t>2</w:t>
                        </w:r>
                      </w:fldSimple>
                      <w:bookmarkEnd w:id="27"/>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8"/>
                      <w:r>
                        <w:fldChar w:fldCharType="end"/>
                      </w:r>
                    </w:p>
                  </w:txbxContent>
                </v:textbox>
                <w10:wrap type="topAndBottom" anchorx="margin"/>
              </v:shape>
            </w:pict>
          </mc:Fallback>
        </mc:AlternateContent>
      </w:r>
      <w:r w:rsidR="00C069FF">
        <w:t xml:space="preserve">biomass, which </w:t>
      </w:r>
      <w:proofErr w:type="gramStart"/>
      <w:r w:rsidR="00C069FF">
        <w:t>can be used</w:t>
      </w:r>
      <w:proofErr w:type="gramEnd"/>
      <w:r w:rsidR="00C069FF">
        <w:t xml:space="preserve"> for methane production, composting, production of liquid fuels or as animal feed. </w:t>
      </w:r>
    </w:p>
    <w:p w14:paraId="346E8769" w14:textId="77777777" w:rsidR="00C54C0C" w:rsidRDefault="00134EBF" w:rsidP="00A109CA">
      <w:pPr>
        <w:ind w:firstLine="720"/>
      </w:pPr>
      <w:r>
        <w:rPr>
          <w:noProof/>
        </w:rPr>
        <w:drawing>
          <wp:anchor distT="0" distB="0" distL="114300" distR="114300" simplePos="0" relativeHeight="252072448" behindDoc="0" locked="0" layoutInCell="1" allowOverlap="1" wp14:anchorId="229B991C" wp14:editId="464D9446">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58">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14:paraId="0F4D8A82" w14:textId="77777777" w:rsidR="0086262B" w:rsidRDefault="006C359A" w:rsidP="00A109CA">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r>
      <w:r w:rsidR="00A36851">
        <w:instrText xml:space="preserve"> REF _Ref49110880 \h </w:instrText>
      </w:r>
      <w:r w:rsidR="00A36851">
        <w:fldChar w:fldCharType="separate"/>
      </w:r>
      <w:r w:rsidR="00F86A7F">
        <w:t xml:space="preserve">Table </w:t>
      </w:r>
      <w:r w:rsidR="00F86A7F">
        <w:rPr>
          <w:noProof/>
        </w:rPr>
        <w:t>1</w:t>
      </w:r>
      <w:r w:rsidR="00A36851">
        <w:fldChar w:fldCharType="end"/>
      </w:r>
      <w:r w:rsidR="00A36851">
        <w:t xml:space="preserve"> </w:t>
      </w:r>
      <w:r w:rsidR="00A36851">
        <w:fldChar w:fldCharType="begin"/>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different BNR facilities. </w:t>
      </w:r>
      <w:r>
        <w:t xml:space="preserve">Reza has </w:t>
      </w:r>
      <w:r w:rsidR="00A36851">
        <w:t xml:space="preserve">also </w:t>
      </w:r>
      <w:r>
        <w:t>shown vertical bioreactors to be effective Biological 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14:paraId="2CC75C05" w14:textId="77777777" w:rsidR="001F0775" w:rsidRDefault="001F0775" w:rsidP="00A109CA">
      <w:pPr>
        <w:ind w:firstLine="720"/>
      </w:pPr>
    </w:p>
    <w:p w14:paraId="7721E788" w14:textId="77777777" w:rsidR="00540201" w:rsidRDefault="00540201" w:rsidP="00A109CA">
      <w:pPr>
        <w:ind w:firstLine="720"/>
      </w:pPr>
    </w:p>
    <w:p w14:paraId="6ABC43B1" w14:textId="77777777" w:rsidR="00540201" w:rsidRDefault="00540201" w:rsidP="00A109CA">
      <w:pPr>
        <w:ind w:firstLine="720"/>
      </w:pPr>
    </w:p>
    <w:p w14:paraId="537DBDBC" w14:textId="77777777" w:rsidR="00540201" w:rsidRDefault="00540201" w:rsidP="00A109CA">
      <w:pPr>
        <w:ind w:firstLine="720"/>
      </w:pPr>
    </w:p>
    <w:p w14:paraId="19E4A65F" w14:textId="77777777" w:rsidR="00540201" w:rsidRDefault="00540201" w:rsidP="00A109CA">
      <w:pPr>
        <w:ind w:firstLine="720"/>
      </w:pPr>
    </w:p>
    <w:p w14:paraId="73CF5284" w14:textId="77777777" w:rsidR="00540201" w:rsidRDefault="00540201" w:rsidP="00A109CA">
      <w:pPr>
        <w:ind w:firstLine="720"/>
      </w:pPr>
    </w:p>
    <w:p w14:paraId="739D8125" w14:textId="77777777" w:rsidR="00540201" w:rsidRDefault="00540201" w:rsidP="00A109CA">
      <w:pPr>
        <w:ind w:firstLine="720"/>
      </w:pPr>
    </w:p>
    <w:p w14:paraId="7C70578F" w14:textId="77777777" w:rsidR="00540201" w:rsidRDefault="00540201" w:rsidP="00A109CA">
      <w:pPr>
        <w:ind w:firstLine="720"/>
      </w:pPr>
    </w:p>
    <w:p w14:paraId="7CDBF12C" w14:textId="77777777"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14:paraId="5BA9EA3D" w14:textId="77777777"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1CC0184D" w14:textId="77777777" w:rsidR="0086262B" w:rsidRPr="0086262B" w:rsidRDefault="00540201" w:rsidP="0086262B">
            <w:r>
              <w:t>Treatment M</w:t>
            </w:r>
            <w:r w:rsidR="0086262B">
              <w:t>ethod</w:t>
            </w:r>
          </w:p>
        </w:tc>
        <w:tc>
          <w:tcPr>
            <w:tcW w:w="0" w:type="auto"/>
            <w:noWrap/>
          </w:tcPr>
          <w:p w14:paraId="10710A6E" w14:textId="77777777"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14:paraId="6F1985E7"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8BFC8E" w14:textId="77777777" w:rsidR="0086262B" w:rsidRPr="0086262B" w:rsidRDefault="0086262B" w:rsidP="0086262B">
            <w:r w:rsidRPr="0086262B">
              <w:t>Multi-stage vertical bioreactor</w:t>
            </w:r>
          </w:p>
        </w:tc>
        <w:tc>
          <w:tcPr>
            <w:tcW w:w="0" w:type="auto"/>
            <w:noWrap/>
            <w:hideMark/>
          </w:tcPr>
          <w:p w14:paraId="3564979F" w14:textId="77777777"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14:paraId="4C9DAF0D" w14:textId="77777777"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32D246" w14:textId="77777777" w:rsidR="0086262B" w:rsidRPr="0086262B" w:rsidRDefault="0086262B" w:rsidP="0086262B">
            <w:r w:rsidRPr="0086262B">
              <w:t>SBR BNR</w:t>
            </w:r>
          </w:p>
        </w:tc>
        <w:tc>
          <w:tcPr>
            <w:tcW w:w="0" w:type="auto"/>
            <w:noWrap/>
            <w:hideMark/>
          </w:tcPr>
          <w:p w14:paraId="55B99BDF" w14:textId="77777777"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14:paraId="32A72877"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5154EC" w14:textId="77777777" w:rsidR="0086262B" w:rsidRPr="0086262B" w:rsidRDefault="0086262B" w:rsidP="0086262B">
            <w:r w:rsidRPr="0086262B">
              <w:t xml:space="preserve">3-Stage </w:t>
            </w:r>
            <w:proofErr w:type="spellStart"/>
            <w:r w:rsidRPr="0086262B">
              <w:t>Bardenpho</w:t>
            </w:r>
            <w:proofErr w:type="spellEnd"/>
          </w:p>
        </w:tc>
        <w:tc>
          <w:tcPr>
            <w:tcW w:w="0" w:type="auto"/>
            <w:noWrap/>
            <w:hideMark/>
          </w:tcPr>
          <w:p w14:paraId="4333BB59" w14:textId="77777777"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14:paraId="3E06109A" w14:textId="77777777"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C81C9E" w14:textId="77777777" w:rsidR="0086262B" w:rsidRPr="0086262B" w:rsidRDefault="0086262B" w:rsidP="0086262B">
            <w:r w:rsidRPr="0086262B">
              <w:t xml:space="preserve">5-Stage </w:t>
            </w:r>
            <w:proofErr w:type="spellStart"/>
            <w:r w:rsidRPr="0086262B">
              <w:t>Bardenpho</w:t>
            </w:r>
            <w:proofErr w:type="spellEnd"/>
          </w:p>
        </w:tc>
        <w:tc>
          <w:tcPr>
            <w:tcW w:w="0" w:type="auto"/>
            <w:noWrap/>
            <w:hideMark/>
          </w:tcPr>
          <w:p w14:paraId="04FECCDE" w14:textId="77777777"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14:paraId="4761E6B2"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B7C761" w14:textId="77777777" w:rsidR="0086262B" w:rsidRPr="0086262B" w:rsidRDefault="0086262B" w:rsidP="0086262B">
            <w:r w:rsidRPr="0086262B">
              <w:t xml:space="preserve">Modified </w:t>
            </w:r>
            <w:proofErr w:type="spellStart"/>
            <w:r w:rsidRPr="0086262B">
              <w:t>Bardenpho</w:t>
            </w:r>
            <w:proofErr w:type="spellEnd"/>
          </w:p>
        </w:tc>
        <w:tc>
          <w:tcPr>
            <w:tcW w:w="0" w:type="auto"/>
            <w:noWrap/>
            <w:hideMark/>
          </w:tcPr>
          <w:p w14:paraId="6A688923" w14:textId="77777777"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14:paraId="0695B81D" w14:textId="77777777"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DC127C" w14:textId="77777777" w:rsidR="0086262B" w:rsidRPr="0086262B" w:rsidRDefault="0086262B" w:rsidP="0086262B">
            <w:r w:rsidRPr="0086262B">
              <w:t>Modified UCT</w:t>
            </w:r>
          </w:p>
        </w:tc>
        <w:tc>
          <w:tcPr>
            <w:tcW w:w="0" w:type="auto"/>
            <w:noWrap/>
            <w:hideMark/>
          </w:tcPr>
          <w:p w14:paraId="42BDCE07" w14:textId="77777777"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14:paraId="130E9DF6" w14:textId="77777777"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C4F4A5" w14:textId="77777777" w:rsidR="0086262B" w:rsidRPr="0086262B" w:rsidRDefault="0086262B" w:rsidP="0086262B">
            <w:proofErr w:type="spellStart"/>
            <w:r w:rsidRPr="0086262B">
              <w:t>Biolac</w:t>
            </w:r>
            <w:proofErr w:type="spellEnd"/>
            <w:r w:rsidRPr="0086262B">
              <w:t xml:space="preserve"> Extended Aeration </w:t>
            </w:r>
          </w:p>
        </w:tc>
        <w:tc>
          <w:tcPr>
            <w:tcW w:w="0" w:type="auto"/>
            <w:noWrap/>
            <w:hideMark/>
          </w:tcPr>
          <w:p w14:paraId="76EA3C0C" w14:textId="77777777"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14:paraId="32CE94C0" w14:textId="77777777" w:rsidR="0086262B" w:rsidRDefault="0086262B" w:rsidP="0086262B">
      <w:pPr>
        <w:pStyle w:val="Caption"/>
      </w:pPr>
      <w:bookmarkStart w:id="29" w:name="_Ref49110880"/>
      <w:bookmarkStart w:id="30" w:name="_Toc49196565"/>
      <w:r>
        <w:t xml:space="preserve">Table </w:t>
      </w:r>
      <w:fldSimple w:instr=" SEQ Table \* ARABIC ">
        <w:r w:rsidR="00F86A7F">
          <w:rPr>
            <w:noProof/>
          </w:rPr>
          <w:t>1</w:t>
        </w:r>
      </w:fldSimple>
      <w:bookmarkEnd w:id="29"/>
      <w:r>
        <w:t xml:space="preserve">: </w:t>
      </w:r>
      <w:r w:rsidR="00540201">
        <w:t>Design flow</w:t>
      </w:r>
      <w:r>
        <w:t xml:space="preserve"> rate</w:t>
      </w:r>
      <w:r w:rsidR="00540201">
        <w:t>s and footprints of different bnr reactors</w:t>
      </w:r>
      <w:r w:rsidR="00FE35A3">
        <w:t xml:space="preserve"> </w:t>
      </w:r>
      <w:r w:rsidR="00FE35A3">
        <w:fldChar w:fldCharType="begin"/>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0"/>
      <w:r w:rsidR="00FE35A3">
        <w:fldChar w:fldCharType="end"/>
      </w:r>
      <w:r w:rsidR="00FE35A3">
        <w:t xml:space="preserve"> </w:t>
      </w:r>
      <w:r>
        <w:t xml:space="preserve"> </w:t>
      </w:r>
    </w:p>
    <w:p w14:paraId="3A2D4DEF" w14:textId="77777777" w:rsidR="00A109CA" w:rsidRDefault="00A109CA" w:rsidP="00A109CA">
      <w:pPr>
        <w:ind w:firstLine="720"/>
      </w:pPr>
    </w:p>
    <w:p w14:paraId="7713AEE6" w14:textId="77777777" w:rsidR="00A109CA" w:rsidRDefault="0086262B" w:rsidP="00A109CA">
      <w:pPr>
        <w:pStyle w:val="Heading2"/>
      </w:pPr>
      <w:bookmarkStart w:id="31" w:name="_Toc49196510"/>
      <w:r>
        <w:t>1.3</w:t>
      </w:r>
      <w:r w:rsidR="00A109CA">
        <w:t xml:space="preserve"> Thesis Overview</w:t>
      </w:r>
      <w:bookmarkEnd w:id="31"/>
    </w:p>
    <w:p w14:paraId="4929AF08" w14:textId="77777777" w:rsidR="00D80A58" w:rsidRPr="00D80A58" w:rsidRDefault="00D80A58" w:rsidP="00D80A58"/>
    <w:p w14:paraId="5F2C9AF3" w14:textId="77777777"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90532E" w:rsidRPr="0090532E">
        <w:t xml:space="preserve">The three stages of the reactor </w:t>
      </w:r>
      <w:proofErr w:type="gramStart"/>
      <w:r w:rsidR="0090532E" w:rsidRPr="0090532E">
        <w:t>are outlined</w:t>
      </w:r>
      <w:proofErr w:type="gramEnd"/>
      <w:r w:rsidR="0090532E" w:rsidRPr="0090532E">
        <w:t xml:space="preserve"> in the 3D model of </w:t>
      </w:r>
      <w:r w:rsidR="0090532E" w:rsidRPr="0090532E">
        <w:fldChar w:fldCharType="begin"/>
      </w:r>
      <w:r w:rsidR="0090532E" w:rsidRPr="0090532E">
        <w:instrText xml:space="preserve"> REF _Ref49196205 \h  \* MERGEFORMAT </w:instrText>
      </w:r>
      <w:r w:rsidR="0090532E" w:rsidRPr="0090532E">
        <w:fldChar w:fldCharType="separate"/>
      </w:r>
      <w:r w:rsidR="00F86A7F">
        <w:t xml:space="preserve">Figure </w:t>
      </w:r>
      <w:r w:rsidR="00F86A7F">
        <w:rPr>
          <w:noProof/>
        </w:rPr>
        <w:t>1.3</w:t>
      </w:r>
      <w:r w:rsidR="0090532E" w:rsidRPr="0090532E">
        <w:fldChar w:fldCharType="end"/>
      </w:r>
      <w:r w:rsidR="0090532E" w:rsidRPr="0090532E">
        <w:t>.</w:t>
      </w:r>
      <w:r w:rsidR="0090532E">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w:t>
      </w:r>
      <w:proofErr w:type="gramStart"/>
      <w:r w:rsidR="00B420CC">
        <w:t>by-passing</w:t>
      </w:r>
      <w:proofErr w:type="gramEnd"/>
      <w:r w:rsidR="00B420CC">
        <w:t xml:space="preserve"> or the fraction of dead space.</w:t>
      </w:r>
      <w:r w:rsidR="009D1691">
        <w:t xml:space="preserve"> </w:t>
      </w:r>
      <w:r w:rsidR="008C3287">
        <w:t xml:space="preserve"> </w:t>
      </w:r>
      <w:r w:rsidR="009D1691">
        <w:t xml:space="preserve">After the mixing profile of the reactor </w:t>
      </w:r>
      <w:proofErr w:type="gramStart"/>
      <w:r w:rsidR="009D1691">
        <w:t>is produced</w:t>
      </w:r>
      <w:proofErr w:type="gramEnd"/>
      <w:r w:rsidR="009D1691">
        <w:t>, it will be compared to different reactor models</w:t>
      </w:r>
      <w:r w:rsidR="00B420CC">
        <w:t xml:space="preserve"> to determine a fit</w:t>
      </w:r>
      <w:r w:rsidR="009D1691">
        <w:t>.</w:t>
      </w:r>
      <w:r w:rsidR="008C3287">
        <w:t xml:space="preserve"> </w:t>
      </w:r>
    </w:p>
    <w:p w14:paraId="4D413C56" w14:textId="77777777" w:rsidR="00B420CC" w:rsidRDefault="00B420CC" w:rsidP="00A109CA"/>
    <w:p w14:paraId="5AB483D6" w14:textId="77777777" w:rsidR="00B420CC" w:rsidRDefault="00B420CC" w:rsidP="00A109CA">
      <w:r>
        <w:tab/>
        <w:t xml:space="preserve">Due to the cylindrical geometry of the vertical bioreactor, it </w:t>
      </w:r>
      <w:proofErr w:type="gramStart"/>
      <w:r>
        <w:t>is proposed</w:t>
      </w:r>
      <w:proofErr w:type="gramEnd"/>
      <w:r>
        <w:t xml:space="preserve"> to exhibit a high level of mixing. With this high level of mixing, there should be no significant indication of </w:t>
      </w:r>
      <w:proofErr w:type="gramStart"/>
      <w:r>
        <w:t>by-passing</w:t>
      </w:r>
      <w:proofErr w:type="gramEnd"/>
      <w:r>
        <w:t xml:space="preserve"> or dead space. The ideal continuous stirred tank reactor will approximate the observed mixing profile.   </w:t>
      </w:r>
    </w:p>
    <w:p w14:paraId="5A32855A" w14:textId="77777777" w:rsidR="009D1691" w:rsidRDefault="009D1691" w:rsidP="00A109CA"/>
    <w:p w14:paraId="5F32BB04" w14:textId="77777777" w:rsidR="0090532E" w:rsidRDefault="009D1691" w:rsidP="00A109CA">
      <w:r>
        <w:tab/>
      </w:r>
    </w:p>
    <w:p w14:paraId="383D62D1" w14:textId="77777777" w:rsidR="0090532E" w:rsidRDefault="0090532E" w:rsidP="00A109CA"/>
    <w:p w14:paraId="2604C804" w14:textId="77777777" w:rsidR="00A109CA" w:rsidRPr="00A109CA" w:rsidRDefault="0090532E" w:rsidP="0090532E">
      <w:pPr>
        <w:ind w:firstLine="720"/>
      </w:pPr>
      <w:r>
        <w:rPr>
          <w:noProof/>
        </w:rPr>
        <w:lastRenderedPageBreak/>
        <mc:AlternateContent>
          <mc:Choice Requires="wps">
            <w:drawing>
              <wp:anchor distT="0" distB="0" distL="114300" distR="114300" simplePos="0" relativeHeight="252086784" behindDoc="0" locked="0" layoutInCell="1" allowOverlap="1" wp14:anchorId="293E17C0" wp14:editId="4E21DDD1">
                <wp:simplePos x="0" y="0"/>
                <wp:positionH relativeFrom="margin">
                  <wp:align>center</wp:align>
                </wp:positionH>
                <wp:positionV relativeFrom="paragraph">
                  <wp:posOffset>6950119</wp:posOffset>
                </wp:positionV>
                <wp:extent cx="5727700" cy="635"/>
                <wp:effectExtent l="0" t="0" r="6350" b="0"/>
                <wp:wrapTopAndBottom/>
                <wp:docPr id="96" name="Text Box 9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2E56B3E" w14:textId="77777777" w:rsidR="00A37D18" w:rsidRPr="00A84E88" w:rsidRDefault="00A37D18" w:rsidP="0090532E">
                            <w:pPr>
                              <w:pStyle w:val="Caption"/>
                            </w:pPr>
                            <w:bookmarkStart w:id="32" w:name="_Ref49196205"/>
                            <w:bookmarkStart w:id="33" w:name="_Toc49196579"/>
                            <w:r>
                              <w:t xml:space="preserve">Figure </w:t>
                            </w:r>
                            <w:fldSimple w:instr=" STYLEREF 1 \s ">
                              <w:r>
                                <w:rPr>
                                  <w:noProof/>
                                </w:rPr>
                                <w:t>1</w:t>
                              </w:r>
                            </w:fldSimple>
                            <w:r>
                              <w:t>.</w:t>
                            </w:r>
                            <w:fldSimple w:instr=" SEQ Figure \* ARABIC \s 1 ">
                              <w:r>
                                <w:rPr>
                                  <w:noProof/>
                                </w:rPr>
                                <w:t>3</w:t>
                              </w:r>
                            </w:fldSimple>
                            <w:bookmarkEnd w:id="32"/>
                            <w:r>
                              <w:t>: 3D MODEL OF STAR REACTO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3E17C0" id="Text Box 96" o:spid="_x0000_s1028" type="#_x0000_t202" style="position:absolute;left:0;text-align:left;margin-left:0;margin-top:547.25pt;width:451pt;height:.05pt;z-index:2520867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8K9LwIAAGY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" stroked="f">
                <v:textbox style="mso-fit-shape-to-text:t" inset="0,0,0,0">
                  <w:txbxContent>
                    <w:p w14:paraId="52E56B3E" w14:textId="77777777" w:rsidR="00A37D18" w:rsidRPr="00A84E88" w:rsidRDefault="00A37D18" w:rsidP="0090532E">
                      <w:pPr>
                        <w:pStyle w:val="Caption"/>
                      </w:pPr>
                      <w:bookmarkStart w:id="34" w:name="_Ref49196205"/>
                      <w:bookmarkStart w:id="35" w:name="_Toc49196579"/>
                      <w:r>
                        <w:t xml:space="preserve">Figure </w:t>
                      </w:r>
                      <w:fldSimple w:instr=" STYLEREF 1 \s ">
                        <w:r>
                          <w:rPr>
                            <w:noProof/>
                          </w:rPr>
                          <w:t>1</w:t>
                        </w:r>
                      </w:fldSimple>
                      <w:r>
                        <w:t>.</w:t>
                      </w:r>
                      <w:fldSimple w:instr=" SEQ Figure \* ARABIC \s 1 ">
                        <w:r>
                          <w:rPr>
                            <w:noProof/>
                          </w:rPr>
                          <w:t>3</w:t>
                        </w:r>
                      </w:fldSimple>
                      <w:bookmarkEnd w:id="34"/>
                      <w:r>
                        <w:t>: 3D MODEL OF STAR REACTOR</w:t>
                      </w:r>
                      <w:bookmarkEnd w:id="35"/>
                    </w:p>
                  </w:txbxContent>
                </v:textbox>
                <w10:wrap type="topAndBottom" anchorx="margin"/>
              </v:shape>
            </w:pict>
          </mc:Fallback>
        </mc:AlternateContent>
      </w:r>
      <w:r>
        <w:rPr>
          <w:noProof/>
        </w:rPr>
        <w:drawing>
          <wp:anchor distT="0" distB="0" distL="114300" distR="114300" simplePos="0" relativeHeight="252084736" behindDoc="0" locked="0" layoutInCell="1" allowOverlap="1" wp14:anchorId="04477631" wp14:editId="448DF26B">
            <wp:simplePos x="0" y="0"/>
            <wp:positionH relativeFrom="margin">
              <wp:align>center</wp:align>
            </wp:positionH>
            <wp:positionV relativeFrom="margin">
              <wp:align>top</wp:align>
            </wp:positionV>
            <wp:extent cx="5311775" cy="6935470"/>
            <wp:effectExtent l="0" t="0" r="317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TAR CAD-3D.PNG"/>
                    <pic:cNvPicPr/>
                  </pic:nvPicPr>
                  <pic:blipFill>
                    <a:blip r:embed="rId59">
                      <a:extLst>
                        <a:ext uri="{28A0092B-C50C-407E-A947-70E740481C1C}">
                          <a14:useLocalDpi xmlns:a14="http://schemas.microsoft.com/office/drawing/2010/main" val="0"/>
                        </a:ext>
                      </a:extLst>
                    </a:blip>
                    <a:stretch>
                      <a:fillRect/>
                    </a:stretch>
                  </pic:blipFill>
                  <pic:spPr>
                    <a:xfrm>
                      <a:off x="0" y="0"/>
                      <a:ext cx="5311775" cy="6935470"/>
                    </a:xfrm>
                    <a:prstGeom prst="rect">
                      <a:avLst/>
                    </a:prstGeom>
                  </pic:spPr>
                </pic:pic>
              </a:graphicData>
            </a:graphic>
            <wp14:sizeRelH relativeFrom="margin">
              <wp14:pctWidth>0</wp14:pctWidth>
            </wp14:sizeRelH>
            <wp14:sizeRelV relativeFrom="margin">
              <wp14:pctHeight>0</wp14:pctHeight>
            </wp14:sizeRelV>
          </wp:anchor>
        </w:drawing>
      </w:r>
      <w:r w:rsidR="001F0775">
        <w:t>Ado</w:t>
      </w:r>
      <w:r w:rsidR="009D1691">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14:paraId="2079FDFF" w14:textId="77777777" w:rsidR="004F3390" w:rsidRPr="004F3390" w:rsidRDefault="004F3390" w:rsidP="004F3390">
      <w:pPr>
        <w:sectPr w:rsidR="004F3390" w:rsidRPr="004F3390" w:rsidSect="003929F2">
          <w:footerReference w:type="default" r:id="rId60"/>
          <w:pgSz w:w="11900" w:h="16984"/>
          <w:pgMar w:top="1440" w:right="1440" w:bottom="0" w:left="1440" w:header="0" w:footer="0" w:gutter="0"/>
          <w:pgNumType w:start="1"/>
          <w:cols w:space="720"/>
          <w:docGrid w:linePitch="299"/>
        </w:sectPr>
      </w:pPr>
    </w:p>
    <w:p w14:paraId="0311F07D" w14:textId="77777777" w:rsidR="00653DB4" w:rsidRDefault="00B25AB4" w:rsidP="00416148">
      <w:pPr>
        <w:pStyle w:val="Heading1"/>
      </w:pPr>
      <w:bookmarkStart w:id="36" w:name="page12"/>
      <w:bookmarkStart w:id="37" w:name="_Toc49196511"/>
      <w:bookmarkEnd w:id="36"/>
      <w:r>
        <w:lastRenderedPageBreak/>
        <w:t xml:space="preserve">: </w:t>
      </w:r>
      <w:r w:rsidR="00A33B95">
        <w:t>Literature Review</w:t>
      </w:r>
      <w:bookmarkEnd w:id="37"/>
    </w:p>
    <w:p w14:paraId="62439E82" w14:textId="77777777" w:rsidR="00416148" w:rsidRPr="00416148" w:rsidRDefault="00416148" w:rsidP="00416148"/>
    <w:p w14:paraId="5724DCC9" w14:textId="77777777" w:rsidR="00336D5B" w:rsidRDefault="00A33B95" w:rsidP="00336D5B">
      <w:pPr>
        <w:pStyle w:val="Heading2"/>
      </w:pPr>
      <w:bookmarkStart w:id="38" w:name="_Toc49196512"/>
      <w:r w:rsidRPr="00336D5B">
        <w:t>2.1</w:t>
      </w:r>
      <w:r w:rsidRPr="00336D5B">
        <w:tab/>
      </w:r>
      <w:r w:rsidR="00336D5B" w:rsidRPr="00336D5B">
        <w:t>Wastewater</w:t>
      </w:r>
      <w:r w:rsidRPr="00336D5B">
        <w:t xml:space="preserve"> Bioreactors</w:t>
      </w:r>
      <w:bookmarkEnd w:id="38"/>
    </w:p>
    <w:p w14:paraId="3C36E9A8" w14:textId="77777777" w:rsidR="007F76C5" w:rsidRPr="007F76C5" w:rsidRDefault="007F76C5" w:rsidP="007F76C5"/>
    <w:p w14:paraId="21AE9552" w14:textId="77777777"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14:paraId="41A3229C" w14:textId="77777777" w:rsidR="00234B5A" w:rsidRDefault="00234B5A" w:rsidP="00234B5A"/>
    <w:p w14:paraId="2A73A0E0" w14:textId="77777777" w:rsidR="007F76C5" w:rsidRDefault="00F33E17" w:rsidP="007F76C5">
      <w:pPr>
        <w:pStyle w:val="Heading3"/>
      </w:pPr>
      <w:bookmarkStart w:id="39" w:name="_Toc49196513"/>
      <w:r>
        <w:t>2.1.1</w:t>
      </w:r>
      <w:r w:rsidR="00BD6687">
        <w:tab/>
        <w:t>Moving Bed Biofilm Reactors</w:t>
      </w:r>
      <w:bookmarkEnd w:id="39"/>
    </w:p>
    <w:p w14:paraId="30EF81ED" w14:textId="77777777" w:rsidR="007F76C5" w:rsidRPr="007F76C5" w:rsidRDefault="007F76C5" w:rsidP="007F76C5"/>
    <w:p w14:paraId="6F581EB0" w14:textId="77777777" w:rsidR="00284EC1" w:rsidRDefault="00F33E17" w:rsidP="0092625C">
      <w:r>
        <w:rPr>
          <w:noProof/>
        </w:rPr>
        <mc:AlternateContent>
          <mc:Choice Requires="wps">
            <w:drawing>
              <wp:anchor distT="0" distB="0" distL="114300" distR="114300" simplePos="0" relativeHeight="251976192" behindDoc="0" locked="0" layoutInCell="1" allowOverlap="1" wp14:anchorId="1499CAB1" wp14:editId="6B019747">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7CE8AC1" w14:textId="77777777" w:rsidR="00A37D18" w:rsidRDefault="00A37D18" w:rsidP="008C59A1">
                            <w:pPr>
                              <w:pStyle w:val="Caption"/>
                              <w:rPr>
                                <w:noProof/>
                              </w:rPr>
                            </w:pPr>
                            <w:bookmarkStart w:id="40" w:name="_Ref44434437"/>
                            <w:bookmarkStart w:id="41" w:name="_Toc49196580"/>
                            <w:r>
                              <w:t xml:space="preserve">Figure </w:t>
                            </w:r>
                            <w:fldSimple w:instr=" STYLEREF 1 \s ">
                              <w:r>
                                <w:rPr>
                                  <w:noProof/>
                                </w:rPr>
                                <w:t>2</w:t>
                              </w:r>
                            </w:fldSimple>
                            <w:r>
                              <w:t>.</w:t>
                            </w:r>
                            <w:fldSimple w:instr=" SEQ Figure \* ARABIC \s 1 ">
                              <w:r>
                                <w:rPr>
                                  <w:noProof/>
                                </w:rPr>
                                <w:t>1</w:t>
                              </w:r>
                            </w:fldSimple>
                            <w:bookmarkEnd w:id="40"/>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99CAB1" id="Text Box 34" o:spid="_x0000_s1029"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E5LgIAAGYEAAAOAAAAZHJzL2Uyb0RvYy54bWysVMFu2zAMvQ/YPwi6L07StR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zkTMr&#10;GtJop7rAPkPHyEX8tM7nlLZ1lBg68pPOg9+TM8LuKmzilwAxihPT5yu7sZok5+1sOpuNKSQpdndz&#10;G2tkr0cd+vBFQcOiUXAk6RKj4rTxoU8dUuJNHowu19qYuImBlUF2EiRzW+ugLsV/yzI25lqIp/qC&#10;0ZNFfD2OaIVu3/V8DBj3UJ4JOkLfPN7Jtab7NsKHZ4HULQSJJiA80VIZaAsOF4uzGvDH3/wxn0Sk&#10;KGctdV/B/fejQMWZ+WpJ3tiqg4GDsR8Me2xWQEgnNFtOJpMOYDCDWSE0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cUETkuAgAAZgQAAA4AAAAAAAAAAAAAAAAALgIA&#10;AGRycy9lMm9Eb2MueG1sUEsBAi0AFAAGAAgAAAAhALDfjVrgAAAACQEAAA8AAAAAAAAAAAAAAAAA&#10;iAQAAGRycy9kb3ducmV2LnhtbFBLBQYAAAAABAAEAPMAAACVBQAAAAA=&#10;" stroked="f">
                <v:textbox style="mso-fit-shape-to-text:t" inset="0,0,0,0">
                  <w:txbxContent>
                    <w:p w14:paraId="07CE8AC1" w14:textId="77777777" w:rsidR="00A37D18" w:rsidRDefault="00A37D18" w:rsidP="008C59A1">
                      <w:pPr>
                        <w:pStyle w:val="Caption"/>
                        <w:rPr>
                          <w:noProof/>
                        </w:rPr>
                      </w:pPr>
                      <w:bookmarkStart w:id="42" w:name="_Ref44434437"/>
                      <w:bookmarkStart w:id="43" w:name="_Toc49196580"/>
                      <w:r>
                        <w:t xml:space="preserve">Figure </w:t>
                      </w:r>
                      <w:fldSimple w:instr=" STYLEREF 1 \s ">
                        <w:r>
                          <w:rPr>
                            <w:noProof/>
                          </w:rPr>
                          <w:t>2</w:t>
                        </w:r>
                      </w:fldSimple>
                      <w:r>
                        <w:t>.</w:t>
                      </w:r>
                      <w:fldSimple w:instr=" SEQ Figure \* ARABIC \s 1 ">
                        <w:r>
                          <w:rPr>
                            <w:noProof/>
                          </w:rPr>
                          <w:t>1</w:t>
                        </w:r>
                      </w:fldSimple>
                      <w:bookmarkEnd w:id="42"/>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3"/>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14:anchorId="37157ABA" wp14:editId="4E11F5D4">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F86A7F">
        <w:t xml:space="preserve">Figure </w:t>
      </w:r>
      <w:r w:rsidR="00F86A7F">
        <w:rPr>
          <w:noProof/>
        </w:rPr>
        <w:t>2</w:t>
      </w:r>
      <w:r w:rsidR="00F86A7F">
        <w:t>.</w:t>
      </w:r>
      <w:r w:rsidR="00F86A7F">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302236">
        <w:t xml:space="preserve"> </w:t>
      </w:r>
      <w:r w:rsidR="0092625C">
        <w:fldChar w:fldCharType="begin"/>
      </w:r>
      <w:r w:rsidR="00B64A00">
        <w:instrText xml:space="preserve"> ADDIN ZOTERO_ITEM CSL_CITATION {"citationID":"crTI3uIo","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64A00" w:rsidRPr="00B64A00">
        <w:rPr>
          <w:rFonts w:ascii="Calibri" w:hAnsi="Calibri" w:cs="Calibri"/>
        </w:rPr>
        <w:t>[10]</w:t>
      </w:r>
      <w:r w:rsidR="0092625C">
        <w:fldChar w:fldCharType="end"/>
      </w:r>
      <w:r w:rsidR="0092625C">
        <w:t xml:space="preserve">.  </w:t>
      </w:r>
    </w:p>
    <w:p w14:paraId="229E2B9E" w14:textId="77777777" w:rsidR="0092625C" w:rsidRDefault="0092625C" w:rsidP="0092625C">
      <w:r>
        <w:t xml:space="preserve"> </w:t>
      </w:r>
    </w:p>
    <w:p w14:paraId="28FC129C" w14:textId="77777777"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B64A00">
        <w:instrText xml:space="preserve"> ADDIN ZOTERO_ITEM CSL_CITATION {"citationID":"nqqKk2yE","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64A00" w:rsidRPr="00B64A00">
        <w:rPr>
          <w:rFonts w:ascii="Calibri" w:hAnsi="Calibri" w:cs="Calibri"/>
        </w:rPr>
        <w:t>[10]</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B64A00">
        <w:instrText xml:space="preserve"> ADDIN ZOTERO_ITEM CSL_CITATION {"citationID":"yY0TbTt2","properties":{"formattedCitation":"[11]","plainCitation":"[11]","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64A00" w:rsidRPr="00B64A00">
        <w:rPr>
          <w:rFonts w:ascii="Calibri" w:hAnsi="Calibri" w:cs="Calibri"/>
        </w:rPr>
        <w:t>[11]</w:t>
      </w:r>
      <w:r w:rsidR="00044839">
        <w:fldChar w:fldCharType="end"/>
      </w:r>
      <w:r w:rsidR="00044839">
        <w:t xml:space="preserve">. </w:t>
      </w:r>
    </w:p>
    <w:p w14:paraId="6962A5B7" w14:textId="77777777" w:rsidR="00886A95" w:rsidRDefault="00886A95" w:rsidP="0092625C"/>
    <w:p w14:paraId="087C3C6B" w14:textId="77777777" w:rsidR="00044839" w:rsidRDefault="00044839" w:rsidP="00044839">
      <w:pPr>
        <w:pStyle w:val="ListParagraph"/>
        <w:numPr>
          <w:ilvl w:val="0"/>
          <w:numId w:val="35"/>
        </w:numPr>
      </w:pPr>
      <w:r>
        <w:t>The highest surface area to volume carriers exhibit the highest level of clogging</w:t>
      </w:r>
    </w:p>
    <w:p w14:paraId="21268DAB" w14:textId="77777777" w:rsidR="00044839" w:rsidRDefault="00044839" w:rsidP="00044839">
      <w:pPr>
        <w:pStyle w:val="ListParagraph"/>
        <w:numPr>
          <w:ilvl w:val="0"/>
          <w:numId w:val="35"/>
        </w:numPr>
      </w:pPr>
      <w:r>
        <w:t>Cellular activity rates of Ammonia Oxidizing Bacteria (AOB) were not affected by carrier type</w:t>
      </w:r>
    </w:p>
    <w:p w14:paraId="5F15A6D2" w14:textId="77777777" w:rsidR="00044839" w:rsidRDefault="00044839" w:rsidP="00044839">
      <w:pPr>
        <w:pStyle w:val="ListParagraph"/>
        <w:numPr>
          <w:ilvl w:val="0"/>
          <w:numId w:val="35"/>
        </w:numPr>
      </w:pPr>
      <w:r>
        <w:t>Reactor performance is best described by the viable AOB cell coverage of the carriers</w:t>
      </w:r>
    </w:p>
    <w:p w14:paraId="5CADADFD" w14:textId="77777777" w:rsidR="00886A95" w:rsidRDefault="00886A95" w:rsidP="00886A95">
      <w:pPr>
        <w:pStyle w:val="ListParagraph"/>
      </w:pPr>
    </w:p>
    <w:p w14:paraId="0DF8ABBD" w14:textId="77777777"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B64A00">
        <w:instrText xml:space="preserve"> ADDIN ZOTERO_ITEM CSL_CITATION {"citationID":"7QcHAy6p","properties":{"formattedCitation":"[12]","plainCitation":"[12]","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64A00" w:rsidRPr="00B64A00">
        <w:rPr>
          <w:rFonts w:ascii="Calibri" w:hAnsi="Calibri" w:cs="Calibri"/>
        </w:rPr>
        <w:t>[12]</w:t>
      </w:r>
      <w:r w:rsidR="00F132AF">
        <w:fldChar w:fldCharType="end"/>
      </w:r>
      <w:r w:rsidR="00F132AF">
        <w:t xml:space="preserve">. Also from that study, the sponge material showed less pore blocking and cake layer resistances.  </w:t>
      </w:r>
    </w:p>
    <w:p w14:paraId="17E1298F" w14:textId="77777777" w:rsidR="002C233B" w:rsidRDefault="002C233B" w:rsidP="0092625C"/>
    <w:p w14:paraId="340419C2" w14:textId="77777777"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B64A00">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64A00" w:rsidRPr="00B64A00">
        <w:rPr>
          <w:rFonts w:ascii="Calibri" w:hAnsi="Calibri" w:cs="Calibri"/>
        </w:rPr>
        <w:t>[10]</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14:paraId="1C5CF3E8" w14:textId="77777777" w:rsidR="004A40AB" w:rsidRDefault="004A40AB" w:rsidP="002C233B">
      <w:pPr>
        <w:ind w:firstLine="720"/>
      </w:pPr>
    </w:p>
    <w:p w14:paraId="3505C93F" w14:textId="77777777" w:rsidR="00234B5A" w:rsidRDefault="00F33E17" w:rsidP="00567304">
      <w:pPr>
        <w:pStyle w:val="Heading3"/>
      </w:pPr>
      <w:bookmarkStart w:id="44" w:name="_Toc49196514"/>
      <w:r>
        <w:t>2.1.2</w:t>
      </w:r>
      <w:r w:rsidR="00234B5A">
        <w:tab/>
        <w:t>Sequencing Batch Biofilm Reactors</w:t>
      </w:r>
      <w:bookmarkEnd w:id="44"/>
    </w:p>
    <w:p w14:paraId="3A06580B" w14:textId="77777777" w:rsidR="007F76C5" w:rsidRPr="007F76C5" w:rsidRDefault="007F76C5" w:rsidP="007F76C5"/>
    <w:p w14:paraId="206C75E4" w14:textId="77777777"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r>
      <w:r w:rsidR="009F14CA">
        <w:instrText xml:space="preserve"> REF _Ref44187932 \h </w:instrText>
      </w:r>
      <w:r w:rsidR="009F14CA">
        <w:fldChar w:fldCharType="separate"/>
      </w:r>
      <w:r w:rsidR="00F86A7F">
        <w:t xml:space="preserve">Figure </w:t>
      </w:r>
      <w:r w:rsidR="00F86A7F">
        <w:rPr>
          <w:noProof/>
        </w:rPr>
        <w:t>2</w:t>
      </w:r>
      <w:r w:rsidR="00F86A7F">
        <w:t>.</w:t>
      </w:r>
      <w:r w:rsidR="00F86A7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rsidR="00302236">
        <w:t xml:space="preserve"> </w:t>
      </w:r>
      <w:r>
        <w:fldChar w:fldCharType="begin"/>
      </w:r>
      <w:r w:rsidR="00B64A00">
        <w:instrText xml:space="preserve"> ADDIN ZOTERO_ITEM CSL_CITATION {"citationID":"3C1kUGli","properties":{"formattedCitation":"[13]","plainCitation":"[13]","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64A00" w:rsidRPr="00B64A00">
        <w:rPr>
          <w:rFonts w:ascii="Calibri" w:hAnsi="Calibri" w:cs="Calibri"/>
        </w:rPr>
        <w:t>[13]</w:t>
      </w:r>
      <w:r>
        <w:fldChar w:fldCharType="end"/>
      </w:r>
      <w:r>
        <w:t xml:space="preserve">. </w:t>
      </w:r>
    </w:p>
    <w:p w14:paraId="7BF361C6" w14:textId="77777777" w:rsidR="003A7D01" w:rsidRDefault="003A7D01" w:rsidP="00234B5A"/>
    <w:p w14:paraId="42FAE0BD" w14:textId="77777777"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rsidR="00302236">
        <w:t xml:space="preserve"> </w:t>
      </w:r>
      <w:r>
        <w:fldChar w:fldCharType="begin"/>
      </w:r>
      <w:r w:rsidR="00B64A00">
        <w:instrText xml:space="preserve"> ADDIN ZOTERO_ITEM CSL_CITATION {"citationID":"as0h5wh4","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B64A00">
        <w:instrText xml:space="preserve"> ADDIN ZOTERO_ITEM CSL_CITATION {"citationID":"hmVvoBkz","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2210B210" wp14:editId="758BE6CD">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379E29E9" w14:textId="77777777" w:rsidR="00A37D18" w:rsidRPr="00753C98" w:rsidRDefault="00A37D18" w:rsidP="008C59A1">
                            <w:pPr>
                              <w:pStyle w:val="Caption"/>
                              <w:rPr>
                                <w:noProof/>
                              </w:rPr>
                            </w:pPr>
                            <w:bookmarkStart w:id="45" w:name="_Ref44187932"/>
                            <w:bookmarkStart w:id="46" w:name="_Toc49196581"/>
                            <w:r>
                              <w:t xml:space="preserve">Figure </w:t>
                            </w:r>
                            <w:fldSimple w:instr=" STYLEREF 1 \s ">
                              <w:r>
                                <w:rPr>
                                  <w:noProof/>
                                </w:rPr>
                                <w:t>2</w:t>
                              </w:r>
                            </w:fldSimple>
                            <w:r>
                              <w:t>.</w:t>
                            </w:r>
                            <w:fldSimple w:instr=" SEQ Figure \* ARABIC \s 1 ">
                              <w:r>
                                <w:rPr>
                                  <w:noProof/>
                                </w:rPr>
                                <w:t>2</w:t>
                              </w:r>
                            </w:fldSimple>
                            <w:bookmarkEnd w:id="45"/>
                            <w:r>
                              <w:t>: Sequencing Batch Reactor schemati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0B210" id="Text Box 33" o:spid="_x0000_s1030"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0kVLwIAAGYEAAAOAAAAZHJzL2Uyb0RvYy54bWysVE1v2zAMvQ/YfxB0X5yPtR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g90kVLwIAAGYEAAAOAAAAAAAAAAAAAAAAAC4C&#10;AABkcnMvZTJvRG9jLnhtbFBLAQItABQABgAIAAAAIQBvL/kV4AAAAAkBAAAPAAAAAAAAAAAAAAAA&#10;AIkEAABkcnMvZG93bnJldi54bWxQSwUGAAAAAAQABADzAAAAlgUAAAAA&#10;" stroked="f">
                <v:textbox style="mso-fit-shape-to-text:t" inset="0,0,0,0">
                  <w:txbxContent>
                    <w:p w14:paraId="379E29E9" w14:textId="77777777" w:rsidR="00A37D18" w:rsidRPr="00753C98" w:rsidRDefault="00A37D18" w:rsidP="008C59A1">
                      <w:pPr>
                        <w:pStyle w:val="Caption"/>
                        <w:rPr>
                          <w:noProof/>
                        </w:rPr>
                      </w:pPr>
                      <w:bookmarkStart w:id="47" w:name="_Ref44187932"/>
                      <w:bookmarkStart w:id="48" w:name="_Toc49196581"/>
                      <w:r>
                        <w:t xml:space="preserve">Figure </w:t>
                      </w:r>
                      <w:fldSimple w:instr=" STYLEREF 1 \s ">
                        <w:r>
                          <w:rPr>
                            <w:noProof/>
                          </w:rPr>
                          <w:t>2</w:t>
                        </w:r>
                      </w:fldSimple>
                      <w:r>
                        <w:t>.</w:t>
                      </w:r>
                      <w:fldSimple w:instr=" SEQ Figure \* ARABIC \s 1 ">
                        <w:r>
                          <w:rPr>
                            <w:noProof/>
                          </w:rPr>
                          <w:t>2</w:t>
                        </w:r>
                      </w:fldSimple>
                      <w:bookmarkEnd w:id="47"/>
                      <w:r>
                        <w:t>: Sequencing Batch Reactor schematic</w:t>
                      </w:r>
                      <w:bookmarkEnd w:id="48"/>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14:anchorId="13224242" wp14:editId="24549427">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2">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B64A00">
        <w:instrText xml:space="preserve"> ADDIN ZOTERO_ITEM CSL_CITATION {"citationID":"CEnR6Fax","properties":{"formattedCitation":"[15]","plainCitation":"[15]","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64A00" w:rsidRPr="00B64A00">
        <w:rPr>
          <w:rFonts w:ascii="Calibri" w:hAnsi="Calibri" w:cs="Calibri"/>
        </w:rPr>
        <w:t>[15]</w:t>
      </w:r>
      <w:r w:rsidR="003A7D01">
        <w:fldChar w:fldCharType="end"/>
      </w:r>
      <w:r w:rsidR="003A7D01">
        <w:t xml:space="preserve">.  </w:t>
      </w:r>
    </w:p>
    <w:p w14:paraId="2D8C9D96" w14:textId="77777777" w:rsidR="003A7D01" w:rsidRDefault="003A7D01" w:rsidP="003A7D01">
      <w:pPr>
        <w:ind w:firstLine="720"/>
      </w:pPr>
    </w:p>
    <w:p w14:paraId="06863EB0" w14:textId="77777777"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B64A00">
        <w:instrText xml:space="preserve"> ADDIN ZOTERO_ITEM CSL_CITATION {"citationID":"tUtyagJo","properties":{"formattedCitation":"[16]","plainCitation":"[16]","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64A00" w:rsidRPr="00B64A00">
        <w:rPr>
          <w:rFonts w:ascii="Calibri" w:hAnsi="Calibri" w:cs="Calibri"/>
        </w:rPr>
        <w:t>[16]</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B64A00">
        <w:instrText xml:space="preserve"> ADDIN ZOTERO_ITEM CSL_CITATION {"citationID":"bmrid4ab","properties":{"formattedCitation":"[17]","plainCitation":"[17]","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64A00">
        <w:rPr>
          <w:rFonts w:hint="eastAsia"/>
        </w:rPr>
        <w:instrText>"},{"family":"Avalos</w:instrText>
      </w:r>
      <w:r w:rsidR="00B64A00">
        <w:rPr>
          <w:rFonts w:hint="eastAsia"/>
        </w:rPr>
        <w:instrText>‐</w:instrText>
      </w:r>
      <w:r w:rsidR="00B64A00">
        <w:rPr>
          <w:rFonts w:hint="eastAsia"/>
        </w:rPr>
        <w:instrText xml:space="preserve">Ramirez","given":"Antonio"}],"issued":{"date-parts":[["2018"]]}}}],"schema":"https://github.com/citation-style-language/schema/raw/master/csl-citation.json"} </w:instrText>
      </w:r>
      <w:r w:rsidR="002B07E8">
        <w:fldChar w:fldCharType="separate"/>
      </w:r>
      <w:r w:rsidR="00B64A00" w:rsidRPr="00B64A00">
        <w:rPr>
          <w:rFonts w:ascii="Calibri" w:hAnsi="Calibri" w:cs="Calibri"/>
        </w:rPr>
        <w:t>[17]</w:t>
      </w:r>
      <w:r w:rsidR="002B07E8">
        <w:fldChar w:fldCharType="end"/>
      </w:r>
      <w:r w:rsidR="007300C1">
        <w:t xml:space="preserve">. </w:t>
      </w:r>
    </w:p>
    <w:p w14:paraId="671FAC71" w14:textId="77777777" w:rsidR="009F14CA" w:rsidRPr="00234B5A" w:rsidRDefault="009F14CA" w:rsidP="003A7D01">
      <w:pPr>
        <w:ind w:firstLine="720"/>
      </w:pPr>
    </w:p>
    <w:p w14:paraId="45276855" w14:textId="77777777" w:rsidR="00234B5A" w:rsidRDefault="00234B5A" w:rsidP="00234B5A">
      <w:pPr>
        <w:pStyle w:val="Heading3"/>
      </w:pPr>
      <w:bookmarkStart w:id="49" w:name="_Toc49196515"/>
      <w:r>
        <w:t>2.1.</w:t>
      </w:r>
      <w:r w:rsidR="00F33E17">
        <w:t>3</w:t>
      </w:r>
      <w:r>
        <w:tab/>
        <w:t>Membrane Bioreactors</w:t>
      </w:r>
      <w:bookmarkEnd w:id="49"/>
    </w:p>
    <w:p w14:paraId="13DA5355" w14:textId="77777777" w:rsidR="007F76C5" w:rsidRPr="007F76C5" w:rsidRDefault="007F76C5" w:rsidP="007F76C5"/>
    <w:p w14:paraId="39BB9E2D" w14:textId="77777777" w:rsidR="00234B5A" w:rsidRDefault="006913BE" w:rsidP="00234B5A">
      <w:proofErr w:type="gramStart"/>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proofErr w:type="gramEnd"/>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B64A00">
        <w:instrText xml:space="preserve"> ADDIN ZOTERO_ITEM CSL_CITATION {"citationID":"BLFMSI2U","properties":{"formattedCitation":"[18]","plainCitation":"[18]","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64A00" w:rsidRPr="00B64A00">
        <w:rPr>
          <w:rFonts w:ascii="Calibri" w:hAnsi="Calibri" w:cs="Calibri"/>
        </w:rPr>
        <w:t>[18]</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302236">
        <w:t xml:space="preserve"> </w:t>
      </w:r>
      <w:r w:rsidR="002F4A14">
        <w:fldChar w:fldCharType="begin"/>
      </w:r>
      <w:r w:rsidR="00B64A00">
        <w:instrText xml:space="preserve"> ADDIN ZOTERO_ITEM CSL_CITATION {"citationID":"xjuG7S83","properties":{"formattedCitation":"[19]","plainCitation":"[19]","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64A00" w:rsidRPr="00B64A00">
        <w:rPr>
          <w:rFonts w:ascii="Calibri" w:hAnsi="Calibri" w:cs="Calibri"/>
        </w:rPr>
        <w:t>[19]</w:t>
      </w:r>
      <w:r w:rsidR="002F4A14">
        <w:fldChar w:fldCharType="end"/>
      </w:r>
      <w:r w:rsidR="002F4A14">
        <w:t>.</w:t>
      </w:r>
    </w:p>
    <w:p w14:paraId="6DAFE3F6" w14:textId="77777777" w:rsidR="005E4EFA" w:rsidRDefault="005E4EFA" w:rsidP="00234B5A"/>
    <w:p w14:paraId="0FC93660" w14:textId="77777777"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B64A00">
        <w:instrText xml:space="preserve"> ADDIN ZOTERO_ITEM CSL_CITATION {"citationID":"bFoG2Xi1","properties":{"formattedCitation":"[20]","plainCitation":"[20]","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64A00" w:rsidRPr="00B64A00">
        <w:rPr>
          <w:rFonts w:ascii="Calibri" w:hAnsi="Calibri" w:cs="Calibri"/>
        </w:rPr>
        <w:t>[20]</w:t>
      </w:r>
      <w:r w:rsidR="0055024B">
        <w:fldChar w:fldCharType="end"/>
      </w:r>
      <w:r w:rsidR="0055024B">
        <w:t xml:space="preserve">. This is </w:t>
      </w:r>
      <w:r w:rsidR="007F76C5">
        <w:t>significant</w:t>
      </w:r>
      <w:r w:rsidR="0055024B">
        <w:t xml:space="preserve"> as nitrifying bacteria exhibit this behaviour. </w:t>
      </w:r>
    </w:p>
    <w:p w14:paraId="3537CAD5" w14:textId="77777777" w:rsidR="00A72EC7" w:rsidRDefault="00A72EC7" w:rsidP="00234B5A"/>
    <w:p w14:paraId="386D0B92" w14:textId="77777777"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B64A00">
        <w:instrText xml:space="preserve"> ADDIN ZOTERO_ITEM CSL_CITATION {"citationID":"dYKUuv49","properties":{"formattedCitation":"[21]","plainCitation":"[21]","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64A00" w:rsidRPr="00B64A00">
        <w:rPr>
          <w:rFonts w:ascii="Calibri" w:hAnsi="Calibri" w:cs="Calibri"/>
        </w:rPr>
        <w:t>[21]</w:t>
      </w:r>
      <w:r w:rsidR="00C428E8">
        <w:fldChar w:fldCharType="end"/>
      </w:r>
      <w:r w:rsidR="00C428E8">
        <w:t xml:space="preserve"> and 87%</w:t>
      </w:r>
      <w:r w:rsidR="00302236">
        <w:t xml:space="preserve"> </w:t>
      </w:r>
      <w:r w:rsidR="00C428E8">
        <w:fldChar w:fldCharType="begin"/>
      </w:r>
      <w:r w:rsidR="00B64A00">
        <w:instrText xml:space="preserve"> ADDIN ZOTERO_ITEM CSL_CITATION {"citationID":"nYZOwoPv","properties":{"formattedCitation":"[22]","plainCitation":"[22]","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64A00" w:rsidRPr="00B64A00">
        <w:rPr>
          <w:rFonts w:ascii="Calibri" w:hAnsi="Calibri" w:cs="Calibri"/>
        </w:rPr>
        <w:t>[22]</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B64A00">
        <w:instrText xml:space="preserve"> ADDIN ZOTERO_ITEM CSL_CITATION {"citationID":"BkrnVhlB","properties":{"formattedCitation":"[23]","plainCitation":"[23]","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64A00">
        <w:rPr>
          <w:rFonts w:ascii="Cambria Math" w:hAnsi="Cambria Math" w:cs="Cambria Math"/>
        </w:rPr>
        <w:instrText>∗</w:instrText>
      </w:r>
      <w:r w:rsidR="00B64A00">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64A00" w:rsidRPr="00B64A00">
        <w:rPr>
          <w:rFonts w:ascii="Calibri" w:hAnsi="Calibri" w:cs="Calibri"/>
        </w:rPr>
        <w:t>[23]</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B64A00">
        <w:instrText xml:space="preserve"> ADDIN ZOTERO_ITEM CSL_CITATION {"citationID":"KJg6nFuN","properties":{"formattedCitation":"[24]","plainCitation":"[24]","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64A00" w:rsidRPr="00B64A00">
        <w:rPr>
          <w:rFonts w:ascii="Calibri" w:hAnsi="Calibri" w:cs="Calibri"/>
        </w:rPr>
        <w:t>[24]</w:t>
      </w:r>
      <w:r w:rsidR="0025672A">
        <w:fldChar w:fldCharType="end"/>
      </w:r>
      <w:r w:rsidR="0025672A">
        <w:t xml:space="preserve">. </w:t>
      </w:r>
    </w:p>
    <w:p w14:paraId="4A61B0BD" w14:textId="77777777" w:rsidR="003E6202" w:rsidRDefault="003E6202" w:rsidP="00234B5A"/>
    <w:p w14:paraId="20C60E31" w14:textId="77777777"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86A7F">
        <w:t xml:space="preserve">Figure </w:t>
      </w:r>
      <w:r w:rsidR="00F86A7F">
        <w:rPr>
          <w:noProof/>
        </w:rPr>
        <w:t>2</w:t>
      </w:r>
      <w:r w:rsidR="00F86A7F">
        <w:t>.</w:t>
      </w:r>
      <w:r w:rsidR="00F86A7F">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B64A00">
        <w:instrText xml:space="preserve"> ADDIN ZOTERO_ITEM CSL_CITATION {"citationID":"7LWOmQRo","properties":{"formattedCitation":"[25]","plainCitation":"[25]","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64A00" w:rsidRPr="00B64A00">
        <w:rPr>
          <w:rFonts w:ascii="Calibri" w:hAnsi="Calibri" w:cs="Calibri"/>
        </w:rPr>
        <w:t>[25]</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B64A00">
        <w:instrText xml:space="preserve"> ADDIN ZOTERO_ITEM CSL_CITATION {"citationID":"PX3B8xKJ","properties":{"formattedCitation":"[26]","plainCitation":"[26]","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64A00" w:rsidRPr="00B64A00">
        <w:rPr>
          <w:rFonts w:ascii="Calibri" w:hAnsi="Calibri" w:cs="Calibri"/>
        </w:rPr>
        <w:t>[26]</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B64A00">
        <w:instrText xml:space="preserve"> ADDIN ZOTERO_ITEM CSL_CITATION {"citationID":"Tw7g4Wfs","properties":{"formattedCitation":"[27]","plainCitation":"[27]","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64A00" w:rsidRPr="00B64A00">
        <w:rPr>
          <w:rFonts w:ascii="Calibri" w:hAnsi="Calibri" w:cs="Calibri"/>
        </w:rPr>
        <w:t>[27]</w:t>
      </w:r>
      <w:r w:rsidR="0025672A">
        <w:fldChar w:fldCharType="end"/>
      </w:r>
      <w:r w:rsidR="0085687D">
        <w:t xml:space="preserve">. </w:t>
      </w:r>
    </w:p>
    <w:p w14:paraId="691B24DF" w14:textId="77777777" w:rsidR="00315A75" w:rsidRDefault="00315A75" w:rsidP="000F0DBA"/>
    <w:p w14:paraId="51626C42" w14:textId="77777777"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5BC45C28" wp14:editId="17104905">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18751230" w14:textId="77777777" w:rsidR="00A37D18" w:rsidRPr="004E72AB" w:rsidRDefault="00A37D18" w:rsidP="008C59A1">
                            <w:pPr>
                              <w:pStyle w:val="Caption"/>
                              <w:rPr>
                                <w:noProof/>
                              </w:rPr>
                            </w:pPr>
                            <w:bookmarkStart w:id="50" w:name="_Ref44001824"/>
                            <w:bookmarkStart w:id="51" w:name="_Toc49196582"/>
                            <w:r>
                              <w:t xml:space="preserve">Figure </w:t>
                            </w:r>
                            <w:fldSimple w:instr=" STYLEREF 1 \s ">
                              <w:r>
                                <w:rPr>
                                  <w:noProof/>
                                </w:rPr>
                                <w:t>2</w:t>
                              </w:r>
                            </w:fldSimple>
                            <w:r>
                              <w:t>.</w:t>
                            </w:r>
                            <w:fldSimple w:instr=" SEQ Figure \* ARABIC \s 1 ">
                              <w:r>
                                <w:rPr>
                                  <w:noProof/>
                                </w:rPr>
                                <w:t>3</w:t>
                              </w:r>
                            </w:fldSimple>
                            <w:bookmarkEnd w:id="50"/>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C45C28" id="Text Box 16" o:spid="_x0000_s1031"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NwREU4uAgAAZgQAAA4AAAAAAAAAAAAAAAAALgIA&#10;AGRycy9lMm9Eb2MueG1sUEsBAi0AFAAGAAgAAAAhAAfCTebgAAAACgEAAA8AAAAAAAAAAAAAAAAA&#10;iAQAAGRycy9kb3ducmV2LnhtbFBLBQYAAAAABAAEAPMAAACVBQAAAAA=&#10;" stroked="f">
                <v:textbox style="mso-fit-shape-to-text:t" inset="0,0,0,0">
                  <w:txbxContent>
                    <w:p w14:paraId="18751230" w14:textId="77777777" w:rsidR="00A37D18" w:rsidRPr="004E72AB" w:rsidRDefault="00A37D18" w:rsidP="008C59A1">
                      <w:pPr>
                        <w:pStyle w:val="Caption"/>
                        <w:rPr>
                          <w:noProof/>
                        </w:rPr>
                      </w:pPr>
                      <w:bookmarkStart w:id="52" w:name="_Ref44001824"/>
                      <w:bookmarkStart w:id="53" w:name="_Toc49196582"/>
                      <w:r>
                        <w:t xml:space="preserve">Figure </w:t>
                      </w:r>
                      <w:fldSimple w:instr=" STYLEREF 1 \s ">
                        <w:r>
                          <w:rPr>
                            <w:noProof/>
                          </w:rPr>
                          <w:t>2</w:t>
                        </w:r>
                      </w:fldSimple>
                      <w:r>
                        <w:t>.</w:t>
                      </w:r>
                      <w:fldSimple w:instr=" SEQ Figure \* ARABIC \s 1 ">
                        <w:r>
                          <w:rPr>
                            <w:noProof/>
                          </w:rPr>
                          <w:t>3</w:t>
                        </w:r>
                      </w:fldSimple>
                      <w:bookmarkEnd w:id="52"/>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3"/>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14:anchorId="66CDFA2A" wp14:editId="070303B0">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3">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14:paraId="47DFF35F" w14:textId="77777777"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FE35A3">
        <w:instrText xml:space="preserve"> ADDIN ZOTERO_ITEM CSL_CITATION {"citationID":"QUQWdizx","properties":{"formattedCitation":"[28]","plainCitation":"[28]","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FE35A3" w:rsidRPr="00FE35A3">
        <w:rPr>
          <w:rFonts w:ascii="Calibri" w:hAnsi="Calibri" w:cs="Calibri"/>
        </w:rPr>
        <w:t>[28]</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FE35A3">
        <w:instrText xml:space="preserve"> ADDIN ZOTERO_ITEM CSL_CITATION {"citationID":"DQK456WH","properties":{"formattedCitation":"[29]\\uc0\\u8211{}[31]","plainCitation":"[29]–[31]","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FE35A3" w:rsidRPr="00FE35A3">
        <w:rPr>
          <w:rFonts w:ascii="Calibri" w:hAnsi="Calibri" w:cs="Calibri"/>
          <w:szCs w:val="24"/>
        </w:rPr>
        <w:t>[29]–[31]</w:t>
      </w:r>
      <w:r w:rsidR="00E27D36">
        <w:fldChar w:fldCharType="end"/>
      </w:r>
      <w:r w:rsidR="004A40AB">
        <w:t>)</w:t>
      </w:r>
      <w:r w:rsidR="00E27D36">
        <w:t xml:space="preserve">, there is no consensus on membrane fouling. A lack of standardized fouling characterization method has led to results that sometimes conflict. </w:t>
      </w:r>
    </w:p>
    <w:p w14:paraId="758863B7" w14:textId="77777777" w:rsidR="00F33E17" w:rsidRDefault="00F33E17" w:rsidP="00F33E17"/>
    <w:p w14:paraId="0C666C61" w14:textId="77777777" w:rsidR="00F33E17" w:rsidRDefault="00F33E17" w:rsidP="00F33E17">
      <w:pPr>
        <w:pStyle w:val="Heading3"/>
      </w:pPr>
      <w:bookmarkStart w:id="54" w:name="_Toc49196516"/>
      <w:r>
        <w:t>2.1.4 Algae-ba</w:t>
      </w:r>
      <w:r w:rsidR="00253BAD">
        <w:t>sed T</w:t>
      </w:r>
      <w:r>
        <w:t>echnologies</w:t>
      </w:r>
      <w:bookmarkEnd w:id="54"/>
    </w:p>
    <w:p w14:paraId="50587352" w14:textId="77777777" w:rsidR="00C63A70" w:rsidRPr="00C63A70" w:rsidRDefault="00C63A70" w:rsidP="00C63A70"/>
    <w:p w14:paraId="6C4CDF76" w14:textId="77777777" w:rsidR="00F33E17" w:rsidRDefault="00F33E17" w:rsidP="00F33E17">
      <w:r>
        <w:t>The application of algae cultures for wastewater treatment has become a developed technology (</w:t>
      </w:r>
      <w:r>
        <w:fldChar w:fldCharType="begin"/>
      </w:r>
      <w:r w:rsidR="00766536">
        <w:instrText xml:space="preserve"> ADDIN ZOTERO_ITEM CSL_CITATION {"citationID":"LnCY7lMA","properties":{"formattedCitation":"[32], [33]","plainCitation":"[32], [33]","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766536">
        <w:rPr>
          <w:rFonts w:ascii="Calibri" w:hAnsi="Calibri" w:cs="Calibri"/>
        </w:rPr>
        <w:instrText></w:instrText>
      </w:r>
      <w:r w:rsidR="0076653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766536">
        <w:rPr>
          <w:rFonts w:ascii="Calibri" w:hAnsi="Calibri" w:cs="Calibri"/>
        </w:rPr>
        <w:instrText>ˆ</w:instrText>
      </w:r>
      <w:r w:rsidR="00766536">
        <w:instrText xml:space="preserve"> 94.33 h, was found in the culture with stirring at 25</w:instrText>
      </w:r>
      <w:r w:rsidR="00766536">
        <w:rPr>
          <w:rFonts w:ascii="Calibri" w:hAnsi="Calibri" w:cs="Calibri"/>
        </w:rPr>
        <w:instrText>°</w:instrText>
      </w:r>
      <w:r w:rsidR="00766536">
        <w:instrText xml:space="preserve">C. Ammonium removal was determined by two factors </w:instrText>
      </w:r>
      <w:r w:rsidR="00766536">
        <w:rPr>
          <w:rFonts w:ascii="Calibri" w:hAnsi="Calibri" w:cs="Calibri"/>
        </w:rPr>
        <w:instrText>±</w:instrText>
      </w:r>
      <w:r w:rsidR="00766536">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766536">
        <w:rPr>
          <w:rFonts w:ascii="Calibri" w:hAnsi="Calibri" w:cs="Calibri"/>
        </w:rPr>
        <w:instrText>…</w:instrText>
      </w:r>
      <w:r w:rsidR="00766536">
        <w:instrText xml:space="preserve">f </w:instrText>
      </w:r>
      <w:r w:rsidR="00766536">
        <w:rPr>
          <w:rFonts w:ascii="Calibri" w:hAnsi="Calibri" w:cs="Calibri"/>
        </w:rPr>
        <w:instrText>†</w:instrText>
      </w:r>
      <w:r w:rsidR="00766536">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2], [33]</w:t>
      </w:r>
      <w:r>
        <w:fldChar w:fldCharType="end"/>
      </w:r>
      <w:r>
        <w:t>)</w:t>
      </w:r>
      <w:r w:rsidR="00F83CBA">
        <w:t>,</w:t>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86A7F">
        <w:t xml:space="preserve">Figure </w:t>
      </w:r>
      <w:r w:rsidR="00F86A7F">
        <w:rPr>
          <w:noProof/>
        </w:rPr>
        <w:t>2</w:t>
      </w:r>
      <w:r w:rsidR="00F86A7F">
        <w:t>.</w:t>
      </w:r>
      <w:r w:rsidR="00F86A7F">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FE35A3">
        <w:instrText xml:space="preserve"> ADDIN ZOTERO_ITEM CSL_CITATION {"citationID":"2PrWLlyc","properties":{"formattedCitation":"[34]","plainCitation":"[34]","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FE35A3" w:rsidRPr="00FE35A3">
        <w:rPr>
          <w:rFonts w:ascii="Calibri" w:hAnsi="Calibri" w:cs="Calibri"/>
        </w:rPr>
        <w:t>[34]</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rsidR="00302236">
        <w:t xml:space="preserve"> </w:t>
      </w:r>
      <w:r>
        <w:fldChar w:fldCharType="begin"/>
      </w:r>
      <w:r w:rsidR="00FE35A3">
        <w:instrText xml:space="preserve"> ADDIN ZOTERO_ITEM CSL_CITATION {"citationID":"WBw55I7P","properties":{"formattedCitation":"[33]","plainCitation":"[33]","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3]</w:t>
      </w:r>
      <w:r>
        <w:fldChar w:fldCharType="end"/>
      </w:r>
      <w:r>
        <w:t xml:space="preserve">. </w:t>
      </w:r>
      <w:r w:rsidR="00A36851">
        <w:rPr>
          <w:noProof/>
        </w:rPr>
        <w:lastRenderedPageBreak/>
        <mc:AlternateContent>
          <mc:Choice Requires="wps">
            <w:drawing>
              <wp:anchor distT="0" distB="0" distL="114300" distR="114300" simplePos="0" relativeHeight="251979264" behindDoc="0" locked="0" layoutInCell="1" allowOverlap="1" wp14:anchorId="19B13608" wp14:editId="3E728222">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14:paraId="7787C0E1" w14:textId="77777777" w:rsidR="00A37D18" w:rsidRPr="00B477C8" w:rsidRDefault="00A37D18" w:rsidP="008C59A1">
                            <w:pPr>
                              <w:pStyle w:val="Caption"/>
                              <w:rPr>
                                <w:noProof/>
                              </w:rPr>
                            </w:pPr>
                            <w:bookmarkStart w:id="55" w:name="_Ref44520200"/>
                            <w:bookmarkStart w:id="56" w:name="_Toc49196583"/>
                            <w:r>
                              <w:t xml:space="preserve">Figure </w:t>
                            </w:r>
                            <w:fldSimple w:instr=" STYLEREF 1 \s ">
                              <w:r>
                                <w:rPr>
                                  <w:noProof/>
                                </w:rPr>
                                <w:t>2</w:t>
                              </w:r>
                            </w:fldSimple>
                            <w:r>
                              <w:t>.</w:t>
                            </w:r>
                            <w:fldSimple w:instr=" SEQ Figure \* ARABIC \s 1 ">
                              <w:r>
                                <w:rPr>
                                  <w:noProof/>
                                </w:rPr>
                                <w:t>4</w:t>
                              </w:r>
                            </w:fldSimple>
                            <w:bookmarkEnd w:id="55"/>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13608" id="Text Box 2" o:spid="_x0000_s1032"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EQLgIAAGQ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" stroked="f">
                <v:textbox style="mso-fit-shape-to-text:t" inset="0,0,0,0">
                  <w:txbxContent>
                    <w:p w14:paraId="7787C0E1" w14:textId="77777777" w:rsidR="00A37D18" w:rsidRPr="00B477C8" w:rsidRDefault="00A37D18" w:rsidP="008C59A1">
                      <w:pPr>
                        <w:pStyle w:val="Caption"/>
                        <w:rPr>
                          <w:noProof/>
                        </w:rPr>
                      </w:pPr>
                      <w:bookmarkStart w:id="57" w:name="_Ref44520200"/>
                      <w:bookmarkStart w:id="58" w:name="_Toc49196583"/>
                      <w:r>
                        <w:t xml:space="preserve">Figure </w:t>
                      </w:r>
                      <w:fldSimple w:instr=" STYLEREF 1 \s ">
                        <w:r>
                          <w:rPr>
                            <w:noProof/>
                          </w:rPr>
                          <w:t>2</w:t>
                        </w:r>
                      </w:fldSimple>
                      <w:r>
                        <w:t>.</w:t>
                      </w:r>
                      <w:fldSimple w:instr=" SEQ Figure \* ARABIC \s 1 ">
                        <w:r>
                          <w:rPr>
                            <w:noProof/>
                          </w:rPr>
                          <w:t>4</w:t>
                        </w:r>
                      </w:fldSimple>
                      <w:bookmarkEnd w:id="57"/>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8"/>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49F73927" wp14:editId="2C586F1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4">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FE35A3">
        <w:instrText xml:space="preserve"> ADDIN ZOTERO_ITEM CSL_CITATION {"citationID":"hiv5r1nN","properties":{"formattedCitation":"[35]","plainCitation":"[35]","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FE35A3" w:rsidRPr="00FE35A3">
        <w:rPr>
          <w:rFonts w:ascii="Calibri" w:hAnsi="Calibri" w:cs="Calibri"/>
        </w:rPr>
        <w:t>[35]</w:t>
      </w:r>
      <w:r>
        <w:fldChar w:fldCharType="end"/>
      </w:r>
      <w:r>
        <w:t>.</w:t>
      </w:r>
    </w:p>
    <w:p w14:paraId="5C25A76E" w14:textId="77777777" w:rsidR="00F33E17" w:rsidRDefault="00F33E17" w:rsidP="00F33E17"/>
    <w:p w14:paraId="2B9500A7" w14:textId="77777777"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r>
      <w:r w:rsidR="00FE35A3">
        <w:instrText xml:space="preserve"> ADDIN ZOTERO_ITEM CSL_CITATION {"citationID":"DzJqxNxa","properties":{"formattedCitation":"[36]","plainCitation":"[36]","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FE35A3" w:rsidRPr="00FE35A3">
        <w:rPr>
          <w:rFonts w:ascii="Calibri" w:hAnsi="Calibri" w:cs="Calibri"/>
        </w:rPr>
        <w:t>[36]</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FE35A3">
        <w:instrText xml:space="preserve"> ADDIN ZOTERO_ITEM CSL_CITATION {"citationID":"OwR6ic7h","properties":{"formattedCitation":"[37]","plainCitation":"[37]","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FE35A3" w:rsidRPr="00FE35A3">
        <w:rPr>
          <w:rFonts w:ascii="Calibri" w:hAnsi="Calibri" w:cs="Calibri"/>
        </w:rPr>
        <w:t>[37]</w:t>
      </w:r>
      <w:r>
        <w:fldChar w:fldCharType="end"/>
      </w:r>
      <w:r>
        <w:t xml:space="preserve">. </w:t>
      </w:r>
      <w:r w:rsidR="00A34F6E">
        <w:t xml:space="preserve">The technology has still attracted research despite these deficiencies. </w:t>
      </w:r>
    </w:p>
    <w:p w14:paraId="0E46CA68" w14:textId="77777777" w:rsidR="00F33E17" w:rsidRDefault="00F33E17" w:rsidP="00F33E17"/>
    <w:p w14:paraId="4CCFB30D" w14:textId="77777777" w:rsidR="004A40AB" w:rsidRDefault="004A40AB" w:rsidP="006D12EA">
      <w:pPr>
        <w:ind w:firstLine="720"/>
      </w:pPr>
    </w:p>
    <w:p w14:paraId="5714C733" w14:textId="77777777" w:rsidR="00653DB4" w:rsidRPr="00336D5B" w:rsidRDefault="00A33B95" w:rsidP="0085687D">
      <w:pPr>
        <w:pStyle w:val="Heading2"/>
      </w:pPr>
      <w:bookmarkStart w:id="59" w:name="_Toc49196517"/>
      <w:r w:rsidRPr="00336D5B">
        <w:t>2.2</w:t>
      </w:r>
      <w:r w:rsidRPr="00336D5B">
        <w:tab/>
        <w:t>Biological Nutrient Removal</w:t>
      </w:r>
      <w:bookmarkEnd w:id="59"/>
    </w:p>
    <w:p w14:paraId="532AC252" w14:textId="77777777" w:rsidR="00653DB4" w:rsidRDefault="00653DB4">
      <w:pPr>
        <w:spacing w:line="385" w:lineRule="exact"/>
        <w:rPr>
          <w:sz w:val="20"/>
          <w:szCs w:val="20"/>
        </w:rPr>
      </w:pPr>
    </w:p>
    <w:p w14:paraId="2A6DB8FB" w14:textId="77777777"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t xml:space="preserve"> more economical</w:t>
      </w:r>
      <w:r w:rsidR="001441A5">
        <w:t xml:space="preserve"> and effective</w:t>
      </w:r>
      <w:r>
        <w:t xml:space="preserve"> solution</w:t>
      </w:r>
      <w:r w:rsidR="001862BC">
        <w:t xml:space="preserve"> to chemical treatments </w:t>
      </w:r>
      <w:r w:rsidR="001441A5">
        <w:fldChar w:fldCharType="begin"/>
      </w:r>
      <w:r w:rsidR="00A36851">
        <w:instrText xml:space="preserve"> ADDIN ZOTERO_ITEM CSL_CITATION {"citationID":"fymO59ow","properties":{"formattedCitation":"[38]","plainCitation":"[38]","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A36851" w:rsidRPr="00A36851">
        <w:rPr>
          <w:rFonts w:ascii="Calibri" w:hAnsi="Calibri" w:cs="Calibri"/>
        </w:rPr>
        <w:t>[38]</w:t>
      </w:r>
      <w:r w:rsidR="001441A5">
        <w:fldChar w:fldCharType="end"/>
      </w:r>
      <w:r>
        <w:t>.</w:t>
      </w:r>
    </w:p>
    <w:p w14:paraId="4E5E2BF5" w14:textId="77777777" w:rsidR="00653DB4" w:rsidRDefault="00653DB4" w:rsidP="0002479B">
      <w:pPr>
        <w:rPr>
          <w:sz w:val="20"/>
          <w:szCs w:val="20"/>
        </w:rPr>
      </w:pPr>
    </w:p>
    <w:p w14:paraId="0DC92761" w14:textId="77777777"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w:t>
      </w:r>
      <w:r>
        <w:lastRenderedPageBreak/>
        <w:t xml:space="preserve">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t>
      </w:r>
      <w:proofErr w:type="gramStart"/>
      <w:r w:rsidR="00DD25FA">
        <w:t>water,</w:t>
      </w:r>
      <w:proofErr w:type="gramEnd"/>
      <w:r w:rsidR="00DD25FA">
        <w:t xml:space="preserve">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14:paraId="78F871C0" w14:textId="77777777" w:rsidR="00547A17" w:rsidRDefault="00547A17" w:rsidP="0002479B">
      <w:pPr>
        <w:ind w:firstLine="720"/>
        <w:rPr>
          <w:sz w:val="20"/>
          <w:szCs w:val="20"/>
        </w:rPr>
      </w:pPr>
    </w:p>
    <w:p w14:paraId="6E30D7D2" w14:textId="77777777"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14:paraId="62D483E8" w14:textId="77777777" w:rsidR="00547A17" w:rsidRDefault="00547A17" w:rsidP="00B45F7A">
      <w:pPr>
        <w:ind w:firstLine="720"/>
      </w:pPr>
    </w:p>
    <w:p w14:paraId="0DD5356C" w14:textId="77777777" w:rsidR="00653DB4" w:rsidRDefault="00A33B95" w:rsidP="0002479B">
      <w:pPr>
        <w:pStyle w:val="Heading3"/>
      </w:pPr>
      <w:bookmarkStart w:id="60" w:name="_Toc49196518"/>
      <w:r>
        <w:rPr>
          <w:rFonts w:ascii="Arial" w:eastAsia="Arial" w:hAnsi="Arial" w:cs="Arial"/>
        </w:rPr>
        <w:t>2.2.1</w:t>
      </w:r>
      <w:r>
        <w:rPr>
          <w:rFonts w:ascii="Arial" w:eastAsia="Arial" w:hAnsi="Arial" w:cs="Arial"/>
        </w:rPr>
        <w:tab/>
        <w:t>Biological Nitrogen Removal</w:t>
      </w:r>
      <w:bookmarkEnd w:id="60"/>
    </w:p>
    <w:p w14:paraId="476F376B" w14:textId="77777777" w:rsidR="00653DB4" w:rsidRDefault="00653DB4">
      <w:pPr>
        <w:spacing w:line="322" w:lineRule="exact"/>
        <w:rPr>
          <w:sz w:val="20"/>
          <w:szCs w:val="20"/>
        </w:rPr>
      </w:pPr>
    </w:p>
    <w:p w14:paraId="10ADCCC8" w14:textId="77777777" w:rsidR="00B45F7A" w:rsidRDefault="00FA2110" w:rsidP="00FA2110">
      <w:r>
        <w:t>Conventional</w:t>
      </w:r>
      <w:r w:rsidR="00A33B95">
        <w:t xml:space="preserve"> nitrogen</w:t>
      </w:r>
      <w:r w:rsidR="00615DB0">
        <w:t>-compound</w:t>
      </w:r>
      <w:r w:rsidR="00A33B95">
        <w:t xml:space="preserve"> 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F86A7F">
        <w:t xml:space="preserve">Figure </w:t>
      </w:r>
      <w:r w:rsidR="00F86A7F">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 xml:space="preserve">cation is the process for the conversion of particulate organic nitrogen into soluble ammonia. </w:t>
      </w:r>
      <w:proofErr w:type="gramStart"/>
      <w:r w:rsidR="00A33B95">
        <w:t>Ammonia is then oxidized by nitrosomonas and nitrobacter bacteria into nitrites and nitrates</w:t>
      </w:r>
      <w:proofErr w:type="gramEnd"/>
      <w:r w:rsidR="00A33B95">
        <w:t>. Heterotrophic bacteria can than reduce nitrates into nitrogen gas</w:t>
      </w:r>
      <w:r w:rsidR="00302236">
        <w:t xml:space="preserve"> </w:t>
      </w:r>
      <w:r w:rsidR="00071D41">
        <w:fldChar w:fldCharType="begin"/>
      </w:r>
      <w:r w:rsidR="00A36851">
        <w:instrText xml:space="preserve"> ADDIN ZOTERO_ITEM CSL_CITATION {"citationID":"Cb212ZeC","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A36851" w:rsidRPr="00A36851">
        <w:rPr>
          <w:rFonts w:ascii="Calibri" w:hAnsi="Calibri" w:cs="Calibri"/>
        </w:rPr>
        <w:t>[39]</w:t>
      </w:r>
      <w:r w:rsidR="00071D41">
        <w:fldChar w:fldCharType="end"/>
      </w:r>
      <w:r w:rsidR="00A33B95">
        <w:t>.</w:t>
      </w:r>
    </w:p>
    <w:p w14:paraId="7695BE03" w14:textId="77777777" w:rsidR="00FA2110" w:rsidRDefault="00FA2110" w:rsidP="00FA2110">
      <w:pPr>
        <w:rPr>
          <w:sz w:val="20"/>
          <w:szCs w:val="20"/>
        </w:rPr>
      </w:pPr>
    </w:p>
    <w:p w14:paraId="69A7837B" w14:textId="77777777" w:rsidR="00FA2110" w:rsidRDefault="00FA2110">
      <w:pPr>
        <w:spacing w:line="20" w:lineRule="exact"/>
        <w:rPr>
          <w:sz w:val="20"/>
          <w:szCs w:val="20"/>
        </w:rPr>
      </w:pPr>
    </w:p>
    <w:p w14:paraId="5A6BF267" w14:textId="77777777"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7AAFB6E" wp14:editId="557C93A3">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3DF0DB8E" w14:textId="77777777" w:rsidR="00A37D18" w:rsidRPr="0030495F" w:rsidRDefault="00A37D18" w:rsidP="008C59A1">
                            <w:pPr>
                              <w:pStyle w:val="Caption"/>
                              <w:rPr>
                                <w:noProof/>
                                <w:sz w:val="20"/>
                                <w:szCs w:val="20"/>
                              </w:rPr>
                            </w:pPr>
                            <w:bookmarkStart w:id="61" w:name="_Ref42797756"/>
                            <w:bookmarkStart w:id="62" w:name="_Toc49196584"/>
                            <w:r>
                              <w:t xml:space="preserve">Figure </w:t>
                            </w:r>
                            <w:fldSimple w:instr=" STYLEREF 1 \s ">
                              <w:r>
                                <w:rPr>
                                  <w:noProof/>
                                </w:rPr>
                                <w:t>2</w:t>
                              </w:r>
                            </w:fldSimple>
                            <w:r>
                              <w:t>.</w:t>
                            </w:r>
                            <w:fldSimple w:instr=" SEQ Figure \* ARABIC \s 1 ">
                              <w:r>
                                <w:rPr>
                                  <w:noProof/>
                                </w:rPr>
                                <w:t>5</w:t>
                              </w:r>
                            </w:fldSimple>
                            <w:bookmarkEnd w:id="61"/>
                            <w:r>
                              <w:t xml:space="preserve">: </w:t>
                            </w:r>
                            <w:r w:rsidRPr="00CD45F1">
                              <w:t>Biological Nitrogen Removal Flow Char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AAFB6E" id="Text Box 50" o:spid="_x0000_s1033"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f4WZhi8CAABmBAAADgAAAAAAAAAAAAAAAAAuAgAA&#10;ZHJzL2Uyb0RvYy54bWxQSwECLQAUAAYACAAAACEAUIwDat4AAAAIAQAADwAAAAAAAAAAAAAAAACJ&#10;BAAAZHJzL2Rvd25yZXYueG1sUEsFBgAAAAAEAAQA8wAAAJQFAAAAAA==&#10;" stroked="f">
                <v:textbox style="mso-fit-shape-to-text:t" inset="0,0,0,0">
                  <w:txbxContent>
                    <w:p w14:paraId="3DF0DB8E" w14:textId="77777777" w:rsidR="00A37D18" w:rsidRPr="0030495F" w:rsidRDefault="00A37D18" w:rsidP="008C59A1">
                      <w:pPr>
                        <w:pStyle w:val="Caption"/>
                        <w:rPr>
                          <w:noProof/>
                          <w:sz w:val="20"/>
                          <w:szCs w:val="20"/>
                        </w:rPr>
                      </w:pPr>
                      <w:bookmarkStart w:id="63" w:name="_Ref42797756"/>
                      <w:bookmarkStart w:id="64" w:name="_Toc49196584"/>
                      <w:r>
                        <w:t xml:space="preserve">Figure </w:t>
                      </w:r>
                      <w:fldSimple w:instr=" STYLEREF 1 \s ">
                        <w:r>
                          <w:rPr>
                            <w:noProof/>
                          </w:rPr>
                          <w:t>2</w:t>
                        </w:r>
                      </w:fldSimple>
                      <w:r>
                        <w:t>.</w:t>
                      </w:r>
                      <w:fldSimple w:instr=" SEQ Figure \* ARABIC \s 1 ">
                        <w:r>
                          <w:rPr>
                            <w:noProof/>
                          </w:rPr>
                          <w:t>5</w:t>
                        </w:r>
                      </w:fldSimple>
                      <w:bookmarkEnd w:id="63"/>
                      <w:r>
                        <w:t xml:space="preserve">: </w:t>
                      </w:r>
                      <w:r w:rsidRPr="00CD45F1">
                        <w:t>Biological Nitrogen Removal Flow Chart</w:t>
                      </w:r>
                      <w:bookmarkEnd w:id="64"/>
                    </w:p>
                  </w:txbxContent>
                </v:textbox>
              </v:shape>
            </w:pict>
          </mc:Fallback>
        </mc:AlternateContent>
      </w:r>
      <w:r w:rsidR="00A33B95">
        <w:rPr>
          <w:noProof/>
          <w:sz w:val="20"/>
          <w:szCs w:val="20"/>
        </w:rPr>
        <w:drawing>
          <wp:anchor distT="0" distB="0" distL="114300" distR="114300" simplePos="0" relativeHeight="251503104" behindDoc="1" locked="0" layoutInCell="0" allowOverlap="1" wp14:anchorId="2738A48A" wp14:editId="430D112F">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blip>
                    <a:srcRect/>
                    <a:stretch>
                      <a:fillRect/>
                    </a:stretch>
                  </pic:blipFill>
                  <pic:spPr bwMode="auto">
                    <a:xfrm>
                      <a:off x="0" y="0"/>
                      <a:ext cx="5730875" cy="1005840"/>
                    </a:xfrm>
                    <a:prstGeom prst="rect">
                      <a:avLst/>
                    </a:prstGeom>
                    <a:noFill/>
                  </pic:spPr>
                </pic:pic>
              </a:graphicData>
            </a:graphic>
          </wp:anchor>
        </w:drawing>
      </w:r>
    </w:p>
    <w:p w14:paraId="7A3F48C2" w14:textId="77777777" w:rsidR="00653DB4" w:rsidRDefault="00653DB4">
      <w:pPr>
        <w:spacing w:line="200" w:lineRule="exact"/>
        <w:rPr>
          <w:sz w:val="20"/>
          <w:szCs w:val="20"/>
        </w:rPr>
      </w:pPr>
    </w:p>
    <w:p w14:paraId="68D73788" w14:textId="77777777" w:rsidR="00653DB4" w:rsidRDefault="00653DB4">
      <w:pPr>
        <w:spacing w:line="200" w:lineRule="exact"/>
        <w:rPr>
          <w:sz w:val="20"/>
          <w:szCs w:val="20"/>
        </w:rPr>
      </w:pPr>
    </w:p>
    <w:p w14:paraId="237A3C64" w14:textId="77777777" w:rsidR="00653DB4" w:rsidRDefault="00653DB4">
      <w:pPr>
        <w:spacing w:line="200" w:lineRule="exact"/>
        <w:rPr>
          <w:sz w:val="20"/>
          <w:szCs w:val="20"/>
        </w:rPr>
      </w:pPr>
    </w:p>
    <w:p w14:paraId="236B95F5" w14:textId="77777777" w:rsidR="00653DB4" w:rsidRDefault="00653DB4" w:rsidP="00FA2110"/>
    <w:p w14:paraId="7164925F" w14:textId="77777777"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 xml:space="preserve">In the absence of dissolved oxygen, certain Planctomycete bacteria are cable of </w:t>
      </w:r>
      <w:r w:rsidR="003D5218">
        <w:lastRenderedPageBreak/>
        <w:t>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A36851">
        <w:instrText xml:space="preserve"> ADDIN ZOTERO_ITEM CSL_CITATION {"citationID":"aSv7fGah","properties":{"formattedCitation":"[40]","plainCitation":"[40]","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A36851" w:rsidRPr="00A36851">
        <w:rPr>
          <w:rFonts w:ascii="Calibri" w:hAnsi="Calibri" w:cs="Calibri"/>
        </w:rPr>
        <w:t>[40]</w:t>
      </w:r>
      <w:r w:rsidR="00833655">
        <w:fldChar w:fldCharType="end"/>
      </w:r>
      <w:r w:rsidR="003D5218">
        <w:t xml:space="preserve">. </w:t>
      </w:r>
    </w:p>
    <w:p w14:paraId="3A503375" w14:textId="77777777" w:rsidR="00630E70" w:rsidRDefault="00630E70" w:rsidP="00FA2110"/>
    <w:p w14:paraId="31D2ED8A" w14:textId="77777777" w:rsidR="00630E70" w:rsidRDefault="00630E70" w:rsidP="00630E70">
      <w:r>
        <w:tab/>
        <w:t>In the denitrifying stage, Anammox bacteria utilize nitrite as an electron acceptor to yield nitrogen gas as described in the following chemical reaction:</w:t>
      </w:r>
    </w:p>
    <w:p w14:paraId="03EF9F67" w14:textId="77777777" w:rsidR="00630E70" w:rsidRDefault="00630E70" w:rsidP="00630E70"/>
    <w:p w14:paraId="1AC2E4D9" w14:textId="77777777"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14:paraId="41D215AD" w14:textId="77777777" w:rsidR="00653DB4" w:rsidRDefault="00653DB4" w:rsidP="00630E70"/>
    <w:p w14:paraId="33965435" w14:textId="77777777"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14:paraId="29293E3C" w14:textId="77777777" w:rsidR="001B7CC6" w:rsidRDefault="001B7CC6" w:rsidP="00630E70"/>
    <w:p w14:paraId="2E455A7E" w14:textId="77777777"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14:paraId="35AD4D52" w14:textId="77777777" w:rsidR="001B7CC6" w:rsidRDefault="001B7CC6" w:rsidP="00630E70"/>
    <w:p w14:paraId="547C0972" w14:textId="77777777"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A36851">
        <w:instrText xml:space="preserve"> ADDIN ZOTERO_ITEM CSL_CITATION {"citationID":"VjcuvIM9","properties":{"formattedCitation":"[41]","plainCitation":"[41]","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A36851" w:rsidRPr="00A36851">
        <w:rPr>
          <w:rFonts w:ascii="Calibri" w:hAnsi="Calibri" w:cs="Calibri"/>
        </w:rPr>
        <w:t>[41]</w:t>
      </w:r>
      <w:r w:rsidR="007443E5">
        <w:fldChar w:fldCharType="end"/>
      </w:r>
      <w:r w:rsidR="00932731">
        <w:t>:</w:t>
      </w:r>
    </w:p>
    <w:p w14:paraId="35833F45" w14:textId="77777777" w:rsidR="001B7CC6" w:rsidRDefault="00932731" w:rsidP="00630E70">
      <w:r>
        <w:t xml:space="preserve"> </w:t>
      </w:r>
    </w:p>
    <w:p w14:paraId="071F0047" w14:textId="77777777"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4B5A5ED6" w14:textId="77777777" w:rsidR="001B7CC6" w:rsidRDefault="001B7CC6" w:rsidP="00630E70"/>
    <w:p w14:paraId="64F516AD" w14:textId="77777777" w:rsidR="004F2E25" w:rsidRDefault="004F2E25" w:rsidP="00630E70">
      <w:r>
        <w:t xml:space="preserve">Anammox-based processes may reduce energy cost for nitrogen removal by 35% and carbon requirements by 90% </w:t>
      </w:r>
      <w:r w:rsidR="00BD3C07">
        <w:fldChar w:fldCharType="begin"/>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14:paraId="2973CA02" w14:textId="77777777" w:rsidR="001B7CC6" w:rsidRDefault="001B7CC6" w:rsidP="00630E70"/>
    <w:p w14:paraId="5A197C6D" w14:textId="77777777" w:rsidR="00653DB4" w:rsidRDefault="00653DB4">
      <w:pPr>
        <w:spacing w:line="200" w:lineRule="exact"/>
        <w:rPr>
          <w:sz w:val="20"/>
          <w:szCs w:val="20"/>
        </w:rPr>
      </w:pPr>
    </w:p>
    <w:p w14:paraId="1EC7494D" w14:textId="77777777" w:rsidR="00630E70" w:rsidRDefault="00630E70">
      <w:pPr>
        <w:spacing w:line="240" w:lineRule="auto"/>
        <w:rPr>
          <w:sz w:val="20"/>
          <w:szCs w:val="20"/>
        </w:rPr>
      </w:pPr>
      <w:r>
        <w:rPr>
          <w:sz w:val="20"/>
          <w:szCs w:val="20"/>
        </w:rPr>
        <w:br w:type="page"/>
      </w:r>
    </w:p>
    <w:p w14:paraId="5E53D16F" w14:textId="77777777"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14:anchorId="675903C0" wp14:editId="5CF1C81F">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6">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14:paraId="50966D95" w14:textId="77777777" w:rsidR="00547A17" w:rsidRDefault="00A34B45" w:rsidP="008C59A1">
      <w:pPr>
        <w:pStyle w:val="Caption"/>
      </w:pPr>
      <w:bookmarkStart w:id="65" w:name="_Ref48050102"/>
      <w:bookmarkStart w:id="66" w:name="_Toc49196585"/>
      <w:r>
        <w:t xml:space="preserve">Figure </w:t>
      </w:r>
      <w:fldSimple w:instr=" STYLEREF 1 \s ">
        <w:r w:rsidR="00F86A7F">
          <w:rPr>
            <w:noProof/>
          </w:rPr>
          <w:t>2</w:t>
        </w:r>
      </w:fldSimple>
      <w:r w:rsidR="0090532E">
        <w:t>.</w:t>
      </w:r>
      <w:fldSimple w:instr=" SEQ Figure \* ARABIC \s 1 ">
        <w:r w:rsidR="00F86A7F">
          <w:rPr>
            <w:noProof/>
          </w:rPr>
          <w:t>6</w:t>
        </w:r>
      </w:fldSimple>
      <w:bookmarkEnd w:id="65"/>
      <w:r>
        <w:t xml:space="preserve">: </w:t>
      </w:r>
      <w:r w:rsidRPr="00E94322">
        <w:t>Skeletal Structure of ATP</w:t>
      </w:r>
      <w:bookmarkEnd w:id="66"/>
    </w:p>
    <w:p w14:paraId="35F6DA4D" w14:textId="77777777" w:rsidR="00653DB4" w:rsidRDefault="00653DB4">
      <w:pPr>
        <w:spacing w:line="20" w:lineRule="exact"/>
        <w:rPr>
          <w:sz w:val="20"/>
          <w:szCs w:val="20"/>
        </w:rPr>
      </w:pPr>
      <w:bookmarkStart w:id="67" w:name="page15"/>
      <w:bookmarkEnd w:id="67"/>
    </w:p>
    <w:p w14:paraId="5A218866" w14:textId="77777777" w:rsidR="00653DB4" w:rsidRDefault="00653DB4">
      <w:pPr>
        <w:spacing w:line="395" w:lineRule="exact"/>
        <w:rPr>
          <w:sz w:val="20"/>
          <w:szCs w:val="20"/>
        </w:rPr>
      </w:pPr>
    </w:p>
    <w:p w14:paraId="537A9562" w14:textId="77777777" w:rsidR="00653DB4" w:rsidRDefault="00A33B95" w:rsidP="00547A17">
      <w:pPr>
        <w:pStyle w:val="Heading3"/>
        <w:rPr>
          <w:sz w:val="20"/>
          <w:szCs w:val="20"/>
        </w:rPr>
      </w:pPr>
      <w:bookmarkStart w:id="68" w:name="_Toc49196519"/>
      <w:r>
        <w:t>2.2.2</w:t>
      </w:r>
      <w:r>
        <w:tab/>
        <w:t>Biological Phosphorous Removal</w:t>
      </w:r>
      <w:bookmarkEnd w:id="68"/>
    </w:p>
    <w:p w14:paraId="20C1B2C3" w14:textId="77777777" w:rsidR="00653DB4" w:rsidRDefault="00653DB4">
      <w:pPr>
        <w:spacing w:line="280" w:lineRule="exact"/>
        <w:rPr>
          <w:sz w:val="20"/>
          <w:szCs w:val="20"/>
        </w:rPr>
      </w:pPr>
    </w:p>
    <w:p w14:paraId="41F3945E" w14:textId="77777777"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86A7F">
        <w:t xml:space="preserve">Figure </w:t>
      </w:r>
      <w:r w:rsidR="00F86A7F">
        <w:rPr>
          <w:noProof/>
        </w:rPr>
        <w:t>2</w:t>
      </w:r>
      <w:r w:rsidR="00F86A7F">
        <w:t>.</w:t>
      </w:r>
      <w:r w:rsidR="00F86A7F">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A36851">
        <w:instrText xml:space="preserve"> ADDIN ZOTERO_ITEM CSL_CITATION {"citationID":"kEAaeVAz","properties":{"formattedCitation":"[42]","plainCitation":"[42]","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A36851" w:rsidRPr="00A36851">
        <w:rPr>
          <w:rFonts w:ascii="Calibri" w:hAnsi="Calibri" w:cs="Calibri"/>
        </w:rPr>
        <w:t>[42]</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14:paraId="388FB676" w14:textId="77777777" w:rsidR="00547A17" w:rsidRDefault="00547A17" w:rsidP="00547A17">
      <w:pPr>
        <w:rPr>
          <w:sz w:val="20"/>
          <w:szCs w:val="20"/>
        </w:rPr>
      </w:pPr>
    </w:p>
    <w:p w14:paraId="7C579E50" w14:textId="77777777"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A36851">
        <w:instrText xml:space="preserve"> ADDIN ZOTERO_ITEM CSL_CITATION {"citationID":"3dN3J9Zr","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A36851" w:rsidRPr="00A36851">
        <w:rPr>
          <w:rFonts w:ascii="Calibri" w:hAnsi="Calibri" w:cs="Calibri"/>
        </w:rPr>
        <w:t>[43]</w:t>
      </w:r>
      <w:r w:rsidR="00071D41">
        <w:fldChar w:fldCharType="end"/>
      </w:r>
      <w:r w:rsidR="00F83CBA">
        <w:t xml:space="preserve">. The growth of PAOs need special considerations for the selectivity. </w:t>
      </w:r>
    </w:p>
    <w:p w14:paraId="48614DE9" w14:textId="77777777" w:rsidR="00857BE5" w:rsidRDefault="00857BE5" w:rsidP="00857BE5">
      <w:pPr>
        <w:rPr>
          <w:sz w:val="20"/>
          <w:szCs w:val="20"/>
        </w:rPr>
      </w:pPr>
    </w:p>
    <w:p w14:paraId="57F6BE62" w14:textId="77777777" w:rsidR="00653DB4" w:rsidRPr="00994801" w:rsidRDefault="00A33B95" w:rsidP="00857BE5">
      <w:r>
        <w:t>In the anaerobic stage</w:t>
      </w:r>
      <w:r w:rsidR="006A47F9">
        <w:t xml:space="preserve"> </w:t>
      </w:r>
      <w:commentRangeStart w:id="69"/>
      <w:r w:rsidR="006A47F9">
        <w:t xml:space="preserve">(no presence of oxygen in the water) </w:t>
      </w:r>
      <w:commentRangeEnd w:id="69"/>
      <w:r w:rsidR="00A37D18">
        <w:rPr>
          <w:rStyle w:val="CommentReference"/>
        </w:rPr>
        <w:commentReference w:id="69"/>
      </w:r>
      <w:r>
        <w:t>(</w:t>
      </w:r>
      <w:r w:rsidR="0090117A">
        <w:fldChar w:fldCharType="begin"/>
      </w:r>
      <w:r w:rsidR="0090117A">
        <w:instrText xml:space="preserve"> REF _Ref44520347 \h </w:instrText>
      </w:r>
      <w:r w:rsidR="0090117A">
        <w:fldChar w:fldCharType="separate"/>
      </w:r>
      <w:r w:rsidR="00F86A7F">
        <w:t xml:space="preserve">Figure </w:t>
      </w:r>
      <w:r w:rsidR="00F86A7F">
        <w:rPr>
          <w:noProof/>
        </w:rPr>
        <w:t>2</w:t>
      </w:r>
      <w:r w:rsidR="00F86A7F">
        <w:t>.</w:t>
      </w:r>
      <w:r w:rsidR="00F86A7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r>
      <w:r w:rsidR="00A36851">
        <w:instrText xml:space="preserve"> ADDIN ZOTERO_ITEM CSL_CITATION {"citationID":"T6VVENhl","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t>.</w:t>
      </w:r>
    </w:p>
    <w:p w14:paraId="2FF28E2B" w14:textId="77777777"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42973244" wp14:editId="3D702ED9">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5FC3FC50" w14:textId="77777777" w:rsidR="00A37D18" w:rsidRPr="00F50018" w:rsidRDefault="00A37D18" w:rsidP="008C59A1">
                            <w:pPr>
                              <w:pStyle w:val="Caption"/>
                            </w:pPr>
                            <w:bookmarkStart w:id="70" w:name="_Ref44520347"/>
                            <w:bookmarkStart w:id="71" w:name="_Toc49196586"/>
                            <w:r>
                              <w:t xml:space="preserve">Figure </w:t>
                            </w:r>
                            <w:fldSimple w:instr=" STYLEREF 1 \s ">
                              <w:r>
                                <w:rPr>
                                  <w:noProof/>
                                </w:rPr>
                                <w:t>2</w:t>
                              </w:r>
                            </w:fldSimple>
                            <w:r>
                              <w:t>.</w:t>
                            </w:r>
                            <w:fldSimple w:instr=" SEQ Figure \* ARABIC \s 1 ">
                              <w:r>
                                <w:rPr>
                                  <w:noProof/>
                                </w:rPr>
                                <w:t>7</w:t>
                              </w:r>
                            </w:fldSimple>
                            <w:bookmarkEnd w:id="70"/>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2973244" id="Text Box 25" o:spid="_x0000_s1034"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PMAK0UyAgAAZgQAAA4AAAAAAAAAAAAAAAAA&#10;LgIAAGRycy9lMm9Eb2MueG1sUEsBAi0AFAAGAAgAAAAhAKqtxzTfAAAACAEAAA8AAAAAAAAAAAAA&#10;AAAAjAQAAGRycy9kb3ducmV2LnhtbFBLBQYAAAAABAAEAPMAAACYBQAAAAA=&#10;" stroked="f">
                <v:textbox style="mso-fit-shape-to-text:t" inset="0,0,0,0">
                  <w:txbxContent>
                    <w:p w14:paraId="5FC3FC50" w14:textId="77777777" w:rsidR="00A37D18" w:rsidRPr="00F50018" w:rsidRDefault="00A37D18" w:rsidP="008C59A1">
                      <w:pPr>
                        <w:pStyle w:val="Caption"/>
                      </w:pPr>
                      <w:bookmarkStart w:id="72" w:name="_Ref44520347"/>
                      <w:bookmarkStart w:id="73" w:name="_Toc49196586"/>
                      <w:r>
                        <w:t xml:space="preserve">Figure </w:t>
                      </w:r>
                      <w:fldSimple w:instr=" STYLEREF 1 \s ">
                        <w:r>
                          <w:rPr>
                            <w:noProof/>
                          </w:rPr>
                          <w:t>2</w:t>
                        </w:r>
                      </w:fldSimple>
                      <w:r>
                        <w:t>.</w:t>
                      </w:r>
                      <w:fldSimple w:instr=" SEQ Figure \* ARABIC \s 1 ">
                        <w:r>
                          <w:rPr>
                            <w:noProof/>
                          </w:rPr>
                          <w:t>7</w:t>
                        </w:r>
                      </w:fldSimple>
                      <w:bookmarkEnd w:id="72"/>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3"/>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14:anchorId="13C21400" wp14:editId="1785FD53">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14:paraId="0744D5ED" w14:textId="77777777"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86A7F">
        <w:t xml:space="preserve">Figure </w:t>
      </w:r>
      <w:r w:rsidR="00F86A7F">
        <w:rPr>
          <w:noProof/>
        </w:rPr>
        <w:t>2.8</w:t>
      </w:r>
      <w:r w:rsidR="00125F54">
        <w:fldChar w:fldCharType="end"/>
      </w:r>
      <w:r>
        <w:t xml:space="preserve">), PAOs digest the newly </w:t>
      </w:r>
      <w:proofErr w:type="gramStart"/>
      <w:r>
        <w:t xml:space="preserve">formed </w:t>
      </w:r>
      <w:r w:rsidR="00DC08C3">
        <w:t xml:space="preserve"> </w:t>
      </w:r>
      <w:r>
        <w:t>PHA</w:t>
      </w:r>
      <w:proofErr w:type="gramEnd"/>
      <w:r>
        <w:t xml:space="preserve"> with the dissolved</w:t>
      </w:r>
      <w:bookmarkStart w:id="74" w:name="page16"/>
      <w:bookmarkEnd w:id="74"/>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A36851">
        <w:instrText xml:space="preserve"> ADDIN ZOTERO_ITEM CSL_CITATION {"citationID":"JcdbwIaN","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rsidRPr="007A08E1">
        <w:t>.</w:t>
      </w:r>
    </w:p>
    <w:p w14:paraId="76CF9174" w14:textId="77777777"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14:anchorId="0A540AE9" wp14:editId="55333122">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14:paraId="140BFD5D" w14:textId="77777777" w:rsidR="00653DB4" w:rsidRDefault="00653DB4">
      <w:pPr>
        <w:spacing w:line="200" w:lineRule="exact"/>
        <w:rPr>
          <w:sz w:val="20"/>
          <w:szCs w:val="20"/>
        </w:rPr>
      </w:pPr>
    </w:p>
    <w:p w14:paraId="2B0393C1" w14:textId="77777777" w:rsidR="00653DB4" w:rsidRDefault="00653DB4">
      <w:pPr>
        <w:spacing w:line="200" w:lineRule="exact"/>
        <w:rPr>
          <w:sz w:val="20"/>
          <w:szCs w:val="20"/>
        </w:rPr>
      </w:pPr>
    </w:p>
    <w:p w14:paraId="43482B14" w14:textId="77777777"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27F0D0CD" wp14:editId="5C870E14">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14:paraId="09EB9DD3" w14:textId="77777777" w:rsidR="00A37D18" w:rsidRPr="00A218A8" w:rsidRDefault="00A37D18" w:rsidP="008C59A1">
                            <w:pPr>
                              <w:pStyle w:val="Caption"/>
                              <w:rPr>
                                <w:noProof/>
                                <w:sz w:val="20"/>
                                <w:szCs w:val="20"/>
                              </w:rPr>
                            </w:pPr>
                            <w:bookmarkStart w:id="75" w:name="_Ref42798473"/>
                            <w:bookmarkStart w:id="76" w:name="_Toc49196587"/>
                            <w:r>
                              <w:t xml:space="preserve">Figure </w:t>
                            </w:r>
                            <w:fldSimple w:instr=" STYLEREF 1 \s ">
                              <w:r>
                                <w:rPr>
                                  <w:noProof/>
                                </w:rPr>
                                <w:t>2</w:t>
                              </w:r>
                            </w:fldSimple>
                            <w:r>
                              <w:t>.</w:t>
                            </w:r>
                            <w:fldSimple w:instr=" SEQ Figure \* ARABIC \s 1 ">
                              <w:r>
                                <w:rPr>
                                  <w:noProof/>
                                </w:rPr>
                                <w:t>8</w:t>
                              </w:r>
                            </w:fldSimple>
                            <w:bookmarkEnd w:id="75"/>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F0D0CD" id="Text Box 52" o:spid="_x0000_s1035"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4SpLwIAAGYEAAAOAAAAZHJzL2Uyb0RvYy54bWysVMFu2zAMvQ/YPwi6L07SNNi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9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DaS4SpLwIAAGYEAAAOAAAAAAAAAAAAAAAAAC4CAABk&#10;cnMvZTJvRG9jLnhtbFBLAQItABQABgAIAAAAIQDxIqjH3QAAAAcBAAAPAAAAAAAAAAAAAAAAAIkE&#10;AABkcnMvZG93bnJldi54bWxQSwUGAAAAAAQABADzAAAAkwUAAAAA&#10;" stroked="f">
                <v:textbox style="mso-fit-shape-to-text:t" inset="0,0,0,0">
                  <w:txbxContent>
                    <w:p w14:paraId="09EB9DD3" w14:textId="77777777" w:rsidR="00A37D18" w:rsidRPr="00A218A8" w:rsidRDefault="00A37D18" w:rsidP="008C59A1">
                      <w:pPr>
                        <w:pStyle w:val="Caption"/>
                        <w:rPr>
                          <w:noProof/>
                          <w:sz w:val="20"/>
                          <w:szCs w:val="20"/>
                        </w:rPr>
                      </w:pPr>
                      <w:bookmarkStart w:id="77" w:name="_Ref42798473"/>
                      <w:bookmarkStart w:id="78" w:name="_Toc49196587"/>
                      <w:r>
                        <w:t xml:space="preserve">Figure </w:t>
                      </w:r>
                      <w:fldSimple w:instr=" STYLEREF 1 \s ">
                        <w:r>
                          <w:rPr>
                            <w:noProof/>
                          </w:rPr>
                          <w:t>2</w:t>
                        </w:r>
                      </w:fldSimple>
                      <w:r>
                        <w:t>.</w:t>
                      </w:r>
                      <w:fldSimple w:instr=" SEQ Figure \* ARABIC \s 1 ">
                        <w:r>
                          <w:rPr>
                            <w:noProof/>
                          </w:rPr>
                          <w:t>8</w:t>
                        </w:r>
                      </w:fldSimple>
                      <w:bookmarkEnd w:id="77"/>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8"/>
                      <w:r>
                        <w:fldChar w:fldCharType="end"/>
                      </w:r>
                    </w:p>
                  </w:txbxContent>
                </v:textbox>
              </v:shape>
            </w:pict>
          </mc:Fallback>
        </mc:AlternateContent>
      </w:r>
    </w:p>
    <w:p w14:paraId="42A9818C" w14:textId="77777777" w:rsidR="00653DB4" w:rsidRDefault="00653DB4">
      <w:pPr>
        <w:spacing w:line="200" w:lineRule="exact"/>
        <w:rPr>
          <w:sz w:val="20"/>
          <w:szCs w:val="20"/>
        </w:rPr>
      </w:pPr>
    </w:p>
    <w:p w14:paraId="7BDBA52F" w14:textId="77777777" w:rsidR="00653DB4" w:rsidRDefault="00653DB4">
      <w:pPr>
        <w:spacing w:line="200" w:lineRule="exact"/>
        <w:rPr>
          <w:sz w:val="20"/>
          <w:szCs w:val="20"/>
        </w:rPr>
      </w:pPr>
    </w:p>
    <w:p w14:paraId="345CE74C" w14:textId="77777777" w:rsidR="00653DB4" w:rsidRDefault="00653DB4" w:rsidP="00DD25FA"/>
    <w:p w14:paraId="6B2225C0" w14:textId="77777777"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A36851">
        <w:instrText xml:space="preserve"> ADDIN ZOTERO_ITEM CSL_CITATION {"citationID":"jFrXFFA9","properties":{"formattedCitation":"[44]","plainCitation":"[44]","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A36851" w:rsidRPr="00A36851">
        <w:rPr>
          <w:rFonts w:ascii="Calibri" w:hAnsi="Calibri" w:cs="Calibri"/>
        </w:rPr>
        <w:t>[44]</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r>
      <w:r w:rsidR="00A36851">
        <w:instrText xml:space="preserve"> ADDIN ZOTERO_ITEM CSL_CITATION {"citationID":"S20OEPMB","properties":{"formattedCitation":"[45]","plainCitation":"[45]","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A36851" w:rsidRPr="00A36851">
        <w:rPr>
          <w:rFonts w:ascii="Calibri" w:hAnsi="Calibri" w:cs="Calibri"/>
        </w:rPr>
        <w:t>[45]</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A36851">
        <w:instrText xml:space="preserve"> ADDIN ZOTERO_ITEM CSL_CITATION {"citationID":"97lAJU8O","properties":{"formattedCitation":"[46]","plainCitation":"[46]","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A36851" w:rsidRPr="00A36851">
        <w:rPr>
          <w:rFonts w:ascii="Calibri" w:hAnsi="Calibri" w:cs="Calibri"/>
        </w:rPr>
        <w:t>[46]</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14:paraId="180F1A1C" w14:textId="77777777" w:rsidR="00857BE5" w:rsidRDefault="00857BE5" w:rsidP="00857BE5">
      <w:pPr>
        <w:spacing w:line="240" w:lineRule="auto"/>
      </w:pPr>
    </w:p>
    <w:p w14:paraId="16695241" w14:textId="77777777" w:rsidR="00653DB4" w:rsidRPr="00857BE5" w:rsidRDefault="00A33B95" w:rsidP="00857BE5">
      <w:pPr>
        <w:pStyle w:val="Heading3"/>
        <w:rPr>
          <w:sz w:val="24"/>
        </w:rPr>
      </w:pPr>
      <w:bookmarkStart w:id="79" w:name="_Toc49196520"/>
      <w:r>
        <w:t>2.2.3</w:t>
      </w:r>
      <w:r>
        <w:tab/>
        <w:t>Activated Sludge Models</w:t>
      </w:r>
      <w:bookmarkEnd w:id="79"/>
    </w:p>
    <w:p w14:paraId="61855649" w14:textId="77777777" w:rsidR="00653DB4" w:rsidRDefault="00653DB4">
      <w:pPr>
        <w:spacing w:line="384" w:lineRule="exact"/>
        <w:rPr>
          <w:sz w:val="20"/>
          <w:szCs w:val="20"/>
        </w:rPr>
      </w:pPr>
    </w:p>
    <w:p w14:paraId="534C2415" w14:textId="77777777"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86A7F">
        <w:t xml:space="preserve">Table </w:t>
      </w:r>
      <w:r w:rsidR="00F86A7F">
        <w:rPr>
          <w:noProof/>
        </w:rPr>
        <w:t>2</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w:t>
      </w:r>
      <w:r w:rsidR="006A47F9">
        <w:t xml:space="preserve">that </w:t>
      </w:r>
      <w:r w:rsidR="0011358A">
        <w:t xml:space="preserve">need to </w:t>
      </w:r>
      <w:proofErr w:type="gramStart"/>
      <w:r w:rsidR="0011358A">
        <w:t>be multiplied</w:t>
      </w:r>
      <w:proofErr w:type="gramEnd"/>
      <w:r w:rsidR="0011358A">
        <w:t xml:space="preserve">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r w:rsidR="0003282D">
        <w:rPr>
          <w:sz w:val="20"/>
          <w:szCs w:val="20"/>
        </w:rPr>
        <w:t xml:space="preserve"> </w:t>
      </w:r>
    </w:p>
    <w:p w14:paraId="2B11133F" w14:textId="77777777" w:rsidR="00653DB4" w:rsidRDefault="00653DB4" w:rsidP="00125F54">
      <w:pPr>
        <w:rPr>
          <w:sz w:val="20"/>
          <w:szCs w:val="20"/>
        </w:rPr>
      </w:pPr>
    </w:p>
    <w:p w14:paraId="491C14A7" w14:textId="77777777"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14:paraId="5551306B" w14:textId="77777777" w:rsidR="000F23E8" w:rsidRDefault="000F23E8" w:rsidP="00125F54"/>
    <w:p w14:paraId="26BB6C56" w14:textId="77777777"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14:paraId="7F37F58E" w14:textId="77777777"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14:paraId="20D45262" w14:textId="77777777" w:rsidR="006F5F97" w:rsidRDefault="006F5F97" w:rsidP="00216E5D">
      <w:pPr>
        <w:ind w:firstLine="720"/>
      </w:pPr>
    </w:p>
    <w:p w14:paraId="0C692E94" w14:textId="77777777"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A36851">
        <w:instrText xml:space="preserve"> ADDIN ZOTERO_ITEM CSL_CITATION {"citationID":"dsHZIGCZ","properties":{"formattedCitation":"[47]","plainCitation":"[47]","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A36851" w:rsidRPr="00A36851">
        <w:rPr>
          <w:rFonts w:ascii="Calibri" w:hAnsi="Calibri" w:cs="Calibri"/>
        </w:rPr>
        <w:t>[47]</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A36851">
        <w:instrText xml:space="preserve"> ADDIN ZOTERO_ITEM CSL_CITATION {"citationID":"Pch65bxC","properties":{"formattedCitation":"[48]","plainCitation":"[48]","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A36851" w:rsidRPr="00A36851">
        <w:rPr>
          <w:rFonts w:ascii="Calibri" w:hAnsi="Calibri" w:cs="Calibri"/>
        </w:rPr>
        <w:t>[48]</w:t>
      </w:r>
      <w:r w:rsidR="00216E5D">
        <w:fldChar w:fldCharType="end"/>
      </w:r>
      <w:r>
        <w:t>.</w:t>
      </w:r>
      <w:bookmarkStart w:id="80" w:name="page17"/>
      <w:bookmarkEnd w:id="80"/>
      <w:r w:rsidR="008032AB">
        <w:t xml:space="preserve"> The ASMN </w:t>
      </w:r>
      <w:r w:rsidR="00417E1E">
        <w:t xml:space="preserve">inclu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14:paraId="3A2CA75A" w14:textId="77777777" w:rsidR="003B71C3" w:rsidRDefault="003B71C3" w:rsidP="006F5F97">
      <w:pPr>
        <w:ind w:firstLine="720"/>
      </w:pPr>
    </w:p>
    <w:p w14:paraId="5E1CFB64" w14:textId="77777777" w:rsidR="003B71C3" w:rsidRDefault="003B71C3" w:rsidP="006F5F97">
      <w:pPr>
        <w:ind w:firstLine="720"/>
      </w:pPr>
    </w:p>
    <w:p w14:paraId="18E5010C" w14:textId="77777777" w:rsidR="003B71C3" w:rsidRDefault="003B71C3" w:rsidP="006F5F97">
      <w:pPr>
        <w:ind w:firstLine="720"/>
      </w:pPr>
    </w:p>
    <w:p w14:paraId="2465FB68" w14:textId="77777777"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14:paraId="3C2D3357" w14:textId="77777777"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14:paraId="776A9AA5" w14:textId="77777777" w:rsidR="004200BF" w:rsidRDefault="003B71C3" w:rsidP="006F5F97">
            <w:r>
              <w:t>Component</w:t>
            </w:r>
            <w:r w:rsidR="004200BF">
              <w:t xml:space="preserve"> </w:t>
            </w:r>
            <w:r w:rsidR="004200BF" w:rsidRPr="008032AB">
              <w:t>→</w:t>
            </w:r>
            <w:r w:rsidR="006211D7" w:rsidRPr="008032AB">
              <w:t>j</w:t>
            </w:r>
          </w:p>
        </w:tc>
        <w:tc>
          <w:tcPr>
            <w:tcW w:w="0" w:type="auto"/>
            <w:vMerge w:val="restart"/>
          </w:tcPr>
          <w:p w14:paraId="4FBBB24A"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14:paraId="6EB38E95" w14:textId="77777777"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14:paraId="7971D1D4"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14:paraId="1E8B9AD8"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14:paraId="6CC00870"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14:paraId="1E10A4D4" w14:textId="77777777"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14:paraId="7F902178" w14:textId="77777777"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14:paraId="5760EB3C" w14:textId="77777777"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14:paraId="67C2A73C" w14:textId="77777777"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14:paraId="2D176294" w14:textId="77777777" w:rsidR="004200BF" w:rsidRDefault="004200BF" w:rsidP="006F5F97">
            <w:r>
              <w:t xml:space="preserve">Process </w:t>
            </w:r>
            <w:r w:rsidRPr="008032AB">
              <w:t>↓</w:t>
            </w:r>
            <w:proofErr w:type="spellStart"/>
            <w:r w:rsidR="006211D7" w:rsidRPr="008032AB">
              <w:t>i</w:t>
            </w:r>
            <w:proofErr w:type="spellEnd"/>
          </w:p>
        </w:tc>
        <w:tc>
          <w:tcPr>
            <w:tcW w:w="0" w:type="auto"/>
            <w:vMerge/>
          </w:tcPr>
          <w:p w14:paraId="752D96AA"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14:paraId="70F9DBDC"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14:paraId="3C747A89"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14:paraId="5B8DBE19"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14:paraId="5BD6087A" w14:textId="77777777"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14:paraId="3196A70D" w14:textId="77777777" w:rsidR="004200BF" w:rsidRDefault="004200BF" w:rsidP="006F5F97">
            <w:r>
              <w:t>Growth</w:t>
            </w:r>
          </w:p>
        </w:tc>
        <w:tc>
          <w:tcPr>
            <w:tcW w:w="0" w:type="auto"/>
          </w:tcPr>
          <w:p w14:paraId="7B937A08"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14:paraId="63BD7CB7" w14:textId="77777777" w:rsidR="004200BF" w:rsidRPr="004200BF" w:rsidRDefault="00A37D18"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14:paraId="77666366"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14:paraId="2E0047FA" w14:textId="77777777" w:rsidR="004200BF" w:rsidRPr="004200BF" w:rsidRDefault="00A37D18"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14:paraId="1041E436" w14:textId="77777777"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10152D" w14:textId="77777777" w:rsidR="004200BF" w:rsidRDefault="004200BF" w:rsidP="006F5F97">
            <w:r>
              <w:t>Decay</w:t>
            </w:r>
          </w:p>
        </w:tc>
        <w:tc>
          <w:tcPr>
            <w:tcW w:w="0" w:type="auto"/>
          </w:tcPr>
          <w:p w14:paraId="2D09258F"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52F299FE"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400A8435"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6E7EC469" w14:textId="77777777"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14:paraId="050D7AD3" w14:textId="77777777" w:rsidTr="008032AB">
        <w:tc>
          <w:tcPr>
            <w:cnfStyle w:val="001000000000" w:firstRow="0" w:lastRow="0" w:firstColumn="1" w:lastColumn="0" w:oddVBand="0" w:evenVBand="0" w:oddHBand="0" w:evenHBand="0" w:firstRowFirstColumn="0" w:firstRowLastColumn="0" w:lastRowFirstColumn="0" w:lastRowLastColumn="0"/>
            <w:tcW w:w="0" w:type="auto"/>
          </w:tcPr>
          <w:p w14:paraId="4ADCAD07" w14:textId="77777777" w:rsidR="003B71C3" w:rsidRDefault="004200BF" w:rsidP="006F5F97">
            <w:r>
              <w:t xml:space="preserve">Observed Conversion Rates </w:t>
            </w:r>
          </w:p>
          <w:p w14:paraId="0EE6D557" w14:textId="77777777"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14:paraId="48931E61" w14:textId="77777777" w:rsidR="003B71C3" w:rsidRPr="004200BF" w:rsidRDefault="00A37D18"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14:paraId="4F015CC8"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025153EE" w14:textId="77777777"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14:paraId="7E5B5A17" w14:textId="77777777"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14:paraId="712DAE51" w14:textId="77777777" w:rsidR="004200BF" w:rsidRDefault="004200BF" w:rsidP="006F5F97">
            <w:r>
              <w:t>Stoichiometric Parameters:</w:t>
            </w:r>
          </w:p>
          <w:p w14:paraId="00855D12" w14:textId="77777777" w:rsidR="004200BF" w:rsidRDefault="004200BF" w:rsidP="006F5F97">
            <w:r>
              <w:t>True growth yield: Y</w:t>
            </w:r>
          </w:p>
        </w:tc>
        <w:tc>
          <w:tcPr>
            <w:tcW w:w="0" w:type="auto"/>
          </w:tcPr>
          <w:p w14:paraId="17502547" w14:textId="77777777"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14:paraId="78B2CEEF" w14:textId="77777777"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14:paraId="7EB9B0BA" w14:textId="77777777"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14:paraId="34BDC895" w14:textId="77777777"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14:paraId="6FC4BD17" w14:textId="77777777"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14:paraId="699707B3" w14:textId="77777777"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14:paraId="620F510A" w14:textId="77777777"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14:paraId="00A4E5DF" w14:textId="77777777"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14:paraId="51134B71" w14:textId="77777777"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14:paraId="6C420710" w14:textId="77777777"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14:paraId="3C15F463" w14:textId="77777777"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14:paraId="314D524E" w14:textId="77777777"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14:paraId="119C29CE" w14:textId="77777777" w:rsidR="006F5F97" w:rsidRDefault="006211D7" w:rsidP="008C59A1">
      <w:pPr>
        <w:pStyle w:val="Caption"/>
      </w:pPr>
      <w:bookmarkStart w:id="81" w:name="_Ref48069273"/>
      <w:bookmarkStart w:id="82" w:name="_Toc49196566"/>
      <w:r>
        <w:t xml:space="preserve">Table </w:t>
      </w:r>
      <w:fldSimple w:instr=" SEQ Table \* ARABIC ">
        <w:r w:rsidR="00F86A7F">
          <w:rPr>
            <w:noProof/>
          </w:rPr>
          <w:t>2</w:t>
        </w:r>
      </w:fldSimple>
      <w:bookmarkEnd w:id="81"/>
      <w:r>
        <w:t>: Activated Sludge Model (ASM) Table</w:t>
      </w:r>
      <w:bookmarkEnd w:id="82"/>
      <w:r w:rsidR="0003282D">
        <w:t xml:space="preserve"> </w:t>
      </w:r>
      <w:r w:rsidR="0003282D">
        <w:fldChar w:fldCharType="begin"/>
      </w:r>
      <w:r w:rsidR="0003282D">
        <w:instrText xml:space="preserve"> ADDIN ZOTERO_ITEM CSL_CITATION {"citationID":"aoU8kw0q","properties":{"formattedCitation":"[47]","plainCitation":"[47]","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03282D">
        <w:fldChar w:fldCharType="separate"/>
      </w:r>
      <w:r w:rsidR="0003282D" w:rsidRPr="0003282D">
        <w:rPr>
          <w:rFonts w:ascii="Calibri" w:hAnsi="Calibri" w:cs="Calibri"/>
        </w:rPr>
        <w:t>[47]</w:t>
      </w:r>
      <w:r w:rsidR="0003282D">
        <w:fldChar w:fldCharType="end"/>
      </w:r>
    </w:p>
    <w:p w14:paraId="2EFC8AA5" w14:textId="77777777"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14:paraId="295FA85F" w14:textId="77777777" w:rsidR="00653DB4" w:rsidRDefault="00A33B95" w:rsidP="006F5F97">
      <w:pPr>
        <w:pStyle w:val="Heading2"/>
        <w:rPr>
          <w:sz w:val="20"/>
          <w:szCs w:val="20"/>
        </w:rPr>
      </w:pPr>
      <w:bookmarkStart w:id="83" w:name="_Toc49196521"/>
      <w:r>
        <w:lastRenderedPageBreak/>
        <w:t>2.3</w:t>
      </w:r>
      <w:r>
        <w:tab/>
        <w:t>The Residence Time Distribution</w:t>
      </w:r>
      <w:bookmarkEnd w:id="83"/>
    </w:p>
    <w:p w14:paraId="55CB027A" w14:textId="77777777" w:rsidR="00653DB4" w:rsidRDefault="00653DB4">
      <w:pPr>
        <w:spacing w:line="335" w:lineRule="exact"/>
        <w:rPr>
          <w:sz w:val="20"/>
          <w:szCs w:val="20"/>
        </w:rPr>
      </w:pPr>
    </w:p>
    <w:p w14:paraId="682AE479" w14:textId="77777777" w:rsidR="00653DB4" w:rsidRDefault="00A33B95" w:rsidP="002C53F9">
      <w:pPr>
        <w:pStyle w:val="Heading3"/>
        <w:numPr>
          <w:ilvl w:val="0"/>
          <w:numId w:val="0"/>
        </w:numPr>
        <w:rPr>
          <w:sz w:val="20"/>
          <w:szCs w:val="20"/>
        </w:rPr>
      </w:pPr>
      <w:bookmarkStart w:id="84" w:name="_Toc49196522"/>
      <w:r>
        <w:t>2.3.1</w:t>
      </w:r>
      <w:r>
        <w:tab/>
        <w:t>De</w:t>
      </w:r>
      <w:r w:rsidR="00B05998">
        <w:t>fi</w:t>
      </w:r>
      <w:r>
        <w:t>nition</w:t>
      </w:r>
      <w:bookmarkEnd w:id="84"/>
    </w:p>
    <w:p w14:paraId="508BF436" w14:textId="77777777" w:rsidR="00653DB4" w:rsidRDefault="00653DB4">
      <w:pPr>
        <w:spacing w:line="314" w:lineRule="exact"/>
        <w:rPr>
          <w:sz w:val="20"/>
          <w:szCs w:val="20"/>
        </w:rPr>
      </w:pPr>
    </w:p>
    <w:p w14:paraId="242497EE" w14:textId="77777777"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r>
      <w:r w:rsidR="00A36851">
        <w:instrText xml:space="preserve"> ADDIN ZOTERO_ITEM CSL_CITATION {"citationID":"hv9mzBl1","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A36851" w:rsidRPr="00A36851">
        <w:rPr>
          <w:rFonts w:ascii="Calibri" w:hAnsi="Calibri" w:cs="Calibri"/>
        </w:rPr>
        <w:t>[49]</w:t>
      </w:r>
      <w:r w:rsidR="00216E5D">
        <w:fldChar w:fldCharType="end"/>
      </w:r>
      <w:r>
        <w:t xml:space="preserve"> and Zweitering</w:t>
      </w:r>
      <w:r w:rsidR="00073744">
        <w:t xml:space="preserve"> </w:t>
      </w:r>
      <w:r w:rsidR="00216E5D">
        <w:fldChar w:fldCharType="begin"/>
      </w:r>
      <w:r w:rsidR="00A36851">
        <w:instrText xml:space="preserve"> ADDIN ZOTERO_ITEM CSL_CITATION {"citationID":"0NHxb0x3","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A36851" w:rsidRPr="00A36851">
        <w:rPr>
          <w:rFonts w:ascii="Calibri" w:hAnsi="Calibri" w:cs="Calibri"/>
        </w:rPr>
        <w:t>[50]</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14:paraId="2AE556E9" w14:textId="77777777" w:rsidR="00653DB4" w:rsidRDefault="00653DB4" w:rsidP="00216E5D"/>
    <w:p w14:paraId="3B43ED21" w14:textId="77777777"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86A7F">
        <w:t>3.1.1</w:t>
      </w:r>
      <w:r w:rsidR="00F86A7F">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r>
      <w:r w:rsidR="00A36851">
        <w:instrText xml:space="preserve"> ADDIN ZOTERO_ITEM CSL_CITATION {"citationID":"E03uOXS3","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A36851" w:rsidRPr="00A36851">
        <w:rPr>
          <w:rFonts w:ascii="Calibri" w:hAnsi="Calibri" w:cs="Calibri"/>
        </w:rPr>
        <w:t>[51]</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14:paraId="37ECE594" w14:textId="77777777" w:rsidR="00064695" w:rsidRPr="00BD4B32" w:rsidRDefault="00064695" w:rsidP="00216E5D">
      <w:pPr>
        <w:ind w:firstLine="720"/>
        <w:rPr>
          <w:szCs w:val="24"/>
        </w:rPr>
      </w:pPr>
    </w:p>
    <w:p w14:paraId="16302966" w14:textId="77777777"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14:paraId="50B0DE3C" w14:textId="77777777" w:rsidR="00653DB4" w:rsidRDefault="00653DB4" w:rsidP="00216E5D"/>
    <w:p w14:paraId="2C4A75C5" w14:textId="77777777"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5" w:name="page18"/>
      <w:bookmarkEnd w:id="85"/>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14:paraId="3F94D577" w14:textId="77777777" w:rsidR="00653DB4" w:rsidRDefault="00EE18F3" w:rsidP="00766C63">
      <w:pPr>
        <w:ind w:firstLine="720"/>
      </w:pPr>
      <w:r>
        <w:t xml:space="preserve">  </w:t>
      </w:r>
    </w:p>
    <w:p w14:paraId="4BCE1A56" w14:textId="77777777"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14:paraId="3CD5227E" w14:textId="77777777" w:rsidR="00653DB4" w:rsidRDefault="00653DB4" w:rsidP="00216E5D">
      <w:pPr>
        <w:rPr>
          <w:sz w:val="20"/>
          <w:szCs w:val="20"/>
        </w:rPr>
      </w:pPr>
    </w:p>
    <w:p w14:paraId="57992007" w14:textId="77777777" w:rsidR="00653DB4" w:rsidRPr="00A34B45" w:rsidRDefault="00A33B95" w:rsidP="00A34B45">
      <w:pPr>
        <w:pStyle w:val="Heading3"/>
        <w:rPr>
          <w:sz w:val="20"/>
          <w:szCs w:val="20"/>
        </w:rPr>
      </w:pPr>
      <w:bookmarkStart w:id="86" w:name="_Toc49196523"/>
      <w:r>
        <w:t>2.3.2</w:t>
      </w:r>
      <w:r>
        <w:tab/>
        <w:t>Application of RTD Measurements</w:t>
      </w:r>
      <w:bookmarkEnd w:id="86"/>
    </w:p>
    <w:p w14:paraId="286E87BC" w14:textId="77777777" w:rsidR="00653DB4" w:rsidRDefault="00653DB4">
      <w:pPr>
        <w:spacing w:line="221" w:lineRule="exact"/>
        <w:rPr>
          <w:sz w:val="20"/>
          <w:szCs w:val="20"/>
        </w:rPr>
      </w:pPr>
    </w:p>
    <w:p w14:paraId="3359ECF2" w14:textId="77777777"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A36851">
        <w:instrText xml:space="preserve"> ADDIN ZOTERO_ITEM CSL_CITATION {"citationID":"OYmkymR5","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A36851" w:rsidRPr="00A36851">
        <w:rPr>
          <w:rFonts w:ascii="Calibri" w:hAnsi="Calibri" w:cs="Calibri"/>
        </w:rPr>
        <w:t>[52]</w:t>
      </w:r>
      <w:r w:rsidR="00216E5D">
        <w:fldChar w:fldCharType="end"/>
      </w:r>
      <w:r>
        <w:t>:</w:t>
      </w:r>
    </w:p>
    <w:p w14:paraId="1BE3DBDB" w14:textId="77777777" w:rsidR="00653DB4" w:rsidRDefault="00653DB4" w:rsidP="00216E5D">
      <w:pPr>
        <w:rPr>
          <w:sz w:val="20"/>
          <w:szCs w:val="20"/>
        </w:rPr>
      </w:pPr>
    </w:p>
    <w:p w14:paraId="0F760F2B" w14:textId="77777777" w:rsidR="00653DB4" w:rsidRDefault="00A33B95" w:rsidP="00216E5D">
      <w:pPr>
        <w:pStyle w:val="ListParagraph"/>
        <w:numPr>
          <w:ilvl w:val="0"/>
          <w:numId w:val="28"/>
        </w:numPr>
      </w:pPr>
      <w:r>
        <w:t xml:space="preserve">As a diagnostic tool for the detecting and characterizing  </w:t>
      </w:r>
      <w:r w:rsidR="00EC0616">
        <w:t>fl</w:t>
      </w:r>
      <w:r>
        <w:t>ow behavior</w:t>
      </w:r>
    </w:p>
    <w:p w14:paraId="3F309759" w14:textId="77777777" w:rsidR="00653DB4" w:rsidRDefault="00A33B95" w:rsidP="00216E5D">
      <w:pPr>
        <w:pStyle w:val="ListParagraph"/>
        <w:numPr>
          <w:ilvl w:val="0"/>
          <w:numId w:val="28"/>
        </w:numPr>
      </w:pPr>
      <w:r>
        <w:t xml:space="preserve">The estimation of values of parameters for non-ideal  </w:t>
      </w:r>
      <w:r w:rsidR="00EC0616">
        <w:t>fl</w:t>
      </w:r>
      <w:r>
        <w:t>ow models</w:t>
      </w:r>
    </w:p>
    <w:p w14:paraId="462B0A0C" w14:textId="77777777" w:rsidR="00653DB4" w:rsidRDefault="00A33B95" w:rsidP="00216E5D">
      <w:pPr>
        <w:pStyle w:val="ListParagraph"/>
        <w:numPr>
          <w:ilvl w:val="0"/>
          <w:numId w:val="28"/>
        </w:numPr>
      </w:pPr>
      <w:r>
        <w:t>The assessment of performance of a vessel as a reactor</w:t>
      </w:r>
    </w:p>
    <w:p w14:paraId="7C2D4A98" w14:textId="77777777" w:rsidR="00653DB4" w:rsidRDefault="00653DB4" w:rsidP="00216E5D">
      <w:pPr>
        <w:rPr>
          <w:sz w:val="20"/>
          <w:szCs w:val="20"/>
        </w:rPr>
      </w:pPr>
    </w:p>
    <w:p w14:paraId="70939A0F" w14:textId="77777777"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A36851">
        <w:instrText xml:space="preserve"> ADDIN ZOTERO_ITEM CSL_CITATION {"citationID":"RGqisw5B","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A36851" w:rsidRPr="00A36851">
        <w:rPr>
          <w:rFonts w:ascii="Calibri" w:hAnsi="Calibri" w:cs="Calibri"/>
        </w:rPr>
        <w:t>[53]</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14:paraId="698A2091" w14:textId="77777777" w:rsidR="00653DB4" w:rsidRDefault="00653DB4" w:rsidP="00216E5D">
      <w:pPr>
        <w:rPr>
          <w:sz w:val="20"/>
          <w:szCs w:val="20"/>
        </w:rPr>
      </w:pPr>
    </w:p>
    <w:p w14:paraId="731042E6" w14:textId="77777777"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14:paraId="51E364CB" w14:textId="77777777" w:rsidR="00653DB4" w:rsidRDefault="00653DB4" w:rsidP="00216E5D">
      <w:pPr>
        <w:rPr>
          <w:sz w:val="20"/>
          <w:szCs w:val="20"/>
        </w:rPr>
      </w:pPr>
    </w:p>
    <w:p w14:paraId="1B9EA7AD" w14:textId="77777777"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14:paraId="309348DA" w14:textId="77777777" w:rsidR="00653DB4" w:rsidRDefault="00653DB4" w:rsidP="00216E5D">
      <w:pPr>
        <w:rPr>
          <w:sz w:val="20"/>
          <w:szCs w:val="20"/>
        </w:rPr>
      </w:pPr>
    </w:p>
    <w:p w14:paraId="1D5EA518" w14:textId="77777777" w:rsidR="00EE18F3" w:rsidRDefault="00A33B95" w:rsidP="009204A1">
      <w:pPr>
        <w:ind w:firstLine="360"/>
      </w:pPr>
      <w:r>
        <w:t xml:space="preserve">The </w:t>
      </w:r>
      <w:r w:rsidR="00F804CD">
        <w:t>fi</w:t>
      </w:r>
      <w:r>
        <w:t>nal application of the RTD is the assessment of the reactors performance. This asse</w:t>
      </w:r>
      <w:r w:rsidR="00F804CD">
        <w:t>ss</w:t>
      </w:r>
      <w:r>
        <w:t>ment relies on three factors:</w:t>
      </w:r>
    </w:p>
    <w:p w14:paraId="52F051A6" w14:textId="77777777" w:rsidR="00073744" w:rsidRDefault="00073744" w:rsidP="009204A1">
      <w:pPr>
        <w:ind w:firstLine="360"/>
      </w:pPr>
    </w:p>
    <w:p w14:paraId="68793587" w14:textId="77777777"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14:paraId="0D076F49" w14:textId="77777777" w:rsidR="00EE18F3" w:rsidRDefault="00A33B95" w:rsidP="00EE18F3">
      <w:pPr>
        <w:pStyle w:val="ListParagraph"/>
        <w:numPr>
          <w:ilvl w:val="0"/>
          <w:numId w:val="36"/>
        </w:numPr>
      </w:pPr>
      <w:r>
        <w:t xml:space="preserve"> </w:t>
      </w:r>
      <w:r w:rsidR="00EE18F3">
        <w:t>W</w:t>
      </w:r>
      <w:r>
        <w:t>hen mixing occurs</w:t>
      </w:r>
    </w:p>
    <w:p w14:paraId="714504EE" w14:textId="77777777" w:rsidR="00EE18F3" w:rsidRDefault="00EE18F3" w:rsidP="00EE18F3">
      <w:pPr>
        <w:pStyle w:val="ListParagraph"/>
        <w:numPr>
          <w:ilvl w:val="0"/>
          <w:numId w:val="36"/>
        </w:numPr>
      </w:pPr>
      <w:r>
        <w:t>T</w:t>
      </w:r>
      <w:r w:rsidR="00A33B95">
        <w:t xml:space="preserve">he </w:t>
      </w:r>
      <w:r>
        <w:t xml:space="preserve">overall </w:t>
      </w:r>
      <w:r w:rsidR="00073744">
        <w:t>reaction order</w:t>
      </w:r>
    </w:p>
    <w:p w14:paraId="7FDB0E40" w14:textId="77777777" w:rsidR="00073744" w:rsidRDefault="00073744" w:rsidP="00073744">
      <w:pPr>
        <w:pStyle w:val="ListParagraph"/>
        <w:ind w:left="1139"/>
      </w:pPr>
    </w:p>
    <w:p w14:paraId="11BEADC1" w14:textId="77777777"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14:paraId="5B1C8C5E" w14:textId="77777777" w:rsidR="00016CDF" w:rsidRDefault="00016CDF" w:rsidP="009204A1">
      <w:pPr>
        <w:ind w:firstLine="360"/>
      </w:pPr>
    </w:p>
    <w:p w14:paraId="7141E862" w14:textId="77777777"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14:paraId="087CE992" w14:textId="77777777" w:rsidR="00016CDF" w:rsidRDefault="00016CDF" w:rsidP="009204A1">
      <w:pPr>
        <w:ind w:firstLine="360"/>
      </w:pPr>
    </w:p>
    <w:p w14:paraId="3B194428" w14:textId="77777777"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A36851">
        <w:instrText xml:space="preserve"> ADDIN ZOTERO_ITEM CSL_CITATION {"citationID":"49wFEw8c","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A36851" w:rsidRPr="00A36851">
        <w:rPr>
          <w:rFonts w:ascii="Calibri" w:hAnsi="Calibri" w:cs="Calibri"/>
        </w:rPr>
        <w:t>[50]</w:t>
      </w:r>
      <w:r w:rsidR="009204A1">
        <w:fldChar w:fldCharType="end"/>
      </w:r>
      <w:r w:rsidR="00A33B95">
        <w:t>.</w:t>
      </w:r>
    </w:p>
    <w:p w14:paraId="53587C43" w14:textId="77777777" w:rsidR="00653DB4" w:rsidRDefault="00653DB4" w:rsidP="00216E5D">
      <w:pPr>
        <w:rPr>
          <w:sz w:val="20"/>
          <w:szCs w:val="20"/>
        </w:rPr>
      </w:pPr>
    </w:p>
    <w:p w14:paraId="04A3E5FE" w14:textId="77777777"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86A7F">
        <w:t xml:space="preserve">Figure </w:t>
      </w:r>
      <w:r w:rsidR="00F86A7F">
        <w:rPr>
          <w:noProof/>
        </w:rPr>
        <w:t>2.9</w:t>
      </w:r>
      <w:r w:rsidR="0030501F">
        <w:fldChar w:fldCharType="end"/>
      </w:r>
      <w:r w:rsidR="00BF631F">
        <w:t xml:space="preserve">). </w:t>
      </w:r>
    </w:p>
    <w:p w14:paraId="1EBAF7F9" w14:textId="77777777" w:rsidR="00CC06FF" w:rsidRDefault="00E17B2C" w:rsidP="00216E5D">
      <w:r>
        <w:rPr>
          <w:noProof/>
        </w:rPr>
        <mc:AlternateContent>
          <mc:Choice Requires="wps">
            <w:drawing>
              <wp:anchor distT="0" distB="0" distL="114300" distR="114300" simplePos="0" relativeHeight="251840000" behindDoc="0" locked="0" layoutInCell="1" allowOverlap="1" wp14:anchorId="44340BA7" wp14:editId="1BAFDF36">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6F7B046F" w14:textId="77777777" w:rsidR="00A37D18" w:rsidRPr="00694275" w:rsidRDefault="00A37D18" w:rsidP="008C59A1">
                            <w:pPr>
                              <w:pStyle w:val="Caption"/>
                              <w:rPr>
                                <w:noProof/>
                                <w:sz w:val="20"/>
                                <w:szCs w:val="20"/>
                              </w:rPr>
                            </w:pPr>
                            <w:bookmarkStart w:id="87" w:name="_Ref43987451"/>
                            <w:bookmarkStart w:id="88" w:name="_Toc49196588"/>
                            <w:r>
                              <w:t xml:space="preserve">Figure </w:t>
                            </w:r>
                            <w:fldSimple w:instr=" STYLEREF 1 \s ">
                              <w:r>
                                <w:rPr>
                                  <w:noProof/>
                                </w:rPr>
                                <w:t>2</w:t>
                              </w:r>
                            </w:fldSimple>
                            <w:r>
                              <w:t>.</w:t>
                            </w:r>
                            <w:fldSimple w:instr=" SEQ Figure \* ARABIC \s 1 ">
                              <w:r>
                                <w:rPr>
                                  <w:noProof/>
                                </w:rPr>
                                <w:t>9</w:t>
                              </w:r>
                            </w:fldSimple>
                            <w:bookmarkEnd w:id="87"/>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340BA7" id="Text Box 54" o:spid="_x0000_s1036"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PzGQmovAgAAZwQAAA4AAAAAAAAAAAAAAAAALgIA&#10;AGRycy9lMm9Eb2MueG1sUEsBAi0AFAAGAAgAAAAhAOMBupXfAAAACAEAAA8AAAAAAAAAAAAAAAAA&#10;iQQAAGRycy9kb3ducmV2LnhtbFBLBQYAAAAABAAEAPMAAACVBQAAAAA=&#10;" stroked="f">
                <v:textbox style="mso-fit-shape-to-text:t" inset="0,0,0,0">
                  <w:txbxContent>
                    <w:p w14:paraId="6F7B046F" w14:textId="77777777" w:rsidR="00A37D18" w:rsidRPr="00694275" w:rsidRDefault="00A37D18" w:rsidP="008C59A1">
                      <w:pPr>
                        <w:pStyle w:val="Caption"/>
                        <w:rPr>
                          <w:noProof/>
                          <w:sz w:val="20"/>
                          <w:szCs w:val="20"/>
                        </w:rPr>
                      </w:pPr>
                      <w:bookmarkStart w:id="89" w:name="_Ref43987451"/>
                      <w:bookmarkStart w:id="90" w:name="_Toc49196588"/>
                      <w:r>
                        <w:t xml:space="preserve">Figure </w:t>
                      </w:r>
                      <w:fldSimple w:instr=" STYLEREF 1 \s ">
                        <w:r>
                          <w:rPr>
                            <w:noProof/>
                          </w:rPr>
                          <w:t>2</w:t>
                        </w:r>
                      </w:fldSimple>
                      <w:r>
                        <w:t>.</w:t>
                      </w:r>
                      <w:fldSimple w:instr=" SEQ Figure \* ARABIC \s 1 ">
                        <w:r>
                          <w:rPr>
                            <w:noProof/>
                          </w:rPr>
                          <w:t>9</w:t>
                        </w:r>
                      </w:fldSimple>
                      <w:bookmarkEnd w:id="89"/>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90"/>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14:anchorId="4512D06A" wp14:editId="7DD25C6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14:paraId="05C7D5DD" w14:textId="77777777" w:rsidR="00CC06FF" w:rsidRDefault="00CC06FF" w:rsidP="00216E5D"/>
    <w:p w14:paraId="5E6440EC" w14:textId="77777777" w:rsidR="00E17B2C" w:rsidRDefault="00E17B2C" w:rsidP="00216E5D"/>
    <w:p w14:paraId="471B7C12" w14:textId="77777777" w:rsidR="00E17B2C" w:rsidRDefault="00E17B2C" w:rsidP="00216E5D"/>
    <w:p w14:paraId="04738C52" w14:textId="77777777" w:rsidR="00E17B2C" w:rsidRDefault="00E17B2C" w:rsidP="00216E5D"/>
    <w:p w14:paraId="5FDAC7BB" w14:textId="77777777"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14:paraId="6E7B4A7A" w14:textId="77777777"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672D35A3" w14:textId="77777777" w:rsidR="00BF631F" w:rsidRDefault="00BF631F" w:rsidP="008032AB">
            <w:r>
              <w:lastRenderedPageBreak/>
              <w:t>Reaction Order</w:t>
            </w:r>
          </w:p>
        </w:tc>
        <w:tc>
          <w:tcPr>
            <w:tcW w:w="1568" w:type="dxa"/>
          </w:tcPr>
          <w:p w14:paraId="4C6F8CD9" w14:textId="77777777"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14:paraId="6818BB9D" w14:textId="77777777"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0AE52EDF" w14:textId="77777777" w:rsidR="00BF631F" w:rsidRDefault="00BF631F" w:rsidP="008032AB">
            <w:r>
              <w:t>n &lt; 0</w:t>
            </w:r>
          </w:p>
        </w:tc>
        <w:tc>
          <w:tcPr>
            <w:tcW w:w="1568" w:type="dxa"/>
          </w:tcPr>
          <w:p w14:paraId="1543E0EE" w14:textId="77777777" w:rsidR="00BF631F" w:rsidRPr="00BF631F" w:rsidRDefault="00A37D18"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14:paraId="199EBB01" w14:textId="77777777"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14:paraId="17E255DF" w14:textId="77777777" w:rsidR="00BF631F" w:rsidRDefault="00BF631F" w:rsidP="008032AB">
            <w:r>
              <w:t>0 &lt; n &lt; 1</w:t>
            </w:r>
          </w:p>
        </w:tc>
        <w:tc>
          <w:tcPr>
            <w:tcW w:w="1568" w:type="dxa"/>
          </w:tcPr>
          <w:p w14:paraId="61050BB3" w14:textId="77777777" w:rsidR="00BF631F" w:rsidRDefault="00A37D18"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14:paraId="76BD4FF8" w14:textId="77777777"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7978DB31" w14:textId="77777777" w:rsidR="00BF631F" w:rsidRDefault="00BF631F" w:rsidP="008032AB">
            <w:r>
              <w:t>n = 1</w:t>
            </w:r>
          </w:p>
        </w:tc>
        <w:tc>
          <w:tcPr>
            <w:tcW w:w="1568" w:type="dxa"/>
          </w:tcPr>
          <w:p w14:paraId="2C7DF218" w14:textId="77777777" w:rsidR="00BF631F" w:rsidRDefault="00A37D18"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14:paraId="6BFDE011" w14:textId="77777777"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14:paraId="57B1C159" w14:textId="77777777" w:rsidR="00BF631F" w:rsidRDefault="00BF631F" w:rsidP="008032AB">
            <w:r>
              <w:t>n &gt; 1</w:t>
            </w:r>
          </w:p>
        </w:tc>
        <w:tc>
          <w:tcPr>
            <w:tcW w:w="1568" w:type="dxa"/>
          </w:tcPr>
          <w:p w14:paraId="59534EAB" w14:textId="77777777" w:rsidR="00BF631F" w:rsidRDefault="00A37D18"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14:paraId="0589E63D" w14:textId="77777777" w:rsidR="00041C4A" w:rsidRDefault="00041C4A" w:rsidP="008C59A1">
      <w:pPr>
        <w:pStyle w:val="Caption"/>
      </w:pPr>
      <w:bookmarkStart w:id="91" w:name="_Ref42963415"/>
      <w:bookmarkStart w:id="92" w:name="_Toc49196567"/>
      <w:r>
        <w:t xml:space="preserve">Table </w:t>
      </w:r>
      <w:fldSimple w:instr=" SEQ Table \* ARABIC ">
        <w:r w:rsidR="00F86A7F">
          <w:rPr>
            <w:noProof/>
          </w:rPr>
          <w:t>3</w:t>
        </w:r>
      </w:fldSimple>
      <w:bookmarkEnd w:id="91"/>
      <w:r>
        <w:t xml:space="preserve">: </w:t>
      </w:r>
      <w:r w:rsidRPr="00ED7B61">
        <w:t xml:space="preserve">Micro-mixing effect </w:t>
      </w:r>
      <w:r>
        <w:t>on conversion by reaction order</w:t>
      </w:r>
      <w:r w:rsidR="00302236">
        <w:t xml:space="preserve"> </w:t>
      </w:r>
      <w:r w:rsidR="009204A1">
        <w:fldChar w:fldCharType="begin"/>
      </w:r>
      <w:r w:rsidR="00A36851">
        <w:rPr>
          <w:caps w:val="0"/>
        </w:rPr>
        <w:instrText xml:space="preserve"> ADDIN ZOTERO_ITEM CSL_CITATION {"citationID":"Zg9MiYK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A36851" w:rsidRPr="00A36851">
        <w:rPr>
          <w:rFonts w:ascii="Calibri" w:hAnsi="Calibri" w:cs="Calibri"/>
        </w:rPr>
        <w:t>[54]</w:t>
      </w:r>
      <w:bookmarkEnd w:id="92"/>
      <w:r w:rsidR="009204A1">
        <w:fldChar w:fldCharType="end"/>
      </w:r>
    </w:p>
    <w:p w14:paraId="16526198" w14:textId="77777777"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F86A7F">
        <w:t xml:space="preserve">Table </w:t>
      </w:r>
      <w:r w:rsidR="00F86A7F">
        <w:rPr>
          <w:noProof/>
        </w:rPr>
        <w:t>3</w:t>
      </w:r>
      <w:r w:rsidR="009204A1">
        <w:fldChar w:fldCharType="end"/>
      </w:r>
      <w:r w:rsidR="009204A1" w:rsidRPr="009204A1">
        <w:t xml:space="preserve"> </w:t>
      </w:r>
      <w:r w:rsidR="009204A1">
        <w:fldChar w:fldCharType="begin"/>
      </w:r>
      <w:r w:rsidR="00A36851">
        <w:instrText xml:space="preserve"> ADDIN ZOTERO_ITEM CSL_CITATION {"citationID":"mqucjfkJ","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A36851" w:rsidRPr="00A36851">
        <w:rPr>
          <w:rFonts w:ascii="Calibri" w:hAnsi="Calibri" w:cs="Calibri"/>
        </w:rPr>
        <w:t>[55]</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A36851">
        <w:instrText xml:space="preserve"> ADDIN ZOTERO_ITEM CSL_CITATION {"citationID":"wCrtu6B4","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A36851" w:rsidRPr="00A36851">
        <w:rPr>
          <w:rFonts w:ascii="Calibri" w:hAnsi="Calibri" w:cs="Calibri"/>
        </w:rPr>
        <w:t>[54]</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A36851">
        <w:instrText xml:space="preserve"> ADDIN ZOTERO_ITEM CSL_CITATION {"citationID":"ZzQsLoH7","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A36851" w:rsidRPr="00A36851">
        <w:rPr>
          <w:rFonts w:ascii="Calibri" w:hAnsi="Calibri" w:cs="Calibri"/>
        </w:rPr>
        <w:t>[56]</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93" w:name="page19"/>
      <w:bookmarkEnd w:id="93"/>
    </w:p>
    <w:p w14:paraId="7176B6DE" w14:textId="77777777"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A36851">
        <w:instrText xml:space="preserve"> ADDIN ZOTERO_ITEM CSL_CITATION {"citationID":"lBaQXGtu","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A36851" w:rsidRPr="00A36851">
        <w:rPr>
          <w:rFonts w:ascii="Calibri" w:hAnsi="Calibri" w:cs="Calibri"/>
        </w:rPr>
        <w:t>[50]</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F86A7F">
        <w:t xml:space="preserve">Figure </w:t>
      </w:r>
      <w:r w:rsidR="00F86A7F">
        <w:rPr>
          <w:noProof/>
        </w:rPr>
        <w:t>2</w:t>
      </w:r>
      <w:r w:rsidR="00F86A7F">
        <w:t>.</w:t>
      </w:r>
      <w:r w:rsidR="00F86A7F">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14:paraId="72525AC1" w14:textId="77777777"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14:paraId="5C70A4E8" w14:textId="77777777" w:rsidR="00C461DD" w:rsidRDefault="00C461DD" w:rsidP="00C461DD">
      <w:pPr>
        <w:keepNext/>
        <w:jc w:val="center"/>
      </w:pPr>
      <w:r>
        <w:rPr>
          <w:noProof/>
          <w:sz w:val="20"/>
          <w:szCs w:val="20"/>
        </w:rPr>
        <w:drawing>
          <wp:inline distT="0" distB="0" distL="0" distR="0" wp14:anchorId="0A2EE855" wp14:editId="4493B85B">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72">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14:paraId="68734FCA" w14:textId="77777777" w:rsidR="00C461DD" w:rsidRDefault="00C461DD" w:rsidP="008C59A1">
      <w:pPr>
        <w:pStyle w:val="Caption"/>
        <w:rPr>
          <w:sz w:val="20"/>
          <w:szCs w:val="20"/>
        </w:rPr>
      </w:pPr>
      <w:bookmarkStart w:id="94" w:name="_Ref49097487"/>
      <w:bookmarkStart w:id="95" w:name="_Toc49196589"/>
      <w:r>
        <w:t xml:space="preserve">Figure </w:t>
      </w:r>
      <w:fldSimple w:instr=" STYLEREF 1 \s ">
        <w:r w:rsidR="00F86A7F">
          <w:rPr>
            <w:noProof/>
          </w:rPr>
          <w:t>2</w:t>
        </w:r>
      </w:fldSimple>
      <w:r w:rsidR="0090532E">
        <w:t>.</w:t>
      </w:r>
      <w:fldSimple w:instr=" SEQ Figure \* ARABIC \s 1 ">
        <w:r w:rsidR="00F86A7F">
          <w:rPr>
            <w:noProof/>
          </w:rPr>
          <w:t>10</w:t>
        </w:r>
      </w:fldSimple>
      <w:bookmarkEnd w:id="94"/>
      <w:r>
        <w:t xml:space="preserve">: </w:t>
      </w:r>
      <w:r w:rsidRPr="00C40C4F">
        <w:t>Demonstration of early vs late mixing</w:t>
      </w:r>
      <w:bookmarkEnd w:id="95"/>
    </w:p>
    <w:p w14:paraId="2AC8EDB9" w14:textId="77777777" w:rsidR="00653DB4" w:rsidRDefault="00653DB4">
      <w:pPr>
        <w:spacing w:line="200" w:lineRule="exact"/>
        <w:rPr>
          <w:sz w:val="20"/>
          <w:szCs w:val="20"/>
        </w:rPr>
      </w:pPr>
    </w:p>
    <w:p w14:paraId="795496EA" w14:textId="77777777" w:rsidR="00653DB4" w:rsidRDefault="00C17680" w:rsidP="007E2E5A">
      <w:pPr>
        <w:pStyle w:val="Heading3"/>
        <w:numPr>
          <w:ilvl w:val="0"/>
          <w:numId w:val="0"/>
        </w:numPr>
        <w:rPr>
          <w:sz w:val="20"/>
          <w:szCs w:val="20"/>
        </w:rPr>
      </w:pPr>
      <w:bookmarkStart w:id="96" w:name="_Toc49196524"/>
      <w:r>
        <w:t>2.3.3</w:t>
      </w:r>
      <w:r>
        <w:tab/>
        <w:t xml:space="preserve">Dead </w:t>
      </w:r>
      <w:r w:rsidR="00253BAD">
        <w:t>S</w:t>
      </w:r>
      <w:r w:rsidR="00A33B95">
        <w:t>pace and By-passing</w:t>
      </w:r>
      <w:bookmarkEnd w:id="96"/>
    </w:p>
    <w:p w14:paraId="3D2E7E80" w14:textId="77777777" w:rsidR="00653DB4" w:rsidRDefault="00653DB4">
      <w:pPr>
        <w:spacing w:line="326" w:lineRule="exact"/>
        <w:rPr>
          <w:sz w:val="20"/>
          <w:szCs w:val="20"/>
        </w:rPr>
      </w:pPr>
    </w:p>
    <w:p w14:paraId="3BB7D921" w14:textId="77777777"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14:paraId="17119EA8" w14:textId="77777777" w:rsidR="00C33395" w:rsidRDefault="00C33395" w:rsidP="0064783A"/>
    <w:p w14:paraId="1A005A71" w14:textId="77777777" w:rsidR="00653DB4" w:rsidRDefault="00CC06FF" w:rsidP="00C33395">
      <w:pPr>
        <w:ind w:firstLine="720"/>
      </w:pPr>
      <w:r>
        <w:t>These conditions ar</w:t>
      </w:r>
      <w:r w:rsidR="006F5F97">
        <w:t>e understood by modeling them</w:t>
      </w:r>
      <w:r w:rsidR="006F5F97">
        <w:fldChar w:fldCharType="begin"/>
      </w:r>
      <w:r w:rsidR="00A36851">
        <w:instrText xml:space="preserve"> ADDIN ZOTERO_ITEM CSL_CITATION {"citationID":"bnCXgMoO","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A36851" w:rsidRPr="00A36851">
        <w:rPr>
          <w:rFonts w:ascii="Calibri" w:hAnsi="Calibri" w:cs="Calibri"/>
        </w:rPr>
        <w:t>[55]</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14:paraId="1A9A5880" w14:textId="77777777" w:rsidR="00340BAC" w:rsidRDefault="00340BAC" w:rsidP="00C33395">
      <w:pPr>
        <w:ind w:firstLine="720"/>
        <w:rPr>
          <w:sz w:val="20"/>
          <w:szCs w:val="20"/>
        </w:rPr>
      </w:pPr>
    </w:p>
    <w:p w14:paraId="2E41E9DD" w14:textId="77777777" w:rsidR="00653DB4" w:rsidRPr="004A6AFB" w:rsidRDefault="00052B0A" w:rsidP="0064783A">
      <w:pPr>
        <w:rPr>
          <w:sz w:val="20"/>
          <w:szCs w:val="20"/>
        </w:rPr>
      </w:pPr>
      <m:oMathPara>
        <m:oMath>
          <m:r>
            <w:rPr>
              <w:rFonts w:ascii="Cambria Math" w:hAnsi="Cambria Math"/>
              <w:szCs w:val="24"/>
            </w:rPr>
            <m:t>τ=V/v</m:t>
          </m:r>
        </m:oMath>
      </m:oMathPara>
    </w:p>
    <w:p w14:paraId="31B58214" w14:textId="77777777" w:rsidR="004A6AFB" w:rsidRDefault="004A6AFB" w:rsidP="0064783A">
      <w:pPr>
        <w:rPr>
          <w:sz w:val="20"/>
          <w:szCs w:val="20"/>
        </w:rPr>
      </w:pPr>
    </w:p>
    <w:p w14:paraId="1B4BF4FC" w14:textId="77777777"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14:paraId="4C023878" w14:textId="77777777" w:rsidR="004A6AFB" w:rsidRPr="00340BAC" w:rsidRDefault="004A6AFB" w:rsidP="0064783A">
      <w:pPr>
        <w:rPr>
          <w:szCs w:val="24"/>
        </w:rPr>
      </w:pPr>
    </w:p>
    <w:p w14:paraId="0C3D3408" w14:textId="77777777" w:rsidR="00653DB4" w:rsidRPr="00052B0A" w:rsidRDefault="00A37D18"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14:paraId="2301C19E" w14:textId="77777777" w:rsidR="00C17680" w:rsidRDefault="00C17680" w:rsidP="0064783A"/>
    <w:p w14:paraId="156D9268" w14:textId="77777777"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14:paraId="2796689D" w14:textId="77777777" w:rsidR="004A6AFB" w:rsidRDefault="004A6AFB" w:rsidP="0064783A"/>
    <w:p w14:paraId="503817CA" w14:textId="77777777" w:rsidR="00653DB4" w:rsidRPr="00C17680" w:rsidRDefault="00A37D1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14:paraId="12F58889" w14:textId="77777777" w:rsidR="00A86FF7" w:rsidRPr="00C17680" w:rsidRDefault="00A86FF7" w:rsidP="0064783A">
      <w:pPr>
        <w:rPr>
          <w:szCs w:val="24"/>
        </w:rPr>
      </w:pPr>
    </w:p>
    <w:p w14:paraId="7083B5AD" w14:textId="77777777" w:rsidR="00052B0A" w:rsidRPr="00C17680" w:rsidRDefault="00A37D1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14:paraId="07DD99C0" w14:textId="77777777" w:rsidR="00052B0A" w:rsidRPr="00052B0A" w:rsidRDefault="00052B0A" w:rsidP="0064783A">
      <w:pPr>
        <w:rPr>
          <w:sz w:val="20"/>
          <w:szCs w:val="20"/>
        </w:rPr>
      </w:pPr>
    </w:p>
    <w:p w14:paraId="5B5FFD71" w14:textId="77777777" w:rsidR="00653DB4" w:rsidRDefault="009D534C" w:rsidP="0064783A">
      <w:r>
        <w:t>Followed by</w:t>
      </w:r>
      <w:r w:rsidR="00A33B95">
        <w:t xml:space="preserve"> the ratio of the two MRTs:</w:t>
      </w:r>
    </w:p>
    <w:p w14:paraId="0C8AB5B7" w14:textId="77777777" w:rsidR="006F5F97" w:rsidRDefault="006F5F97" w:rsidP="0064783A"/>
    <w:p w14:paraId="4069E2E8" w14:textId="77777777" w:rsidR="00A86FF7" w:rsidRPr="00C17680" w:rsidRDefault="00A37D18"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14:paraId="3932A550" w14:textId="77777777" w:rsidR="006F5F97" w:rsidRPr="00C17680" w:rsidRDefault="006F5F97" w:rsidP="0064783A">
      <w:pPr>
        <w:rPr>
          <w:szCs w:val="24"/>
        </w:rPr>
      </w:pPr>
    </w:p>
    <w:p w14:paraId="66FCCF64" w14:textId="77777777" w:rsidR="00A86FF7" w:rsidRPr="00C17680" w:rsidRDefault="00A37D18"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14:paraId="0BAD2DA9" w14:textId="77777777" w:rsidR="006F5F97" w:rsidRPr="00C17680" w:rsidRDefault="006F5F97" w:rsidP="0064783A">
      <w:pPr>
        <w:rPr>
          <w:szCs w:val="24"/>
        </w:rPr>
      </w:pPr>
    </w:p>
    <w:p w14:paraId="0DBD6951" w14:textId="77777777" w:rsidR="004A6AFB" w:rsidRPr="00C17680" w:rsidRDefault="00A37D1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14:paraId="367DEF64" w14:textId="77777777" w:rsidR="00653DB4" w:rsidRDefault="00653DB4" w:rsidP="0064783A">
      <w:pPr>
        <w:rPr>
          <w:sz w:val="20"/>
          <w:szCs w:val="20"/>
        </w:rPr>
      </w:pPr>
    </w:p>
    <w:p w14:paraId="18559431" w14:textId="77777777"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14:paraId="2622CC82" w14:textId="77777777" w:rsidR="00653DB4" w:rsidRDefault="00653DB4" w:rsidP="0064783A">
      <w:pPr>
        <w:rPr>
          <w:sz w:val="20"/>
          <w:szCs w:val="20"/>
        </w:rPr>
      </w:pPr>
    </w:p>
    <w:p w14:paraId="200C4D41" w14:textId="77777777"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14:paraId="12FC68AB" w14:textId="77777777" w:rsidR="004A6AFB" w:rsidRDefault="004A6AFB" w:rsidP="0064783A">
      <w:pPr>
        <w:rPr>
          <w:sz w:val="20"/>
          <w:szCs w:val="20"/>
        </w:rPr>
      </w:pPr>
    </w:p>
    <w:p w14:paraId="7848287B" w14:textId="77777777"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14:paraId="0345F804" w14:textId="77777777" w:rsidR="00751F11" w:rsidRDefault="00751F11" w:rsidP="0064783A"/>
    <w:p w14:paraId="2E485259" w14:textId="77777777" w:rsidR="00653DB4" w:rsidRDefault="00A33B95" w:rsidP="0064783A">
      <w:r>
        <w:t>Where the new observed MRT is:</w:t>
      </w:r>
    </w:p>
    <w:p w14:paraId="278BF036" w14:textId="77777777" w:rsidR="004A6AFB" w:rsidRDefault="004A6AFB">
      <w:pPr>
        <w:rPr>
          <w:sz w:val="20"/>
          <w:szCs w:val="20"/>
        </w:rPr>
      </w:pPr>
    </w:p>
    <w:p w14:paraId="3E8B03DC" w14:textId="77777777" w:rsidR="00653DB4" w:rsidRPr="0064783A" w:rsidRDefault="00A37D18">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14:paraId="761FEA42" w14:textId="77777777" w:rsidR="0064783A" w:rsidRPr="0064783A" w:rsidRDefault="0064783A"/>
    <w:p w14:paraId="416ACFED" w14:textId="77777777" w:rsidR="00653DB4" w:rsidRDefault="004B7C7F" w:rsidP="000306A9">
      <w:bookmarkStart w:id="97" w:name="page21"/>
      <w:bookmarkEnd w:id="97"/>
      <w:proofErr w:type="gramStart"/>
      <w:r>
        <w:t>And then</w:t>
      </w:r>
      <w:proofErr w:type="gramEnd"/>
      <w:r w:rsidR="00A33B95">
        <w:t xml:space="preserve"> comparing the ratio of the two MRTs:</w:t>
      </w:r>
    </w:p>
    <w:p w14:paraId="39B78AF1" w14:textId="77777777" w:rsidR="00657300" w:rsidRDefault="00657300" w:rsidP="00751F11"/>
    <w:p w14:paraId="515A2334" w14:textId="77777777" w:rsidR="00657300" w:rsidRPr="00C17680" w:rsidRDefault="00A37D18"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14:paraId="0A057210" w14:textId="77777777" w:rsidR="00657300" w:rsidRPr="00C17680" w:rsidRDefault="00657300" w:rsidP="00657300">
      <w:pPr>
        <w:rPr>
          <w:szCs w:val="24"/>
        </w:rPr>
      </w:pPr>
    </w:p>
    <w:p w14:paraId="0DF58012" w14:textId="77777777" w:rsidR="00657300" w:rsidRPr="00C17680" w:rsidRDefault="00A37D18"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14:paraId="1E3EE51E" w14:textId="77777777" w:rsidR="00657300" w:rsidRPr="00C17680" w:rsidRDefault="00657300" w:rsidP="00657300">
      <w:pPr>
        <w:rPr>
          <w:szCs w:val="24"/>
        </w:rPr>
      </w:pPr>
    </w:p>
    <w:p w14:paraId="6DE87AAD" w14:textId="77777777" w:rsidR="00657300" w:rsidRPr="00C17680" w:rsidRDefault="00A37D18"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14:paraId="0AB72355" w14:textId="77777777" w:rsidR="00657300" w:rsidRPr="00657300" w:rsidRDefault="00657300" w:rsidP="00751F11"/>
    <w:p w14:paraId="2ED31752" w14:textId="77777777"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14:paraId="73327B67" w14:textId="77777777" w:rsidR="00657300" w:rsidRDefault="00657300" w:rsidP="00657300">
      <w:pPr>
        <w:ind w:left="340"/>
        <w:rPr>
          <w:sz w:val="20"/>
          <w:szCs w:val="20"/>
        </w:rPr>
      </w:pPr>
    </w:p>
    <w:p w14:paraId="72B51DB8" w14:textId="77777777" w:rsidR="00657300" w:rsidRPr="00657300" w:rsidRDefault="00A37D18"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14:paraId="29420D10" w14:textId="77777777" w:rsidR="00657300" w:rsidRDefault="00657300" w:rsidP="00657300">
      <w:pPr>
        <w:ind w:left="340"/>
        <w:rPr>
          <w:sz w:val="20"/>
          <w:szCs w:val="20"/>
        </w:rPr>
      </w:pPr>
    </w:p>
    <w:p w14:paraId="65FBE3F8" w14:textId="77777777" w:rsidR="007E2E5A" w:rsidRDefault="007E2E5A">
      <w:pPr>
        <w:spacing w:line="240" w:lineRule="auto"/>
        <w:rPr>
          <w:rFonts w:asciiTheme="majorHAnsi" w:eastAsiaTheme="majorEastAsia" w:hAnsiTheme="majorHAnsi" w:cstheme="majorBidi"/>
          <w:color w:val="1F4D78" w:themeColor="accent1" w:themeShade="7F"/>
          <w:szCs w:val="24"/>
        </w:rPr>
      </w:pPr>
      <w:r>
        <w:br w:type="page"/>
      </w:r>
    </w:p>
    <w:p w14:paraId="0B65940A" w14:textId="77777777" w:rsidR="00653DB4" w:rsidRDefault="00A33B95" w:rsidP="0064783A">
      <w:pPr>
        <w:pStyle w:val="Heading3"/>
        <w:rPr>
          <w:sz w:val="20"/>
          <w:szCs w:val="20"/>
        </w:rPr>
      </w:pPr>
      <w:bookmarkStart w:id="98" w:name="_Toc49196525"/>
      <w:r>
        <w:lastRenderedPageBreak/>
        <w:t>2.3.4</w:t>
      </w:r>
      <w:r>
        <w:tab/>
        <w:t>Hold-back and Segregation</w:t>
      </w:r>
      <w:bookmarkEnd w:id="98"/>
    </w:p>
    <w:p w14:paraId="52ECE92C" w14:textId="77777777" w:rsidR="00653DB4" w:rsidRDefault="00653DB4">
      <w:pPr>
        <w:spacing w:line="269" w:lineRule="exact"/>
        <w:rPr>
          <w:sz w:val="20"/>
          <w:szCs w:val="20"/>
        </w:rPr>
      </w:pPr>
    </w:p>
    <w:p w14:paraId="65BA16E5" w14:textId="77777777"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A36851">
        <w:instrText xml:space="preserve"> ADDIN ZOTERO_ITEM CSL_CITATION {"citationID":"vo4IR7Ti","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A36851" w:rsidRPr="00A36851">
        <w:rPr>
          <w:rFonts w:ascii="Calibri" w:hAnsi="Calibri" w:cs="Calibri"/>
        </w:rPr>
        <w:t>[49]</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14:paraId="2F0D4E32" w14:textId="77777777" w:rsidR="00653DB4" w:rsidRDefault="00653DB4" w:rsidP="0064783A">
      <w:pPr>
        <w:rPr>
          <w:sz w:val="20"/>
          <w:szCs w:val="20"/>
        </w:rPr>
      </w:pPr>
    </w:p>
    <w:p w14:paraId="2C7DA96F" w14:textId="77777777"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14:paraId="6BD9D5EC" w14:textId="77777777" w:rsidR="00653DB4" w:rsidRPr="00751F11" w:rsidRDefault="00653DB4" w:rsidP="0064783A">
      <w:pPr>
        <w:rPr>
          <w:szCs w:val="24"/>
        </w:rPr>
      </w:pPr>
    </w:p>
    <w:p w14:paraId="1EF0AD55" w14:textId="77777777"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14:paraId="12364D41" w14:textId="77777777" w:rsidR="00653DB4" w:rsidRDefault="00653DB4" w:rsidP="0064783A">
      <w:pPr>
        <w:rPr>
          <w:sz w:val="20"/>
          <w:szCs w:val="20"/>
        </w:rPr>
      </w:pPr>
    </w:p>
    <w:p w14:paraId="483E7301" w14:textId="77777777"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86A7F">
        <w:t xml:space="preserve">Figure </w:t>
      </w:r>
      <w:r w:rsidR="00F86A7F">
        <w:rPr>
          <w:noProof/>
        </w:rPr>
        <w:t>2</w:t>
      </w:r>
      <w:r w:rsidR="00F86A7F">
        <w:t>.</w:t>
      </w:r>
      <w:r w:rsidR="00F86A7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14:paraId="1ECED6A4" w14:textId="77777777"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72144CBA" wp14:editId="0FD07B54">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14:paraId="2BB841A0" w14:textId="77777777" w:rsidR="00A37D18" w:rsidRPr="00B35BA3" w:rsidRDefault="00A37D18" w:rsidP="008C59A1">
                            <w:pPr>
                              <w:pStyle w:val="Caption"/>
                              <w:rPr>
                                <w:noProof/>
                              </w:rPr>
                            </w:pPr>
                            <w:bookmarkStart w:id="99" w:name="_Ref48317577"/>
                            <w:bookmarkStart w:id="100" w:name="_Toc49196590"/>
                            <w:r>
                              <w:t xml:space="preserve">Figure </w:t>
                            </w:r>
                            <w:fldSimple w:instr=" STYLEREF 1 \s ">
                              <w:r>
                                <w:rPr>
                                  <w:noProof/>
                                </w:rPr>
                                <w:t>2</w:t>
                              </w:r>
                            </w:fldSimple>
                            <w:r>
                              <w:t>.</w:t>
                            </w:r>
                            <w:fldSimple w:instr=" SEQ Figure \* ARABIC \s 1 ">
                              <w:r>
                                <w:rPr>
                                  <w:noProof/>
                                </w:rPr>
                                <w:t>11</w:t>
                              </w:r>
                            </w:fldSimple>
                            <w:bookmarkEnd w:id="99"/>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44CBA" id="Text Box 38" o:spid="_x0000_s1037"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Ok4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JjeQBygvhB2h7x7v5EbThVvhw7NAaheCSyMQnmipDLQFh6vFWQ3442/+mE8q&#10;UpSzltqv4P77SaDizHy1pG/s1cHAwTgMhj01ayCoExouJ5NJBzCYwawQmheajFW8hULCSrqr4GEw&#10;16EfAposqVarlEQd6UTY2p2TsfRA7L57EeiusgRS8xGGxhT5G3X63KSPW50CUZ2ki8T2LF75pm5O&#10;4l8nL47Lr/uU9fp/WP4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A2kOk4LwIAAGcEAAAOAAAAAAAAAAAAAAAAAC4C&#10;AABkcnMvZTJvRG9jLnhtbFBLAQItABQABgAIAAAAIQAyHe3r4AAAAAgBAAAPAAAAAAAAAAAAAAAA&#10;AIkEAABkcnMvZG93bnJldi54bWxQSwUGAAAAAAQABADzAAAAlgUAAAAA&#10;" stroked="f">
                <v:textbox style="mso-fit-shape-to-text:t" inset="0,0,0,0">
                  <w:txbxContent>
                    <w:p w14:paraId="2BB841A0" w14:textId="77777777" w:rsidR="00A37D18" w:rsidRPr="00B35BA3" w:rsidRDefault="00A37D18" w:rsidP="008C59A1">
                      <w:pPr>
                        <w:pStyle w:val="Caption"/>
                        <w:rPr>
                          <w:noProof/>
                        </w:rPr>
                      </w:pPr>
                      <w:bookmarkStart w:id="101" w:name="_Ref48317577"/>
                      <w:bookmarkStart w:id="102" w:name="_Toc49196590"/>
                      <w:r>
                        <w:t xml:space="preserve">Figure </w:t>
                      </w:r>
                      <w:fldSimple w:instr=" STYLEREF 1 \s ">
                        <w:r>
                          <w:rPr>
                            <w:noProof/>
                          </w:rPr>
                          <w:t>2</w:t>
                        </w:r>
                      </w:fldSimple>
                      <w:r>
                        <w:t>.</w:t>
                      </w:r>
                      <w:fldSimple w:instr=" SEQ Figure \* ARABIC \s 1 ">
                        <w:r>
                          <w:rPr>
                            <w:noProof/>
                          </w:rPr>
                          <w:t>11</w:t>
                        </w:r>
                      </w:fldSimple>
                      <w:bookmarkEnd w:id="101"/>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2"/>
                      <w:r>
                        <w:fldChar w:fldCharType="end"/>
                      </w:r>
                    </w:p>
                  </w:txbxContent>
                </v:textbox>
                <w10:wrap type="topAndBottom"/>
              </v:shape>
            </w:pict>
          </mc:Fallback>
        </mc:AlternateContent>
      </w:r>
      <w:r>
        <w:rPr>
          <w:noProof/>
        </w:rPr>
        <w:drawing>
          <wp:anchor distT="0" distB="0" distL="114300" distR="114300" simplePos="0" relativeHeight="251841024" behindDoc="0" locked="0" layoutInCell="1" allowOverlap="1" wp14:anchorId="4C17ED74" wp14:editId="4CFD4DDC">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73">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14:paraId="000D0CED" w14:textId="77777777"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14:paraId="0FB58E2F" w14:textId="77777777"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2CA0DF25" wp14:editId="329D4956">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47EBB828" w14:textId="77777777" w:rsidR="00A37D18" w:rsidRPr="00E9062C" w:rsidRDefault="00A37D18" w:rsidP="008C59A1">
                            <w:pPr>
                              <w:pStyle w:val="Caption"/>
                              <w:rPr>
                                <w:noProof/>
                              </w:rPr>
                            </w:pPr>
                            <w:bookmarkStart w:id="103" w:name="_Ref48317914"/>
                            <w:bookmarkStart w:id="104" w:name="_Toc49196591"/>
                            <w:r>
                              <w:t xml:space="preserve">Figure </w:t>
                            </w:r>
                            <w:fldSimple w:instr=" STYLEREF 1 \s ">
                              <w:r>
                                <w:rPr>
                                  <w:noProof/>
                                </w:rPr>
                                <w:t>2</w:t>
                              </w:r>
                            </w:fldSimple>
                            <w:r>
                              <w:t>.</w:t>
                            </w:r>
                            <w:fldSimple w:instr=" SEQ Figure \* ARABIC \s 1 ">
                              <w:r>
                                <w:rPr>
                                  <w:noProof/>
                                </w:rPr>
                                <w:t>12</w:t>
                              </w:r>
                            </w:fldSimple>
                            <w:bookmarkEnd w:id="103"/>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A0DF25" id="Text Box 72" o:spid="_x0000_s1038"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Vp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8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QiFaTACAABnBAAADgAAAAAAAAAAAAAAAAAu&#10;AgAAZHJzL2Uyb0RvYy54bWxQSwECLQAUAAYACAAAACEAL3G4xeAAAAAJAQAADwAAAAAAAAAAAAAA&#10;AACKBAAAZHJzL2Rvd25yZXYueG1sUEsFBgAAAAAEAAQA8wAAAJcFAAAAAA==&#10;" stroked="f">
                <v:textbox style="mso-fit-shape-to-text:t" inset="0,0,0,0">
                  <w:txbxContent>
                    <w:p w14:paraId="47EBB828" w14:textId="77777777" w:rsidR="00A37D18" w:rsidRPr="00E9062C" w:rsidRDefault="00A37D18" w:rsidP="008C59A1">
                      <w:pPr>
                        <w:pStyle w:val="Caption"/>
                        <w:rPr>
                          <w:noProof/>
                        </w:rPr>
                      </w:pPr>
                      <w:bookmarkStart w:id="105" w:name="_Ref48317914"/>
                      <w:bookmarkStart w:id="106" w:name="_Toc49196591"/>
                      <w:r>
                        <w:t xml:space="preserve">Figure </w:t>
                      </w:r>
                      <w:fldSimple w:instr=" STYLEREF 1 \s ">
                        <w:r>
                          <w:rPr>
                            <w:noProof/>
                          </w:rPr>
                          <w:t>2</w:t>
                        </w:r>
                      </w:fldSimple>
                      <w:r>
                        <w:t>.</w:t>
                      </w:r>
                      <w:fldSimple w:instr=" SEQ Figure \* ARABIC \s 1 ">
                        <w:r>
                          <w:rPr>
                            <w:noProof/>
                          </w:rPr>
                          <w:t>12</w:t>
                        </w:r>
                      </w:fldSimple>
                      <w:bookmarkEnd w:id="105"/>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6"/>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14:anchorId="5713393D" wp14:editId="1787C090">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4">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14:paraId="431C4963" w14:textId="77777777" w:rsidR="00551648" w:rsidRPr="00551648" w:rsidRDefault="00551648" w:rsidP="00551648"/>
    <w:p w14:paraId="2F3837D2" w14:textId="77777777" w:rsidR="00551648" w:rsidRPr="00551648" w:rsidRDefault="00551648" w:rsidP="00551648"/>
    <w:p w14:paraId="1AC24749" w14:textId="77777777" w:rsidR="00551648" w:rsidRPr="00551648" w:rsidRDefault="00551648" w:rsidP="00551648"/>
    <w:p w14:paraId="2A3586C0" w14:textId="77777777" w:rsidR="00551648" w:rsidRPr="00551648" w:rsidRDefault="00551648" w:rsidP="00551648"/>
    <w:p w14:paraId="627F354F" w14:textId="77777777" w:rsidR="00551648" w:rsidRPr="00551648" w:rsidRDefault="00551648" w:rsidP="00551648"/>
    <w:p w14:paraId="452D156E" w14:textId="77777777" w:rsidR="00551648" w:rsidRPr="00551648" w:rsidRDefault="00551648" w:rsidP="00551648"/>
    <w:p w14:paraId="6D9BEEDB" w14:textId="77777777" w:rsidR="00551648" w:rsidRPr="00551648" w:rsidRDefault="00551648" w:rsidP="00551648"/>
    <w:p w14:paraId="122735DB" w14:textId="77777777"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4DF32143" wp14:editId="034FF616">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016DFB07" w14:textId="77777777" w:rsidR="00A37D18" w:rsidRPr="00257106" w:rsidRDefault="00A37D18" w:rsidP="008C59A1">
                            <w:pPr>
                              <w:pStyle w:val="Caption"/>
                              <w:rPr>
                                <w:noProof/>
                              </w:rPr>
                            </w:pPr>
                            <w:bookmarkStart w:id="107" w:name="_Ref48318019"/>
                            <w:bookmarkStart w:id="108" w:name="_Ref48318014"/>
                            <w:bookmarkStart w:id="109" w:name="_Toc49196592"/>
                            <w:r w:rsidRPr="00257106">
                              <w:t xml:space="preserve">Figure </w:t>
                            </w:r>
                            <w:fldSimple w:instr=" STYLEREF 1 \s ">
                              <w:r>
                                <w:rPr>
                                  <w:noProof/>
                                </w:rPr>
                                <w:t>2</w:t>
                              </w:r>
                            </w:fldSimple>
                            <w:r>
                              <w:t>.</w:t>
                            </w:r>
                            <w:fldSimple w:instr=" SEQ Figure \* ARABIC \s 1 ">
                              <w:r>
                                <w:rPr>
                                  <w:noProof/>
                                </w:rPr>
                                <w:t>13</w:t>
                              </w:r>
                            </w:fldSimple>
                            <w:bookmarkEnd w:id="107"/>
                            <w:r w:rsidRPr="00257106">
                              <w:t>: Segregation quantity (S) with dead space</w:t>
                            </w:r>
                            <w:bookmarkEnd w:id="108"/>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32143" id="Text Box 104" o:spid="_x0000_s1039"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DrcyRaLwIAAGkEAAAOAAAAAAAAAAAAAAAAAC4C&#10;AABkcnMvZTJvRG9jLnhtbFBLAQItABQABgAIAAAAIQB8c97q4AAAAAoBAAAPAAAAAAAAAAAAAAAA&#10;AIkEAABkcnMvZG93bnJldi54bWxQSwUGAAAAAAQABADzAAAAlgUAAAAA&#10;" stroked="f">
                <v:textbox style="mso-fit-shape-to-text:t" inset="0,0,0,0">
                  <w:txbxContent>
                    <w:p w14:paraId="016DFB07" w14:textId="77777777" w:rsidR="00A37D18" w:rsidRPr="00257106" w:rsidRDefault="00A37D18" w:rsidP="008C59A1">
                      <w:pPr>
                        <w:pStyle w:val="Caption"/>
                        <w:rPr>
                          <w:noProof/>
                        </w:rPr>
                      </w:pPr>
                      <w:bookmarkStart w:id="110" w:name="_Ref48318019"/>
                      <w:bookmarkStart w:id="111" w:name="_Ref48318014"/>
                      <w:bookmarkStart w:id="112" w:name="_Toc49196592"/>
                      <w:r w:rsidRPr="00257106">
                        <w:t xml:space="preserve">Figure </w:t>
                      </w:r>
                      <w:fldSimple w:instr=" STYLEREF 1 \s ">
                        <w:r>
                          <w:rPr>
                            <w:noProof/>
                          </w:rPr>
                          <w:t>2</w:t>
                        </w:r>
                      </w:fldSimple>
                      <w:r>
                        <w:t>.</w:t>
                      </w:r>
                      <w:fldSimple w:instr=" SEQ Figure \* ARABIC \s 1 ">
                        <w:r>
                          <w:rPr>
                            <w:noProof/>
                          </w:rPr>
                          <w:t>13</w:t>
                        </w:r>
                      </w:fldSimple>
                      <w:bookmarkEnd w:id="110"/>
                      <w:r w:rsidRPr="00257106">
                        <w:t>: Segregation quantity (S) with dead space</w:t>
                      </w:r>
                      <w:bookmarkEnd w:id="111"/>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2"/>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14:anchorId="2DA06F4D" wp14:editId="7EDAB77C">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5">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14:paraId="0549D46D" w14:textId="77777777" w:rsidR="00653DB4" w:rsidRDefault="00A33B95" w:rsidP="00B55471">
      <w:pPr>
        <w:pStyle w:val="Heading2"/>
        <w:numPr>
          <w:ilvl w:val="0"/>
          <w:numId w:val="0"/>
        </w:numPr>
        <w:rPr>
          <w:sz w:val="20"/>
          <w:szCs w:val="20"/>
        </w:rPr>
      </w:pPr>
      <w:bookmarkStart w:id="113" w:name="_Toc49196526"/>
      <w:r>
        <w:t>2.4</w:t>
      </w:r>
      <w:r>
        <w:tab/>
        <w:t>Ideal Models</w:t>
      </w:r>
      <w:bookmarkEnd w:id="113"/>
    </w:p>
    <w:p w14:paraId="7C67001C" w14:textId="77777777" w:rsidR="00653DB4" w:rsidRDefault="00653DB4">
      <w:pPr>
        <w:spacing w:line="332" w:lineRule="exact"/>
        <w:rPr>
          <w:sz w:val="20"/>
          <w:szCs w:val="20"/>
        </w:rPr>
      </w:pPr>
    </w:p>
    <w:p w14:paraId="167C19F3" w14:textId="77777777"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A36851">
        <w:instrText xml:space="preserve"> ADDIN ZOTERO_ITEM CSL_CITATION {"citationID":"ouoYRNZu","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A36851" w:rsidRPr="00A36851">
        <w:rPr>
          <w:rFonts w:ascii="Calibri" w:hAnsi="Calibri" w:cs="Calibri"/>
        </w:rPr>
        <w:t>[51]</w:t>
      </w:r>
      <w:r w:rsidR="00744821">
        <w:fldChar w:fldCharType="end"/>
      </w:r>
      <w:r>
        <w:t>. Performing the Macroscopic Molar balance for the system obtains:</w:t>
      </w:r>
    </w:p>
    <w:p w14:paraId="31FC48C8" w14:textId="77777777"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14:paraId="02781CFD" w14:textId="77777777">
        <w:trPr>
          <w:trHeight w:val="253"/>
        </w:trPr>
        <w:tc>
          <w:tcPr>
            <w:tcW w:w="5980" w:type="dxa"/>
            <w:vAlign w:val="bottom"/>
          </w:tcPr>
          <w:p w14:paraId="368101C4" w14:textId="77777777" w:rsidR="00653DB4" w:rsidRDefault="00985B0B" w:rsidP="00B55471">
            <w:pPr>
              <w:jc w:val="right"/>
              <w:rPr>
                <w:sz w:val="20"/>
                <w:szCs w:val="20"/>
              </w:rPr>
            </w:pPr>
            <w:r>
              <w:t>[accumulation] = [flow in]  [f</w:t>
            </w:r>
            <w:r w:rsidR="00A33B95">
              <w:t>low out] + [generation]</w:t>
            </w:r>
          </w:p>
        </w:tc>
        <w:tc>
          <w:tcPr>
            <w:tcW w:w="1160" w:type="dxa"/>
            <w:vAlign w:val="bottom"/>
          </w:tcPr>
          <w:p w14:paraId="0E2D7F44" w14:textId="77777777" w:rsidR="00653DB4" w:rsidRDefault="00A33B95" w:rsidP="00B55471">
            <w:pPr>
              <w:jc w:val="right"/>
              <w:rPr>
                <w:sz w:val="20"/>
                <w:szCs w:val="20"/>
              </w:rPr>
            </w:pPr>
            <w:r>
              <w:t>(2.4)</w:t>
            </w:r>
          </w:p>
        </w:tc>
      </w:tr>
    </w:tbl>
    <w:p w14:paraId="54FCBBBF" w14:textId="77777777" w:rsidR="00653DB4" w:rsidRDefault="004B7C7F" w:rsidP="00B55471">
      <w:r>
        <w:t>Alternatively,</w:t>
      </w:r>
      <w:r w:rsidR="00A33B95">
        <w:t xml:space="preserve"> it </w:t>
      </w:r>
      <w:proofErr w:type="gramStart"/>
      <w:r w:rsidR="00A33B95">
        <w:t>can be represented mathematically as</w:t>
      </w:r>
      <w:proofErr w:type="gramEnd"/>
      <w:r w:rsidR="00A33B95">
        <w:t>:</w:t>
      </w:r>
    </w:p>
    <w:p w14:paraId="7EBB842C" w14:textId="77777777" w:rsidR="00171AF2" w:rsidRDefault="00171AF2" w:rsidP="00B55471">
      <w:pPr>
        <w:rPr>
          <w:sz w:val="20"/>
          <w:szCs w:val="20"/>
        </w:rPr>
      </w:pPr>
    </w:p>
    <w:p w14:paraId="7ACA9181" w14:textId="77777777" w:rsidR="00A4607E" w:rsidRPr="0064783A" w:rsidRDefault="00A37D18"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14:paraId="483CF614" w14:textId="77777777" w:rsidR="00171AF2" w:rsidRDefault="00171AF2" w:rsidP="00B55471"/>
    <w:p w14:paraId="65B92C9D" w14:textId="77777777"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14:paraId="0BF16A97" w14:textId="77777777"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14:paraId="4792D761" w14:textId="77777777" w:rsidR="00653DB4" w:rsidRDefault="00653DB4" w:rsidP="0064783A">
      <w:pPr>
        <w:rPr>
          <w:sz w:val="20"/>
          <w:szCs w:val="20"/>
        </w:rPr>
      </w:pPr>
    </w:p>
    <w:p w14:paraId="675D8ABD" w14:textId="77777777" w:rsidR="0064783A" w:rsidRDefault="00A37D18"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14:paraId="0AA06116" w14:textId="77777777" w:rsidR="0064783A" w:rsidRDefault="0064783A" w:rsidP="0064783A">
      <w:pPr>
        <w:jc w:val="right"/>
      </w:pPr>
    </w:p>
    <w:p w14:paraId="45B93619" w14:textId="77777777" w:rsidR="0064783A" w:rsidRDefault="00A37D18"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14:paraId="6D5D4441" w14:textId="77777777" w:rsidR="0064783A" w:rsidRPr="0064783A" w:rsidRDefault="0064783A" w:rsidP="0064783A">
      <w:pPr>
        <w:jc w:val="right"/>
        <w:rPr>
          <w:sz w:val="20"/>
          <w:szCs w:val="20"/>
        </w:rPr>
      </w:pPr>
    </w:p>
    <w:p w14:paraId="2E107663" w14:textId="77777777" w:rsidR="00653DB4" w:rsidRDefault="00A33B95" w:rsidP="0064783A">
      <w:r>
        <w:t>Substituting equation (2.7) into equation (2.5) to obtain:</w:t>
      </w:r>
    </w:p>
    <w:p w14:paraId="489A88B5" w14:textId="77777777" w:rsidR="00A4607E" w:rsidRDefault="00A4607E" w:rsidP="0064783A">
      <w:pPr>
        <w:rPr>
          <w:sz w:val="20"/>
          <w:szCs w:val="20"/>
        </w:rPr>
      </w:pPr>
    </w:p>
    <w:p w14:paraId="6B7B724D" w14:textId="77777777" w:rsidR="00A4607E" w:rsidRPr="00A4607E" w:rsidRDefault="00A37D18"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14:paraId="79DCD90C" w14:textId="77777777" w:rsidR="00A4607E" w:rsidRDefault="00A4607E" w:rsidP="0064783A">
      <w:pPr>
        <w:rPr>
          <w:sz w:val="20"/>
          <w:szCs w:val="20"/>
        </w:rPr>
      </w:pPr>
    </w:p>
    <w:p w14:paraId="287FA2EA" w14:textId="77777777"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14:paraId="4399A0BB" w14:textId="77777777" w:rsidR="00B538F3" w:rsidRDefault="00B538F3" w:rsidP="00B538F3">
      <w:pPr>
        <w:ind w:firstLine="339"/>
      </w:pPr>
    </w:p>
    <w:p w14:paraId="77B808D6" w14:textId="77777777"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14:paraId="6A37F0F3" w14:textId="77777777" w:rsidR="00B538F3" w:rsidRDefault="00B538F3" w:rsidP="0064783A">
      <w:pPr>
        <w:spacing w:line="233" w:lineRule="auto"/>
        <w:ind w:right="6" w:firstLine="339"/>
        <w:jc w:val="right"/>
        <w:rPr>
          <w:rFonts w:ascii="Arial" w:eastAsia="Arial" w:hAnsi="Arial" w:cs="Arial"/>
        </w:rPr>
      </w:pPr>
    </w:p>
    <w:p w14:paraId="7F239A2D" w14:textId="77777777"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14:paraId="13DEB2E0" w14:textId="77777777" w:rsidR="00E069D9" w:rsidRPr="0064783A" w:rsidRDefault="00A37D18"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14:paraId="6180FF09" w14:textId="77777777" w:rsidR="0064783A" w:rsidRDefault="0064783A">
      <w:pPr>
        <w:spacing w:line="194" w:lineRule="auto"/>
        <w:ind w:left="340"/>
        <w:rPr>
          <w:rFonts w:ascii="Arial" w:eastAsia="Arial" w:hAnsi="Arial" w:cs="Arial"/>
        </w:rPr>
      </w:pPr>
    </w:p>
    <w:p w14:paraId="2CC4D6EF" w14:textId="77777777"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14:paraId="1676606D" w14:textId="77777777" w:rsidR="0064783A" w:rsidRDefault="0064783A" w:rsidP="0064783A"/>
    <w:p w14:paraId="565DE1A8" w14:textId="77777777"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14:paraId="6AA6BC60" w14:textId="77777777" w:rsidR="00E069D9" w:rsidRDefault="00E069D9" w:rsidP="0064783A">
      <w:pPr>
        <w:rPr>
          <w:sz w:val="20"/>
          <w:szCs w:val="20"/>
        </w:rPr>
      </w:pPr>
    </w:p>
    <w:p w14:paraId="1995A09E" w14:textId="77777777" w:rsidR="00653DB4" w:rsidRDefault="004B7C7F" w:rsidP="0064783A">
      <w:bookmarkStart w:id="114" w:name="page24"/>
      <w:bookmarkEnd w:id="114"/>
      <w:r>
        <w:t>In addition,</w:t>
      </w:r>
      <w:r w:rsidR="00A33B95">
        <w:t xml:space="preserve"> substituting it back into equation (2.9):</w:t>
      </w:r>
    </w:p>
    <w:p w14:paraId="1C3F9CE6" w14:textId="77777777" w:rsidR="00E069D9" w:rsidRDefault="00E069D9" w:rsidP="0064783A">
      <w:pPr>
        <w:rPr>
          <w:sz w:val="20"/>
          <w:szCs w:val="20"/>
        </w:rPr>
      </w:pPr>
    </w:p>
    <w:p w14:paraId="4F72F2AE" w14:textId="77777777"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14:paraId="07D4CFDC" w14:textId="77777777" w:rsidR="00E069D9" w:rsidRDefault="00E069D9" w:rsidP="00E069D9">
      <w:pPr>
        <w:ind w:left="340"/>
        <w:jc w:val="right"/>
        <w:rPr>
          <w:sz w:val="20"/>
          <w:szCs w:val="20"/>
        </w:rPr>
      </w:pPr>
    </w:p>
    <w:p w14:paraId="0A36EBD0" w14:textId="77777777" w:rsidR="00653DB4" w:rsidRDefault="00A33B95" w:rsidP="0064783A">
      <w:pPr>
        <w:pStyle w:val="Heading3"/>
        <w:rPr>
          <w:sz w:val="20"/>
          <w:szCs w:val="20"/>
        </w:rPr>
      </w:pPr>
      <w:bookmarkStart w:id="115" w:name="_Toc49196527"/>
      <w:r>
        <w:t>2.4.1</w:t>
      </w:r>
      <w:r>
        <w:tab/>
        <w:t>Continuous Stirred Tank Reactor</w:t>
      </w:r>
      <w:bookmarkEnd w:id="115"/>
    </w:p>
    <w:p w14:paraId="78014993" w14:textId="77777777" w:rsidR="00653DB4" w:rsidRDefault="00653DB4">
      <w:pPr>
        <w:spacing w:line="258" w:lineRule="exact"/>
        <w:rPr>
          <w:sz w:val="20"/>
          <w:szCs w:val="20"/>
        </w:rPr>
      </w:pPr>
    </w:p>
    <w:p w14:paraId="64708363" w14:textId="77777777"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14:paraId="4B6D57E3" w14:textId="77777777" w:rsidR="00A43AC2" w:rsidRDefault="00A43AC2" w:rsidP="0064783A"/>
    <w:p w14:paraId="3CD18106" w14:textId="77777777"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14:paraId="4C4F89B0" w14:textId="77777777" w:rsidR="002B01D1" w:rsidRDefault="002B01D1" w:rsidP="0064783A"/>
    <w:p w14:paraId="2261FBDB" w14:textId="77777777" w:rsidR="00E069D9" w:rsidRDefault="00A43AC2" w:rsidP="0064783A">
      <w:r>
        <w:lastRenderedPageBreak/>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14:paraId="2407CF03" w14:textId="77777777" w:rsidR="002B01D1" w:rsidRDefault="002B01D1" w:rsidP="0064783A"/>
    <w:p w14:paraId="5A9D6062" w14:textId="77777777" w:rsidR="002B01D1" w:rsidRDefault="00A37D18"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14:paraId="62877594" w14:textId="77777777" w:rsidR="002B01D1" w:rsidRPr="002B01D1" w:rsidRDefault="002B01D1" w:rsidP="0064783A"/>
    <w:p w14:paraId="01B690C7" w14:textId="77777777"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14:paraId="53DCC5E2" w14:textId="77777777" w:rsidR="002B01D1" w:rsidRDefault="002B01D1" w:rsidP="0064783A"/>
    <w:p w14:paraId="57A053A8" w14:textId="77777777"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14:paraId="3CB63BBC" w14:textId="77777777" w:rsidR="002B01D1" w:rsidRDefault="002B01D1" w:rsidP="0064783A"/>
    <w:p w14:paraId="361E5DC2" w14:textId="77777777"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14:paraId="45FFB9BC" w14:textId="77777777" w:rsidR="002B01D1" w:rsidRDefault="002B01D1" w:rsidP="0064783A"/>
    <w:p w14:paraId="7E854E77" w14:textId="77777777"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14:paraId="5B201E05" w14:textId="77777777" w:rsidR="00E15840" w:rsidRDefault="00E15840" w:rsidP="002E2044"/>
    <w:p w14:paraId="7A2C8A24" w14:textId="77777777"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14:paraId="19BC8F9A" w14:textId="77777777" w:rsidR="00E15840" w:rsidRDefault="00E15840" w:rsidP="0064783A"/>
    <w:p w14:paraId="71DDB89F" w14:textId="77777777" w:rsidR="00E15840" w:rsidRDefault="00A37D18"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14:paraId="62009602" w14:textId="77777777" w:rsidR="004E3297" w:rsidRDefault="004E3297" w:rsidP="0064783A">
      <w:pPr>
        <w:jc w:val="right"/>
      </w:pPr>
    </w:p>
    <w:p w14:paraId="4B87BA72" w14:textId="77777777" w:rsidR="00E15840" w:rsidRDefault="002E2044" w:rsidP="0064783A">
      <w:r>
        <w:t>Substituting the integral back into equation (2.16)</w:t>
      </w:r>
      <w:r w:rsidR="00E15840" w:rsidRPr="00E15840">
        <w:t xml:space="preserve">: </w:t>
      </w:r>
    </w:p>
    <w:p w14:paraId="31087A96" w14:textId="77777777"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14:paraId="2D5397CC" w14:textId="77777777" w:rsidR="00E15840" w:rsidRDefault="00E15840" w:rsidP="0064783A"/>
    <w:p w14:paraId="7AF335A3" w14:textId="77777777"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14:paraId="5F5DA7D2" w14:textId="77777777" w:rsidR="0064783A" w:rsidRDefault="0064783A" w:rsidP="0064783A"/>
    <w:p w14:paraId="26FC1C00" w14:textId="77777777" w:rsidR="00E15840" w:rsidRDefault="00A37D18"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14:paraId="30CAF761" w14:textId="77777777" w:rsidR="00E15840" w:rsidRDefault="00E15840" w:rsidP="0064783A"/>
    <w:p w14:paraId="758113BC" w14:textId="77777777"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14:paraId="73DF08C8" w14:textId="77777777" w:rsidR="0064783A" w:rsidRDefault="0064783A" w:rsidP="0064783A"/>
    <w:p w14:paraId="4E60D9AA" w14:textId="77777777" w:rsidR="00E15840" w:rsidRDefault="00A37D18"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14:paraId="748B3615" w14:textId="77777777" w:rsidR="00653DB4" w:rsidRDefault="00653DB4">
      <w:pPr>
        <w:spacing w:line="296" w:lineRule="exact"/>
        <w:rPr>
          <w:sz w:val="20"/>
          <w:szCs w:val="20"/>
        </w:rPr>
      </w:pPr>
    </w:p>
    <w:p w14:paraId="1BA6AFFA" w14:textId="77777777"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14:paraId="64B9D678" w14:textId="77777777" w:rsidR="00EA667E" w:rsidRDefault="00EA667E" w:rsidP="001469EA">
      <w:pPr>
        <w:rPr>
          <w:sz w:val="20"/>
          <w:szCs w:val="20"/>
        </w:rPr>
      </w:pPr>
    </w:p>
    <w:p w14:paraId="4865B2D4" w14:textId="77777777" w:rsidR="00EA667E" w:rsidRDefault="00A37D18"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14:paraId="008A44D0" w14:textId="77777777" w:rsidR="00EA667E" w:rsidRPr="00EA667E" w:rsidRDefault="00EA667E" w:rsidP="001469EA">
      <w:pPr>
        <w:rPr>
          <w:sz w:val="20"/>
          <w:szCs w:val="20"/>
        </w:rPr>
      </w:pPr>
    </w:p>
    <w:p w14:paraId="537E9237" w14:textId="77777777"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14:paraId="39BC19BB" w14:textId="77777777" w:rsidR="00EA667E" w:rsidRDefault="00EA667E" w:rsidP="001469EA">
      <w:pPr>
        <w:rPr>
          <w:sz w:val="20"/>
          <w:szCs w:val="20"/>
        </w:rPr>
      </w:pPr>
    </w:p>
    <w:p w14:paraId="0033E065" w14:textId="77777777" w:rsidR="00653DB4" w:rsidRDefault="00A37D18"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14:paraId="613444C7" w14:textId="77777777" w:rsidR="0016216F" w:rsidRDefault="0016216F" w:rsidP="0016216F">
      <w:pPr>
        <w:ind w:right="480"/>
      </w:pPr>
    </w:p>
    <w:p w14:paraId="2D3F6814" w14:textId="77777777"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14:paraId="74888AB3" w14:textId="77777777"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14:anchorId="27BE1113" wp14:editId="41A1D7A6">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6">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78DADBA9" wp14:editId="7F29D2DC">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14:paraId="0FE2083E" w14:textId="77777777" w:rsidR="00A37D18" w:rsidRPr="0008346E" w:rsidRDefault="00A37D18" w:rsidP="008C59A1">
                            <w:pPr>
                              <w:pStyle w:val="Caption"/>
                              <w:rPr>
                                <w:noProof/>
                                <w:sz w:val="20"/>
                                <w:szCs w:val="20"/>
                              </w:rPr>
                            </w:pPr>
                            <w:bookmarkStart w:id="116" w:name="_Ref42968290"/>
                            <w:bookmarkStart w:id="117" w:name="_Toc49196593"/>
                            <w:r>
                              <w:t xml:space="preserve">Figure </w:t>
                            </w:r>
                            <w:fldSimple w:instr=" STYLEREF 1 \s ">
                              <w:r>
                                <w:rPr>
                                  <w:noProof/>
                                </w:rPr>
                                <w:t>2</w:t>
                              </w:r>
                            </w:fldSimple>
                            <w:r>
                              <w:t>.</w:t>
                            </w:r>
                            <w:fldSimple w:instr=" SEQ Figure \* ARABIC \s 1 ">
                              <w:r>
                                <w:rPr>
                                  <w:noProof/>
                                </w:rPr>
                                <w:t>14</w:t>
                              </w:r>
                            </w:fldSimple>
                            <w:bookmarkEnd w:id="116"/>
                            <w:r>
                              <w:t xml:space="preserve">: </w:t>
                            </w:r>
                            <w:r w:rsidRPr="00D94F45">
                              <w:t>E-Diagram of Ideal CSTR flow</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ADBA9" id="Text Box 67" o:spid="_x0000_s1040"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8MAIAAGc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MgKl8MAIAAGcEAAAOAAAAAAAAAAAAAAAAAC4C&#10;AABkcnMvZTJvRG9jLnhtbFBLAQItABQABgAIAAAAIQAaNWpP3wAAAAgBAAAPAAAAAAAAAAAAAAAA&#10;AIoEAABkcnMvZG93bnJldi54bWxQSwUGAAAAAAQABADzAAAAlgUAAAAA&#10;" stroked="f">
                <v:textbox style="mso-fit-shape-to-text:t" inset="0,0,0,0">
                  <w:txbxContent>
                    <w:p w14:paraId="0FE2083E" w14:textId="77777777" w:rsidR="00A37D18" w:rsidRPr="0008346E" w:rsidRDefault="00A37D18" w:rsidP="008C59A1">
                      <w:pPr>
                        <w:pStyle w:val="Caption"/>
                        <w:rPr>
                          <w:noProof/>
                          <w:sz w:val="20"/>
                          <w:szCs w:val="20"/>
                        </w:rPr>
                      </w:pPr>
                      <w:bookmarkStart w:id="118" w:name="_Ref42968290"/>
                      <w:bookmarkStart w:id="119" w:name="_Toc49196593"/>
                      <w:r>
                        <w:t xml:space="preserve">Figure </w:t>
                      </w:r>
                      <w:fldSimple w:instr=" STYLEREF 1 \s ">
                        <w:r>
                          <w:rPr>
                            <w:noProof/>
                          </w:rPr>
                          <w:t>2</w:t>
                        </w:r>
                      </w:fldSimple>
                      <w:r>
                        <w:t>.</w:t>
                      </w:r>
                      <w:fldSimple w:instr=" SEQ Figure \* ARABIC \s 1 ">
                        <w:r>
                          <w:rPr>
                            <w:noProof/>
                          </w:rPr>
                          <w:t>14</w:t>
                        </w:r>
                      </w:fldSimple>
                      <w:bookmarkEnd w:id="118"/>
                      <w:r>
                        <w:t xml:space="preserve">: </w:t>
                      </w:r>
                      <w:r w:rsidRPr="00D94F45">
                        <w:t>E-Diagram of Ideal CSTR flow</w:t>
                      </w:r>
                      <w:bookmarkEnd w:id="119"/>
                    </w:p>
                  </w:txbxContent>
                </v:textbox>
                <w10:wrap type="topAndBottom"/>
              </v:shape>
            </w:pict>
          </mc:Fallback>
        </mc:AlternateContent>
      </w:r>
    </w:p>
    <w:p w14:paraId="353DE126" w14:textId="77777777"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028B347E" wp14:editId="31696EE9">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14:paraId="087444C7" w14:textId="77777777" w:rsidR="00A37D18" w:rsidRPr="0011725A" w:rsidRDefault="00A37D18" w:rsidP="008C59A1">
                            <w:pPr>
                              <w:pStyle w:val="Caption"/>
                              <w:rPr>
                                <w:noProof/>
                              </w:rPr>
                            </w:pPr>
                            <w:bookmarkStart w:id="120" w:name="_Ref42968304"/>
                            <w:bookmarkStart w:id="121" w:name="_Toc49196594"/>
                            <w:r>
                              <w:t xml:space="preserve">Figure </w:t>
                            </w:r>
                            <w:fldSimple w:instr=" STYLEREF 1 \s ">
                              <w:r>
                                <w:rPr>
                                  <w:noProof/>
                                </w:rPr>
                                <w:t>2</w:t>
                              </w:r>
                            </w:fldSimple>
                            <w:r>
                              <w:t>.</w:t>
                            </w:r>
                            <w:fldSimple w:instr=" SEQ Figure \* ARABIC \s 1 ">
                              <w:r>
                                <w:rPr>
                                  <w:noProof/>
                                </w:rPr>
                                <w:t>15</w:t>
                              </w:r>
                            </w:fldSimple>
                            <w:bookmarkEnd w:id="120"/>
                            <w:r>
                              <w:t>:</w:t>
                            </w:r>
                            <w:r w:rsidRPr="00CC641F">
                              <w:t xml:space="preserve">  F-Diagram of Ideal CSTR flow</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8B347E" id="Text Box 69" o:spid="_x0000_s1041"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RTOD4xAgAAZwQAAA4AAAAAAAAAAAAAAAAA&#10;LgIAAGRycy9lMm9Eb2MueG1sUEsBAi0AFAAGAAgAAAAhAAtw79LgAAAACQEAAA8AAAAAAAAAAAAA&#10;AAAAiwQAAGRycy9kb3ducmV2LnhtbFBLBQYAAAAABAAEAPMAAACYBQAAAAA=&#10;" stroked="f">
                <v:textbox style="mso-fit-shape-to-text:t" inset="0,0,0,0">
                  <w:txbxContent>
                    <w:p w14:paraId="087444C7" w14:textId="77777777" w:rsidR="00A37D18" w:rsidRPr="0011725A" w:rsidRDefault="00A37D18" w:rsidP="008C59A1">
                      <w:pPr>
                        <w:pStyle w:val="Caption"/>
                        <w:rPr>
                          <w:noProof/>
                        </w:rPr>
                      </w:pPr>
                      <w:bookmarkStart w:id="122" w:name="_Ref42968304"/>
                      <w:bookmarkStart w:id="123" w:name="_Toc49196594"/>
                      <w:r>
                        <w:t xml:space="preserve">Figure </w:t>
                      </w:r>
                      <w:fldSimple w:instr=" STYLEREF 1 \s ">
                        <w:r>
                          <w:rPr>
                            <w:noProof/>
                          </w:rPr>
                          <w:t>2</w:t>
                        </w:r>
                      </w:fldSimple>
                      <w:r>
                        <w:t>.</w:t>
                      </w:r>
                      <w:fldSimple w:instr=" SEQ Figure \* ARABIC \s 1 ">
                        <w:r>
                          <w:rPr>
                            <w:noProof/>
                          </w:rPr>
                          <w:t>15</w:t>
                        </w:r>
                      </w:fldSimple>
                      <w:bookmarkEnd w:id="122"/>
                      <w:r>
                        <w:t>:</w:t>
                      </w:r>
                      <w:r w:rsidRPr="00CC641F">
                        <w:t xml:space="preserve">  F-Diagram of Ideal CSTR flow</w:t>
                      </w:r>
                      <w:bookmarkEnd w:id="123"/>
                    </w:p>
                  </w:txbxContent>
                </v:textbox>
                <w10:wrap type="topAndBottom"/>
              </v:shape>
            </w:pict>
          </mc:Fallback>
        </mc:AlternateContent>
      </w:r>
      <w:r>
        <w:rPr>
          <w:noProof/>
        </w:rPr>
        <w:drawing>
          <wp:anchor distT="0" distB="0" distL="114300" distR="114300" simplePos="0" relativeHeight="251856384" behindDoc="0" locked="0" layoutInCell="1" allowOverlap="1" wp14:anchorId="34D0AFC6" wp14:editId="44F40237">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7">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14:paraId="21F34CD8" w14:textId="77777777" w:rsidR="00743F0D" w:rsidRPr="00CF3919" w:rsidRDefault="00743F0D" w:rsidP="001469EA">
      <w:pPr>
        <w:rPr>
          <w:szCs w:val="24"/>
        </w:rPr>
      </w:pPr>
    </w:p>
    <w:p w14:paraId="0DD7AC60" w14:textId="77777777"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14:paraId="25FC914E" w14:textId="77777777" w:rsidR="00CF3919" w:rsidRPr="00CF3919" w:rsidRDefault="00CF3919" w:rsidP="00743F0D">
      <w:pPr>
        <w:ind w:firstLine="720"/>
        <w:rPr>
          <w:szCs w:val="24"/>
        </w:rPr>
      </w:pPr>
    </w:p>
    <w:p w14:paraId="655F1A2D" w14:textId="77777777"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14:paraId="0C7C1D12" w14:textId="77777777"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86A7F">
        <w:t xml:space="preserve">Figure </w:t>
      </w:r>
      <w:r w:rsidR="00F86A7F">
        <w:rPr>
          <w:noProof/>
        </w:rPr>
        <w:t>2</w:t>
      </w:r>
      <w:r w:rsidR="00F86A7F">
        <w:t>.</w:t>
      </w:r>
      <w:r w:rsidR="00F86A7F">
        <w:rPr>
          <w:noProof/>
        </w:rPr>
        <w:t>14</w:t>
      </w:r>
      <w:r>
        <w:fldChar w:fldCharType="end"/>
      </w:r>
      <w:r>
        <w:t xml:space="preserve"> and </w:t>
      </w:r>
      <w:r>
        <w:fldChar w:fldCharType="begin"/>
      </w:r>
      <w:r>
        <w:instrText xml:space="preserve"> REF _Ref42968304 \h </w:instrText>
      </w:r>
      <w:r>
        <w:fldChar w:fldCharType="separate"/>
      </w:r>
      <w:r w:rsidR="00F86A7F">
        <w:t xml:space="preserve">Figure </w:t>
      </w:r>
      <w:r w:rsidR="00F86A7F">
        <w:rPr>
          <w:noProof/>
        </w:rPr>
        <w:t>2</w:t>
      </w:r>
      <w:r w:rsidR="00F86A7F">
        <w:t>.</w:t>
      </w:r>
      <w:r w:rsidR="00F86A7F">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14:paraId="10740486" w14:textId="77777777" w:rsidR="00653DB4" w:rsidRDefault="00653DB4">
      <w:pPr>
        <w:spacing w:line="323" w:lineRule="exact"/>
        <w:rPr>
          <w:sz w:val="20"/>
          <w:szCs w:val="20"/>
        </w:rPr>
      </w:pPr>
    </w:p>
    <w:p w14:paraId="4DDE3902" w14:textId="77777777" w:rsidR="00653DB4" w:rsidRDefault="00A33B95" w:rsidP="001469EA">
      <w:pPr>
        <w:pStyle w:val="Heading3"/>
        <w:rPr>
          <w:sz w:val="20"/>
          <w:szCs w:val="20"/>
        </w:rPr>
      </w:pPr>
      <w:bookmarkStart w:id="124" w:name="_Toc49196528"/>
      <w:r>
        <w:t>2.4.2</w:t>
      </w:r>
      <w:r>
        <w:tab/>
        <w:t>Plug Flow</w:t>
      </w:r>
      <w:bookmarkEnd w:id="124"/>
      <w:r>
        <w:t xml:space="preserve"> </w:t>
      </w:r>
    </w:p>
    <w:p w14:paraId="613DE1A2" w14:textId="77777777" w:rsidR="00653DB4" w:rsidRDefault="00653DB4">
      <w:pPr>
        <w:spacing w:line="258" w:lineRule="exact"/>
        <w:rPr>
          <w:sz w:val="20"/>
          <w:szCs w:val="20"/>
        </w:rPr>
      </w:pPr>
    </w:p>
    <w:p w14:paraId="1E05F0E0" w14:textId="77777777"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A36851">
        <w:instrText xml:space="preserve"> ADDIN ZOTERO_ITEM CSL_CITATION {"citationID":"qjrDbHdD","properties":{"formattedCitation":"[57]","plainCitation":"[57]","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A36851" w:rsidRPr="00A36851">
        <w:rPr>
          <w:rFonts w:ascii="Calibri" w:hAnsi="Calibri" w:cs="Calibri"/>
        </w:rPr>
        <w:t>[57]</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86A7F">
        <w:t xml:space="preserve">Figure </w:t>
      </w:r>
      <w:r w:rsidR="00F86A7F">
        <w:rPr>
          <w:noProof/>
        </w:rPr>
        <w:t>2</w:t>
      </w:r>
      <w:r w:rsidR="00F86A7F">
        <w:t>.</w:t>
      </w:r>
      <w:r w:rsidR="00F86A7F">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14:paraId="64F67FDD" w14:textId="77777777" w:rsidR="00A91213" w:rsidRDefault="00A91213" w:rsidP="001469EA"/>
    <w:p w14:paraId="5F942DDB" w14:textId="77777777"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14:paraId="52B00BF7" w14:textId="77777777" w:rsidR="00A1587A" w:rsidRDefault="00A1587A" w:rsidP="001469EA">
      <w:pPr>
        <w:rPr>
          <w:i/>
          <w:iCs/>
          <w:color w:val="44546A" w:themeColor="text2"/>
          <w:sz w:val="18"/>
          <w:szCs w:val="18"/>
        </w:rPr>
      </w:pPr>
    </w:p>
    <w:p w14:paraId="46C7E1AA" w14:textId="77777777" w:rsidR="00A1587A" w:rsidRDefault="00A1587A" w:rsidP="001469EA">
      <w:r>
        <w:rPr>
          <w:noProof/>
        </w:rPr>
        <mc:AlternateContent>
          <mc:Choice Requires="wps">
            <w:drawing>
              <wp:anchor distT="0" distB="0" distL="114300" distR="114300" simplePos="0" relativeHeight="251861504" behindDoc="0" locked="0" layoutInCell="1" allowOverlap="1" wp14:anchorId="6005D62A" wp14:editId="5AF5EF75">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7CD2A383" w14:textId="77777777" w:rsidR="00A37D18" w:rsidRPr="009717F4" w:rsidRDefault="00A37D18" w:rsidP="008C59A1">
                            <w:pPr>
                              <w:pStyle w:val="Caption"/>
                              <w:rPr>
                                <w:noProof/>
                              </w:rPr>
                            </w:pPr>
                            <w:bookmarkStart w:id="125" w:name="_Ref48393691"/>
                            <w:bookmarkStart w:id="126" w:name="_Toc49196595"/>
                            <w:r>
                              <w:t xml:space="preserve">Figure </w:t>
                            </w:r>
                            <w:fldSimple w:instr=" STYLEREF 1 \s ">
                              <w:r>
                                <w:rPr>
                                  <w:noProof/>
                                </w:rPr>
                                <w:t>2</w:t>
                              </w:r>
                            </w:fldSimple>
                            <w:r>
                              <w:t>.</w:t>
                            </w:r>
                            <w:fldSimple w:instr=" SEQ Figure \* ARABIC \s 1 ">
                              <w:r>
                                <w:rPr>
                                  <w:noProof/>
                                </w:rPr>
                                <w:t>16</w:t>
                              </w:r>
                            </w:fldSimple>
                            <w:bookmarkEnd w:id="125"/>
                            <w:r>
                              <w:t xml:space="preserve">: </w:t>
                            </w:r>
                            <w:r w:rsidRPr="001500E0">
                              <w:t xml:space="preserve"> E-Diagram of Ideal PFR flow</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5D62A" id="Text Box 77" o:spid="_x0000_s1042"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JNpMAIAAGcEAAAOAAAAZHJzL2Uyb0RvYy54bWysVMGO2jAQvVfqP1i+lwAroIo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ok2kwAgAAZwQAAA4AAAAAAAAAAAAAAAAALgIA&#10;AGRycy9lMm9Eb2MueG1sUEsBAi0AFAAGAAgAAAAhAJaczPbeAAAACQEAAA8AAAAAAAAAAAAAAAAA&#10;igQAAGRycy9kb3ducmV2LnhtbFBLBQYAAAAABAAEAPMAAACVBQAAAAA=&#10;" stroked="f">
                <v:textbox style="mso-fit-shape-to-text:t" inset="0,0,0,0">
                  <w:txbxContent>
                    <w:p w14:paraId="7CD2A383" w14:textId="77777777" w:rsidR="00A37D18" w:rsidRPr="009717F4" w:rsidRDefault="00A37D18" w:rsidP="008C59A1">
                      <w:pPr>
                        <w:pStyle w:val="Caption"/>
                        <w:rPr>
                          <w:noProof/>
                        </w:rPr>
                      </w:pPr>
                      <w:bookmarkStart w:id="127" w:name="_Ref48393691"/>
                      <w:bookmarkStart w:id="128" w:name="_Toc49196595"/>
                      <w:r>
                        <w:t xml:space="preserve">Figure </w:t>
                      </w:r>
                      <w:fldSimple w:instr=" STYLEREF 1 \s ">
                        <w:r>
                          <w:rPr>
                            <w:noProof/>
                          </w:rPr>
                          <w:t>2</w:t>
                        </w:r>
                      </w:fldSimple>
                      <w:r>
                        <w:t>.</w:t>
                      </w:r>
                      <w:fldSimple w:instr=" SEQ Figure \* ARABIC \s 1 ">
                        <w:r>
                          <w:rPr>
                            <w:noProof/>
                          </w:rPr>
                          <w:t>16</w:t>
                        </w:r>
                      </w:fldSimple>
                      <w:bookmarkEnd w:id="127"/>
                      <w:r>
                        <w:t xml:space="preserve">: </w:t>
                      </w:r>
                      <w:r w:rsidRPr="001500E0">
                        <w:t xml:space="preserve"> E-Diagram of Ideal PFR flow</w:t>
                      </w:r>
                      <w:bookmarkEnd w:id="128"/>
                    </w:p>
                  </w:txbxContent>
                </v:textbox>
                <w10:wrap type="topAndBottom"/>
              </v:shape>
            </w:pict>
          </mc:Fallback>
        </mc:AlternateContent>
      </w:r>
      <w:r>
        <w:rPr>
          <w:noProof/>
        </w:rPr>
        <w:drawing>
          <wp:anchor distT="0" distB="0" distL="114300" distR="114300" simplePos="0" relativeHeight="251859456" behindDoc="0" locked="0" layoutInCell="1" allowOverlap="1" wp14:anchorId="27F0526B" wp14:editId="49969076">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8">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14:paraId="7D2915EA" w14:textId="77777777"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14:paraId="2C3AA613" w14:textId="77777777" w:rsidR="005D4E4C" w:rsidRDefault="005D4E4C" w:rsidP="001469EA"/>
    <w:p w14:paraId="6101E850" w14:textId="77777777"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14:paraId="213A34DC" w14:textId="77777777" w:rsidR="005D4E4C" w:rsidRDefault="005D4E4C" w:rsidP="005D4E4C"/>
    <w:p w14:paraId="510A8FB2" w14:textId="77777777"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86A7F">
        <w:t xml:space="preserve">Figure </w:t>
      </w:r>
      <w:r w:rsidR="00F86A7F">
        <w:rPr>
          <w:noProof/>
        </w:rPr>
        <w:t>2</w:t>
      </w:r>
      <w:r w:rsidR="00F86A7F">
        <w:t>.</w:t>
      </w:r>
      <w:r w:rsidR="00F86A7F">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14:paraId="1D378D36" w14:textId="77777777" w:rsidR="00F22B09" w:rsidRDefault="00F22B09" w:rsidP="005D4E4C">
      <w:r>
        <w:rPr>
          <w:noProof/>
        </w:rPr>
        <mc:AlternateContent>
          <mc:Choice Requires="wps">
            <w:drawing>
              <wp:anchor distT="0" distB="0" distL="114300" distR="114300" simplePos="0" relativeHeight="251990528" behindDoc="0" locked="0" layoutInCell="1" allowOverlap="1" wp14:anchorId="3030E48C" wp14:editId="5EBC94FE">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70879FC3" w14:textId="77777777" w:rsidR="00A37D18" w:rsidRPr="00B164CE" w:rsidRDefault="00A37D18" w:rsidP="008C59A1">
                            <w:pPr>
                              <w:pStyle w:val="Caption"/>
                              <w:rPr>
                                <w:noProof/>
                              </w:rPr>
                            </w:pPr>
                            <w:bookmarkStart w:id="129" w:name="_Ref48394915"/>
                            <w:bookmarkStart w:id="130" w:name="_Toc49196596"/>
                            <w:r>
                              <w:t xml:space="preserve">Figure </w:t>
                            </w:r>
                            <w:fldSimple w:instr=" STYLEREF 1 \s ">
                              <w:r>
                                <w:rPr>
                                  <w:noProof/>
                                </w:rPr>
                                <w:t>2</w:t>
                              </w:r>
                            </w:fldSimple>
                            <w:r>
                              <w:t>.</w:t>
                            </w:r>
                            <w:fldSimple w:instr=" SEQ Figure \* ARABIC \s 1 ">
                              <w:r>
                                <w:rPr>
                                  <w:noProof/>
                                </w:rPr>
                                <w:t>17</w:t>
                              </w:r>
                            </w:fldSimple>
                            <w:bookmarkEnd w:id="129"/>
                            <w:r>
                              <w:t>: F-Diagram of Ideal PFR flow</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0E48C" id="Text Box 12" o:spid="_x0000_s1043"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MWrLw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JDwxasvAgAAZwQAAA4AAAAAAAAAAAAAAAAA&#10;LgIAAGRycy9lMm9Eb2MueG1sUEsBAi0AFAAGAAgAAAAhAH+U1+3iAAAACgEAAA8AAAAAAAAAAAAA&#10;AAAAiQQAAGRycy9kb3ducmV2LnhtbFBLBQYAAAAABAAEAPMAAACYBQAAAAA=&#10;" stroked="f">
                <v:textbox style="mso-fit-shape-to-text:t" inset="0,0,0,0">
                  <w:txbxContent>
                    <w:p w14:paraId="70879FC3" w14:textId="77777777" w:rsidR="00A37D18" w:rsidRPr="00B164CE" w:rsidRDefault="00A37D18" w:rsidP="008C59A1">
                      <w:pPr>
                        <w:pStyle w:val="Caption"/>
                        <w:rPr>
                          <w:noProof/>
                        </w:rPr>
                      </w:pPr>
                      <w:bookmarkStart w:id="131" w:name="_Ref48394915"/>
                      <w:bookmarkStart w:id="132" w:name="_Toc49196596"/>
                      <w:r>
                        <w:t xml:space="preserve">Figure </w:t>
                      </w:r>
                      <w:fldSimple w:instr=" STYLEREF 1 \s ">
                        <w:r>
                          <w:rPr>
                            <w:noProof/>
                          </w:rPr>
                          <w:t>2</w:t>
                        </w:r>
                      </w:fldSimple>
                      <w:r>
                        <w:t>.</w:t>
                      </w:r>
                      <w:fldSimple w:instr=" SEQ Figure \* ARABIC \s 1 ">
                        <w:r>
                          <w:rPr>
                            <w:noProof/>
                          </w:rPr>
                          <w:t>17</w:t>
                        </w:r>
                      </w:fldSimple>
                      <w:bookmarkEnd w:id="131"/>
                      <w:r>
                        <w:t>: F-Diagram of Ideal PFR flow</w:t>
                      </w:r>
                      <w:bookmarkEnd w:id="132"/>
                    </w:p>
                  </w:txbxContent>
                </v:textbox>
                <w10:wrap type="topAndBottom"/>
              </v:shape>
            </w:pict>
          </mc:Fallback>
        </mc:AlternateContent>
      </w:r>
      <w:r>
        <w:rPr>
          <w:noProof/>
        </w:rPr>
        <w:drawing>
          <wp:anchor distT="0" distB="0" distL="114300" distR="114300" simplePos="0" relativeHeight="251988480" behindDoc="0" locked="0" layoutInCell="1" allowOverlap="1" wp14:anchorId="03ACAEB7" wp14:editId="12B75F2D">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9">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14:paraId="77311985" w14:textId="77777777" w:rsidR="00F22B09" w:rsidRDefault="00F22B09" w:rsidP="005D4E4C"/>
    <w:p w14:paraId="31ACF968" w14:textId="77777777"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14:paraId="53E8C872" w14:textId="77777777" w:rsidR="00AB358C" w:rsidRDefault="00AB358C" w:rsidP="001469EA">
      <w:pPr>
        <w:rPr>
          <w:sz w:val="20"/>
          <w:szCs w:val="20"/>
        </w:rPr>
      </w:pPr>
    </w:p>
    <w:p w14:paraId="245EAA10" w14:textId="77777777" w:rsidR="00AB358C" w:rsidRPr="00EA667E" w:rsidRDefault="00A37D18"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14:paraId="5EAEE9D3" w14:textId="77777777" w:rsidR="00AB358C" w:rsidRDefault="00AB358C" w:rsidP="00AB358C">
      <w:pPr>
        <w:spacing w:line="287" w:lineRule="auto"/>
        <w:ind w:right="6" w:firstLine="339"/>
        <w:jc w:val="both"/>
        <w:rPr>
          <w:sz w:val="20"/>
          <w:szCs w:val="20"/>
        </w:rPr>
      </w:pPr>
    </w:p>
    <w:p w14:paraId="774D1E76" w14:textId="77777777" w:rsidR="00653DB4" w:rsidRDefault="00A33B95" w:rsidP="001469EA">
      <w:pPr>
        <w:pStyle w:val="Heading2"/>
        <w:rPr>
          <w:sz w:val="20"/>
          <w:szCs w:val="20"/>
        </w:rPr>
      </w:pPr>
      <w:bookmarkStart w:id="133" w:name="_Toc49196529"/>
      <w:r>
        <w:t>2.5</w:t>
      </w:r>
      <w:r>
        <w:tab/>
        <w:t>Real Reactor Models</w:t>
      </w:r>
      <w:bookmarkEnd w:id="133"/>
    </w:p>
    <w:p w14:paraId="64969AC3" w14:textId="77777777" w:rsidR="00653DB4" w:rsidRDefault="00653DB4" w:rsidP="001469EA"/>
    <w:p w14:paraId="00BC1B76" w14:textId="77777777"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DC08C3">
        <w:rPr>
          <w:noProof/>
        </w:rPr>
        <w:lastRenderedPageBreak/>
        <mc:AlternateContent>
          <mc:Choice Requires="wps">
            <w:drawing>
              <wp:anchor distT="0" distB="0" distL="114300" distR="114300" simplePos="0" relativeHeight="251864576" behindDoc="0" locked="0" layoutInCell="1" allowOverlap="1" wp14:anchorId="1FCAF9C5" wp14:editId="48DCCBCA">
                <wp:simplePos x="0" y="0"/>
                <wp:positionH relativeFrom="margin">
                  <wp:align>center</wp:align>
                </wp:positionH>
                <wp:positionV relativeFrom="paragraph">
                  <wp:posOffset>1029940</wp:posOffset>
                </wp:positionV>
                <wp:extent cx="5727700" cy="635"/>
                <wp:effectExtent l="0" t="0" r="635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A6F1BAB" w14:textId="77777777" w:rsidR="00A37D18" w:rsidRDefault="00A37D18" w:rsidP="00DC08C3">
                            <w:pPr>
                              <w:pStyle w:val="Caption"/>
                            </w:pPr>
                            <w:bookmarkStart w:id="134" w:name="_Ref42969622"/>
                            <w:bookmarkStart w:id="135" w:name="_Toc49196597"/>
                            <w:r>
                              <w:t xml:space="preserve">Figure </w:t>
                            </w:r>
                            <w:fldSimple w:instr=" STYLEREF 1 \s ">
                              <w:r>
                                <w:rPr>
                                  <w:noProof/>
                                </w:rPr>
                                <w:t>2</w:t>
                              </w:r>
                            </w:fldSimple>
                            <w:r>
                              <w:t>.</w:t>
                            </w:r>
                            <w:fldSimple w:instr=" SEQ Figure \* ARABIC \s 1 ">
                              <w:r>
                                <w:rPr>
                                  <w:noProof/>
                                </w:rPr>
                                <w:t>18</w:t>
                              </w:r>
                            </w:fldSimple>
                            <w:bookmarkEnd w:id="134"/>
                            <w:r>
                              <w:t xml:space="preserve">: </w:t>
                            </w:r>
                            <w:r w:rsidRPr="00206B1D">
                              <w:t>CSTR in series Schematic</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AF9C5" id="Text Box 85" o:spid="_x0000_s1044" type="#_x0000_t202" style="position:absolute;margin-left:0;margin-top:81.1pt;width:451pt;height:.05pt;z-index:251864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" stroked="f">
                <v:textbox style="mso-fit-shape-to-text:t" inset="0,0,0,0">
                  <w:txbxContent>
                    <w:p w14:paraId="5A6F1BAB" w14:textId="77777777" w:rsidR="00A37D18" w:rsidRDefault="00A37D18" w:rsidP="00DC08C3">
                      <w:pPr>
                        <w:pStyle w:val="Caption"/>
                      </w:pPr>
                      <w:bookmarkStart w:id="136" w:name="_Ref42969622"/>
                      <w:bookmarkStart w:id="137" w:name="_Toc49196597"/>
                      <w:r>
                        <w:t xml:space="preserve">Figure </w:t>
                      </w:r>
                      <w:fldSimple w:instr=" STYLEREF 1 \s ">
                        <w:r>
                          <w:rPr>
                            <w:noProof/>
                          </w:rPr>
                          <w:t>2</w:t>
                        </w:r>
                      </w:fldSimple>
                      <w:r>
                        <w:t>.</w:t>
                      </w:r>
                      <w:fldSimple w:instr=" SEQ Figure \* ARABIC \s 1 ">
                        <w:r>
                          <w:rPr>
                            <w:noProof/>
                          </w:rPr>
                          <w:t>18</w:t>
                        </w:r>
                      </w:fldSimple>
                      <w:bookmarkEnd w:id="136"/>
                      <w:r>
                        <w:t xml:space="preserve">: </w:t>
                      </w:r>
                      <w:r w:rsidRPr="00206B1D">
                        <w:t>CSTR in series Schematic</w:t>
                      </w:r>
                      <w:bookmarkEnd w:id="137"/>
                    </w:p>
                  </w:txbxContent>
                </v:textbox>
                <w10:wrap type="topAndBottom" anchorx="margin"/>
              </v:shape>
            </w:pict>
          </mc:Fallback>
        </mc:AlternateContent>
      </w:r>
      <w:r w:rsidR="00621994">
        <w:rPr>
          <w:noProof/>
          <w:sz w:val="20"/>
          <w:szCs w:val="20"/>
        </w:rPr>
        <w:drawing>
          <wp:anchor distT="0" distB="0" distL="114300" distR="114300" simplePos="0" relativeHeight="251862528" behindDoc="0" locked="0" layoutInCell="1" allowOverlap="1" wp14:anchorId="5982DA53" wp14:editId="0BFE891B">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80">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t xml:space="preserve">axial-dispersion models). </w:t>
      </w:r>
      <w:proofErr w:type="gramStart"/>
      <w:r>
        <w:t>More compli</w:t>
      </w:r>
      <w:r w:rsidR="00547A17">
        <w:t>cated models</w:t>
      </w:r>
      <w:proofErr w:type="gramEnd"/>
      <w:r w:rsidR="00547A17">
        <w:t xml:space="preserve">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14:paraId="4B763191" w14:textId="77777777" w:rsidR="00653DB4" w:rsidRDefault="00653DB4">
      <w:pPr>
        <w:spacing w:line="200" w:lineRule="exact"/>
        <w:rPr>
          <w:sz w:val="20"/>
          <w:szCs w:val="20"/>
        </w:rPr>
      </w:pPr>
    </w:p>
    <w:p w14:paraId="10586E42" w14:textId="77777777" w:rsidR="00653DB4" w:rsidRDefault="00653DB4">
      <w:pPr>
        <w:spacing w:line="217" w:lineRule="exact"/>
        <w:rPr>
          <w:sz w:val="20"/>
          <w:szCs w:val="20"/>
        </w:rPr>
      </w:pPr>
    </w:p>
    <w:p w14:paraId="2B8A8C1B" w14:textId="77777777" w:rsidR="00653DB4" w:rsidRDefault="00A33B95" w:rsidP="001469EA">
      <w:pPr>
        <w:pStyle w:val="Heading3"/>
        <w:rPr>
          <w:sz w:val="20"/>
          <w:szCs w:val="20"/>
        </w:rPr>
      </w:pPr>
      <w:bookmarkStart w:id="138" w:name="_Toc49196530"/>
      <w:r>
        <w:t>2.5.1</w:t>
      </w:r>
      <w:r>
        <w:tab/>
        <w:t>CSTR in Series</w:t>
      </w:r>
      <w:bookmarkEnd w:id="138"/>
    </w:p>
    <w:p w14:paraId="7D2DAF23" w14:textId="77777777" w:rsidR="00653DB4" w:rsidRDefault="00653DB4">
      <w:pPr>
        <w:spacing w:line="282" w:lineRule="exact"/>
        <w:rPr>
          <w:sz w:val="20"/>
          <w:szCs w:val="20"/>
        </w:rPr>
      </w:pPr>
    </w:p>
    <w:p w14:paraId="5CA4CEEB" w14:textId="77777777"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86A7F">
        <w:t xml:space="preserve">Figure </w:t>
      </w:r>
      <w:r w:rsidR="00F86A7F">
        <w:rPr>
          <w:noProof/>
        </w:rPr>
        <w:t>2</w:t>
      </w:r>
      <w:r w:rsidR="00F86A7F">
        <w:t>.</w:t>
      </w:r>
      <w:r w:rsidR="00F86A7F">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14:paraId="39A2FB4B" w14:textId="77777777" w:rsidR="00621994" w:rsidRDefault="00621994" w:rsidP="005D3552"/>
    <w:p w14:paraId="3C8F31A1" w14:textId="77777777" w:rsidR="00CB5DDA" w:rsidRPr="00772D2B" w:rsidRDefault="00A37D18"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14:paraId="5C6FCEF8" w14:textId="77777777" w:rsidR="00772D2B" w:rsidRPr="00167DE5" w:rsidRDefault="00772D2B" w:rsidP="005D3552"/>
    <w:p w14:paraId="4863E5FF" w14:textId="77777777"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14:paraId="3B7B42AD" w14:textId="77777777" w:rsidR="00125D33" w:rsidRDefault="00125D33" w:rsidP="005D3552"/>
    <w:p w14:paraId="02B9B4ED" w14:textId="77777777" w:rsidR="00125D33" w:rsidRDefault="00A37D18"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14:paraId="295EA5EA" w14:textId="77777777" w:rsidR="00125D33" w:rsidRDefault="00125D33" w:rsidP="005D3552"/>
    <w:p w14:paraId="2F0FD63B" w14:textId="77777777"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r w:rsidR="00772D2B">
        <w:t>individual</w:t>
      </w:r>
      <w:r>
        <w:t xml:space="preserve"> volume:</w:t>
      </w:r>
    </w:p>
    <w:p w14:paraId="0D9A6636" w14:textId="77777777" w:rsidR="00125D33" w:rsidRDefault="00125D33" w:rsidP="005D3552"/>
    <w:p w14:paraId="774FD1BF" w14:textId="77777777"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14:paraId="4C2E8C10" w14:textId="77777777" w:rsidR="00125D33" w:rsidRDefault="00125D33" w:rsidP="005D3552"/>
    <w:p w14:paraId="30C02F6F" w14:textId="77777777" w:rsidR="0087738D" w:rsidRDefault="00125D33" w:rsidP="005D3552">
      <w:r>
        <w:t xml:space="preserve"> </w:t>
      </w:r>
      <w:r w:rsidR="0087738D">
        <w:t>This statement is true when the volumetric flow rate is constant from one reactor to the next. The molar balance expands as such:</w:t>
      </w:r>
    </w:p>
    <w:p w14:paraId="57E88532" w14:textId="77777777" w:rsidR="0087738D" w:rsidRDefault="0087738D" w:rsidP="005D3552"/>
    <w:p w14:paraId="0E4AC122" w14:textId="77777777" w:rsidR="0087738D" w:rsidRPr="0087738D" w:rsidRDefault="00A37D18"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14:paraId="64DFF364" w14:textId="77777777" w:rsidR="0087738D" w:rsidRDefault="0087738D" w:rsidP="0087738D"/>
    <w:p w14:paraId="7E892C73" w14:textId="77777777"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14:paraId="6F7B31E8" w14:textId="77777777" w:rsidR="0087738D" w:rsidRDefault="0087738D" w:rsidP="0087738D"/>
    <w:p w14:paraId="6436947B" w14:textId="77777777" w:rsidR="0087738D" w:rsidRPr="0087738D" w:rsidRDefault="00A37D18"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14:paraId="1CEB0EA0" w14:textId="77777777" w:rsidR="0087738D" w:rsidRPr="00167DE5" w:rsidRDefault="0087738D" w:rsidP="0087738D"/>
    <w:p w14:paraId="009CBEBC" w14:textId="77777777" w:rsidR="0087738D" w:rsidRDefault="0087738D" w:rsidP="005D3552">
      <w:r>
        <w:t>Rearranging:</w:t>
      </w:r>
    </w:p>
    <w:p w14:paraId="184DE507" w14:textId="77777777" w:rsidR="0087738D" w:rsidRDefault="0087738D" w:rsidP="005D3552"/>
    <w:p w14:paraId="7F57EFE4" w14:textId="77777777" w:rsidR="0087738D" w:rsidRPr="0087738D" w:rsidRDefault="00A37D18"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14:paraId="6B9B0BED" w14:textId="77777777" w:rsidR="0087738D" w:rsidRDefault="0087738D" w:rsidP="005D3552"/>
    <w:p w14:paraId="362582B4" w14:textId="77777777" w:rsidR="0087738D" w:rsidRDefault="0087738D" w:rsidP="005D3552">
      <w:r>
        <w:t>Using the following boundary conditions:</w:t>
      </w:r>
    </w:p>
    <w:p w14:paraId="5813F3C1" w14:textId="77777777" w:rsidR="0087738D" w:rsidRDefault="0087738D" w:rsidP="005D3552"/>
    <w:p w14:paraId="107B0E14" w14:textId="77777777" w:rsidR="0087738D" w:rsidRPr="0087738D" w:rsidRDefault="00A37D18"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14:paraId="5BD7DC5F" w14:textId="77777777" w:rsidR="0087738D" w:rsidRDefault="0087738D" w:rsidP="005D3552"/>
    <w:p w14:paraId="032E10D1" w14:textId="77777777"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F86A7F">
        <w:rPr>
          <w:rStyle w:val="IntenseReference"/>
        </w:rPr>
        <w:t>Appendix 2</w:t>
      </w:r>
      <w:r w:rsidR="00F86A7F" w:rsidRPr="005B1E19">
        <w:rPr>
          <w:rStyle w:val="IntenseReference"/>
        </w:rPr>
        <w:t xml:space="preserve">: </w:t>
      </w:r>
      <w:r w:rsidR="00F86A7F">
        <w:rPr>
          <w:rStyle w:val="IntenseReference"/>
        </w:rPr>
        <w:t>Integrating Factor</w:t>
      </w:r>
      <w:r w:rsidR="00E54B25">
        <w:fldChar w:fldCharType="end"/>
      </w:r>
      <w:r w:rsidR="00E54B25">
        <w:t>)</w:t>
      </w:r>
      <w:r w:rsidR="00772D2B">
        <w:t>:</w:t>
      </w:r>
    </w:p>
    <w:p w14:paraId="1947CF69" w14:textId="77777777" w:rsidR="0087738D" w:rsidRDefault="0087738D" w:rsidP="005D3552"/>
    <w:p w14:paraId="72ECAC6F" w14:textId="77777777" w:rsidR="0087738D" w:rsidRPr="0081077A" w:rsidRDefault="00A37D18"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14:paraId="7CA0257E" w14:textId="77777777" w:rsidR="0081077A" w:rsidRDefault="0081077A" w:rsidP="005D3552"/>
    <w:p w14:paraId="26CB46B0" w14:textId="77777777" w:rsidR="00FF0221" w:rsidRDefault="00E03234" w:rsidP="000361BF">
      <w:r>
        <w:t>For the case of n=1:</w:t>
      </w:r>
    </w:p>
    <w:p w14:paraId="5F63A7C6" w14:textId="77777777" w:rsidR="00E03234" w:rsidRDefault="00E03234" w:rsidP="000361BF"/>
    <w:p w14:paraId="0D284EF8" w14:textId="77777777" w:rsidR="00E03234" w:rsidRPr="0081077A" w:rsidRDefault="00A37D18"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14:paraId="5E6A331E" w14:textId="77777777" w:rsidR="00E03234" w:rsidRDefault="00E03234" w:rsidP="000361BF"/>
    <w:p w14:paraId="2B37FA7D" w14:textId="77777777"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14:paraId="1D91592A" w14:textId="77777777" w:rsidR="00E03234" w:rsidRDefault="00E03234" w:rsidP="000361BF"/>
    <w:p w14:paraId="6C166C3C" w14:textId="77777777" w:rsidR="00E03234" w:rsidRPr="0081077A" w:rsidRDefault="00A37D18"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14:paraId="33431AAE" w14:textId="77777777" w:rsidR="00004404" w:rsidRDefault="00004404" w:rsidP="005D3552"/>
    <w:p w14:paraId="306359CE" w14:textId="77777777" w:rsidR="000361BF" w:rsidRDefault="00004404" w:rsidP="005D3552">
      <w:r>
        <w:t>Rearranging as simplifying to become:</w:t>
      </w:r>
    </w:p>
    <w:p w14:paraId="6E791072" w14:textId="77777777" w:rsidR="00004404" w:rsidRDefault="00004404" w:rsidP="005D3552"/>
    <w:p w14:paraId="3578D2BC" w14:textId="77777777" w:rsidR="00004404" w:rsidRPr="0081077A" w:rsidRDefault="00A37D18"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14:paraId="773950BB" w14:textId="77777777" w:rsidR="00004404" w:rsidRDefault="00004404" w:rsidP="005D3552"/>
    <w:p w14:paraId="6CDB1F5A" w14:textId="77777777" w:rsidR="00004404" w:rsidRDefault="00004404" w:rsidP="005D3552">
      <w:r>
        <w:t>For the generalized expression to become:</w:t>
      </w:r>
    </w:p>
    <w:p w14:paraId="2D4E9EA2" w14:textId="77777777" w:rsidR="00004404" w:rsidRDefault="00004404" w:rsidP="005D3552"/>
    <w:p w14:paraId="3C2865B9" w14:textId="77777777" w:rsidR="00004404" w:rsidRPr="0081077A" w:rsidRDefault="00A37D18"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14:paraId="74D33EE0" w14:textId="77777777" w:rsidR="00004404" w:rsidRDefault="00004404" w:rsidP="005D3552"/>
    <w:p w14:paraId="671FFAF4" w14:textId="77777777"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14:paraId="50EB4BEA" w14:textId="77777777" w:rsidR="00393549" w:rsidRDefault="00393549" w:rsidP="005D3552">
      <w:pPr>
        <w:rPr>
          <w:sz w:val="20"/>
          <w:szCs w:val="20"/>
        </w:rPr>
      </w:pPr>
    </w:p>
    <w:p w14:paraId="6DCC31B6" w14:textId="77777777"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A36851">
        <w:rPr>
          <w:sz w:val="20"/>
          <w:szCs w:val="20"/>
        </w:rPr>
        <w:instrText xml:space="preserve"> ADDIN ZOTERO_ITEM CSL_CITATION {"citationID":"tASJdPjz","properties":{"formattedCitation":"[58]","plainCitation":"[58]","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A36851" w:rsidRPr="00A36851">
        <w:rPr>
          <w:rFonts w:ascii="Calibri" w:hAnsi="Calibri" w:cs="Calibri"/>
          <w:sz w:val="20"/>
        </w:rPr>
        <w:t>[58]</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14:paraId="4D9C0DED" w14:textId="77777777" w:rsidR="00621994" w:rsidRDefault="00621994" w:rsidP="005D3552"/>
    <w:p w14:paraId="76CF0BD8" w14:textId="77777777" w:rsidR="00445A61" w:rsidRDefault="00445A61" w:rsidP="00445A61">
      <w:r>
        <w:t>Wh</w:t>
      </w:r>
      <w:r w:rsidR="00393549">
        <w:t>ere N is the number of reactors.</w:t>
      </w:r>
    </w:p>
    <w:p w14:paraId="00065A01" w14:textId="77777777" w:rsidR="00393549" w:rsidRDefault="00393549" w:rsidP="00445A61"/>
    <w:p w14:paraId="0EB787A5" w14:textId="77777777" w:rsidR="00653DB4" w:rsidRDefault="00CB37D8" w:rsidP="00621994">
      <w:pPr>
        <w:ind w:firstLine="720"/>
      </w:pPr>
      <w:r>
        <w:fldChar w:fldCharType="begin"/>
      </w:r>
      <w:r>
        <w:instrText xml:space="preserve"> REF _Ref42969656 \h </w:instrText>
      </w:r>
      <w:r>
        <w:fldChar w:fldCharType="separate"/>
      </w:r>
      <w:r w:rsidR="00F86A7F">
        <w:t xml:space="preserve">Figure </w:t>
      </w:r>
      <w:r w:rsidR="00F86A7F">
        <w:rPr>
          <w:noProof/>
        </w:rPr>
        <w:t>2</w:t>
      </w:r>
      <w:r w:rsidR="00F86A7F">
        <w:t>.</w:t>
      </w:r>
      <w:r w:rsidR="00F86A7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14:paraId="31DB9006" w14:textId="77777777" w:rsidR="00CB37D8" w:rsidRPr="005D4E4C" w:rsidRDefault="00CB37D8" w:rsidP="005D4E4C">
      <w:pPr>
        <w:rPr>
          <w:sz w:val="20"/>
          <w:szCs w:val="20"/>
        </w:rPr>
      </w:pPr>
      <w:r>
        <w:rPr>
          <w:noProof/>
          <w:sz w:val="20"/>
          <w:szCs w:val="20"/>
        </w:rPr>
        <w:lastRenderedPageBreak/>
        <w:drawing>
          <wp:inline distT="0" distB="0" distL="0" distR="0" wp14:anchorId="3EDE9A50" wp14:editId="7CD2D02B">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81">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4F30F776" w14:textId="77777777" w:rsidR="005D3552" w:rsidRDefault="00CB37D8" w:rsidP="008C59A1">
      <w:pPr>
        <w:pStyle w:val="Caption"/>
        <w:rPr>
          <w:sz w:val="20"/>
          <w:szCs w:val="20"/>
        </w:rPr>
      </w:pPr>
      <w:bookmarkStart w:id="139" w:name="_Ref42969656"/>
      <w:bookmarkStart w:id="140" w:name="_Toc49196598"/>
      <w:r>
        <w:t xml:space="preserve">Figure </w:t>
      </w:r>
      <w:fldSimple w:instr=" STYLEREF 1 \s ">
        <w:r w:rsidR="00F86A7F">
          <w:rPr>
            <w:noProof/>
          </w:rPr>
          <w:t>2</w:t>
        </w:r>
      </w:fldSimple>
      <w:r w:rsidR="0090532E">
        <w:t>.</w:t>
      </w:r>
      <w:fldSimple w:instr=" SEQ Figure \* ARABIC \s 1 ">
        <w:r w:rsidR="00F86A7F">
          <w:rPr>
            <w:noProof/>
          </w:rPr>
          <w:t>19</w:t>
        </w:r>
      </w:fldSimple>
      <w:bookmarkEnd w:id="139"/>
      <w:r>
        <w:t xml:space="preserve">: </w:t>
      </w:r>
      <w:r w:rsidRPr="00131018">
        <w:t xml:space="preserve"> RTD for CSTRs in series for different number of </w:t>
      </w:r>
      <w:r w:rsidR="00621994">
        <w:t>reactors</w:t>
      </w:r>
      <w:bookmarkEnd w:id="140"/>
    </w:p>
    <w:p w14:paraId="249243DC" w14:textId="77777777" w:rsidR="00CB37D8" w:rsidRDefault="00CB37D8" w:rsidP="005D3552">
      <w:pPr>
        <w:rPr>
          <w:sz w:val="20"/>
          <w:szCs w:val="20"/>
        </w:rPr>
      </w:pPr>
    </w:p>
    <w:p w14:paraId="1A42082B" w14:textId="77777777" w:rsidR="00653DB4" w:rsidRDefault="00A33B95" w:rsidP="001469EA">
      <w:pPr>
        <w:pStyle w:val="Heading3"/>
        <w:rPr>
          <w:sz w:val="20"/>
          <w:szCs w:val="20"/>
        </w:rPr>
      </w:pPr>
      <w:bookmarkStart w:id="141" w:name="_Toc49196531"/>
      <w:r>
        <w:t>2.5.2</w:t>
      </w:r>
      <w:r>
        <w:tab/>
        <w:t>Axial Dispersion Model</w:t>
      </w:r>
      <w:bookmarkEnd w:id="141"/>
    </w:p>
    <w:p w14:paraId="72402AC4" w14:textId="77777777" w:rsidR="00653DB4" w:rsidRDefault="00653DB4" w:rsidP="001469EA"/>
    <w:p w14:paraId="22B5968B" w14:textId="77777777"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14:paraId="2B5D175B" w14:textId="77777777" w:rsidR="00653DB4" w:rsidRDefault="00653DB4" w:rsidP="00CB37D8"/>
    <w:p w14:paraId="2D55D520" w14:textId="77777777" w:rsidR="00980070" w:rsidRDefault="00A37D18"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14:paraId="50DE0903" w14:textId="77777777" w:rsidR="000361BF" w:rsidRDefault="000361BF" w:rsidP="00CB37D8">
      <w:pPr>
        <w:jc w:val="right"/>
        <w:rPr>
          <w:sz w:val="21"/>
          <w:szCs w:val="21"/>
        </w:rPr>
      </w:pPr>
    </w:p>
    <w:p w14:paraId="710C9081" w14:textId="77777777"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14:paraId="0A108B98" w14:textId="77777777" w:rsidR="00F41E33" w:rsidRDefault="00F41E33" w:rsidP="00CB37D8">
      <w:pPr>
        <w:ind w:firstLine="720"/>
      </w:pPr>
    </w:p>
    <w:p w14:paraId="37C7FAE5" w14:textId="77777777" w:rsidR="00653DB4" w:rsidRDefault="00653DB4" w:rsidP="00CB37D8"/>
    <w:p w14:paraId="0DF0F145" w14:textId="77777777"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3E88EB0C" wp14:editId="25ADF4B7">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14:paraId="5EA8505E" w14:textId="77777777" w:rsidR="00A37D18" w:rsidRPr="008F1A65" w:rsidRDefault="00A37D18" w:rsidP="008C59A1">
                            <w:pPr>
                              <w:pStyle w:val="Caption"/>
                              <w:rPr>
                                <w:noProof/>
                                <w:sz w:val="20"/>
                                <w:szCs w:val="20"/>
                              </w:rPr>
                            </w:pPr>
                            <w:bookmarkStart w:id="142" w:name="_Ref43395188"/>
                            <w:bookmarkStart w:id="143" w:name="_Toc49196599"/>
                            <w:r>
                              <w:t xml:space="preserve">Figure </w:t>
                            </w:r>
                            <w:fldSimple w:instr=" STYLEREF 1 \s ">
                              <w:r>
                                <w:rPr>
                                  <w:noProof/>
                                </w:rPr>
                                <w:t>2</w:t>
                              </w:r>
                            </w:fldSimple>
                            <w:r>
                              <w:t>.</w:t>
                            </w:r>
                            <w:fldSimple w:instr=" SEQ Figure \* ARABIC \s 1 ">
                              <w:r>
                                <w:rPr>
                                  <w:noProof/>
                                </w:rPr>
                                <w:t>20</w:t>
                              </w:r>
                            </w:fldSimple>
                            <w:bookmarkEnd w:id="142"/>
                            <w:r>
                              <w:t xml:space="preserve">: </w:t>
                            </w:r>
                            <w:r>
                              <w:rPr>
                                <w:rFonts w:ascii="Arial" w:hAnsi="Arial" w:cs="Arial"/>
                                <w:sz w:val="19"/>
                                <w:szCs w:val="19"/>
                              </w:rPr>
                              <w:t>RTD for Open Vessel Dispers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88EB0C" id="Text Box 79" o:spid="_x0000_s1045"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PMA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" stroked="f">
                <v:textbox style="mso-fit-shape-to-text:t" inset="0,0,0,0">
                  <w:txbxContent>
                    <w:p w14:paraId="5EA8505E" w14:textId="77777777" w:rsidR="00A37D18" w:rsidRPr="008F1A65" w:rsidRDefault="00A37D18" w:rsidP="008C59A1">
                      <w:pPr>
                        <w:pStyle w:val="Caption"/>
                        <w:rPr>
                          <w:noProof/>
                          <w:sz w:val="20"/>
                          <w:szCs w:val="20"/>
                        </w:rPr>
                      </w:pPr>
                      <w:bookmarkStart w:id="144" w:name="_Ref43395188"/>
                      <w:bookmarkStart w:id="145" w:name="_Toc49196599"/>
                      <w:r>
                        <w:t xml:space="preserve">Figure </w:t>
                      </w:r>
                      <w:fldSimple w:instr=" STYLEREF 1 \s ">
                        <w:r>
                          <w:rPr>
                            <w:noProof/>
                          </w:rPr>
                          <w:t>2</w:t>
                        </w:r>
                      </w:fldSimple>
                      <w:r>
                        <w:t>.</w:t>
                      </w:r>
                      <w:fldSimple w:instr=" SEQ Figure \* ARABIC \s 1 ">
                        <w:r>
                          <w:rPr>
                            <w:noProof/>
                          </w:rPr>
                          <w:t>20</w:t>
                        </w:r>
                      </w:fldSimple>
                      <w:bookmarkEnd w:id="144"/>
                      <w:r>
                        <w:t xml:space="preserve">: </w:t>
                      </w:r>
                      <w:r>
                        <w:rPr>
                          <w:rFonts w:ascii="Arial" w:hAnsi="Arial" w:cs="Arial"/>
                          <w:sz w:val="19"/>
                          <w:szCs w:val="19"/>
                        </w:rPr>
                        <w:t>RTD for Open Vessel Dispersion</w:t>
                      </w:r>
                      <w:bookmarkEnd w:id="145"/>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14:anchorId="1D91E3A7" wp14:editId="00D748FA">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82">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8946BE">
        <w:fldChar w:fldCharType="begin"/>
      </w:r>
      <w:r w:rsidR="008946BE">
        <w:instrText xml:space="preserve"> REF _Ref49176793 \h </w:instrText>
      </w:r>
      <w:r w:rsidR="008946BE">
        <w:fldChar w:fldCharType="separate"/>
      </w:r>
      <w:r w:rsidR="00F86A7F">
        <w:t xml:space="preserve">Figure </w:t>
      </w:r>
      <w:r w:rsidR="00F86A7F">
        <w:rPr>
          <w:noProof/>
        </w:rPr>
        <w:t>2</w:t>
      </w:r>
      <w:r w:rsidR="00F86A7F">
        <w:t>.</w:t>
      </w:r>
      <w:r w:rsidR="00F86A7F">
        <w:rPr>
          <w:noProof/>
        </w:rPr>
        <w:t>21</w:t>
      </w:r>
      <w:r w:rsidR="008946BE">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14:paraId="6F64A1E1" w14:textId="77777777" w:rsidR="00655B4F" w:rsidRDefault="00655B4F" w:rsidP="00DC12E9"/>
    <w:p w14:paraId="02A32F53" w14:textId="77777777" w:rsidR="00655B4F" w:rsidRDefault="00DC08C3" w:rsidP="00DC12E9">
      <w:r>
        <w:rPr>
          <w:noProof/>
        </w:rPr>
        <mc:AlternateContent>
          <mc:Choice Requires="wps">
            <w:drawing>
              <wp:anchor distT="0" distB="0" distL="114300" distR="114300" simplePos="0" relativeHeight="252064256" behindDoc="0" locked="0" layoutInCell="1" allowOverlap="1" wp14:anchorId="5E1740FC" wp14:editId="3D24FD28">
                <wp:simplePos x="0" y="0"/>
                <wp:positionH relativeFrom="column">
                  <wp:posOffset>6350</wp:posOffset>
                </wp:positionH>
                <wp:positionV relativeFrom="paragraph">
                  <wp:posOffset>2727325</wp:posOffset>
                </wp:positionV>
                <wp:extent cx="57213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3DAE64E7" w14:textId="77777777" w:rsidR="00A37D18" w:rsidRPr="00EB79A3" w:rsidRDefault="00A37D18" w:rsidP="00DC08C3">
                            <w:pPr>
                              <w:pStyle w:val="Caption"/>
                              <w:rPr>
                                <w:noProof/>
                              </w:rPr>
                            </w:pPr>
                            <w:bookmarkStart w:id="146" w:name="_Ref49176793"/>
                            <w:bookmarkStart w:id="147" w:name="_Toc49196600"/>
                            <w:r>
                              <w:t xml:space="preserve">Figure </w:t>
                            </w:r>
                            <w:fldSimple w:instr=" STYLEREF 1 \s ">
                              <w:r>
                                <w:rPr>
                                  <w:noProof/>
                                </w:rPr>
                                <w:t>2</w:t>
                              </w:r>
                            </w:fldSimple>
                            <w:r>
                              <w:t>.</w:t>
                            </w:r>
                            <w:fldSimple w:instr=" SEQ Figure \* ARABIC \s 1 ">
                              <w:r>
                                <w:rPr>
                                  <w:noProof/>
                                </w:rPr>
                                <w:t>21</w:t>
                              </w:r>
                            </w:fldSimple>
                            <w:bookmarkEnd w:id="146"/>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1740FC" id="Text Box 28" o:spid="_x0000_s1046" type="#_x0000_t202" style="position:absolute;margin-left:.5pt;margin-top:214.75pt;width:450.5pt;height:.05pt;z-index:25206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" stroked="f">
                <v:textbox style="mso-fit-shape-to-text:t" inset="0,0,0,0">
                  <w:txbxContent>
                    <w:p w14:paraId="3DAE64E7" w14:textId="77777777" w:rsidR="00A37D18" w:rsidRPr="00EB79A3" w:rsidRDefault="00A37D18" w:rsidP="00DC08C3">
                      <w:pPr>
                        <w:pStyle w:val="Caption"/>
                        <w:rPr>
                          <w:noProof/>
                        </w:rPr>
                      </w:pPr>
                      <w:bookmarkStart w:id="148" w:name="_Ref49176793"/>
                      <w:bookmarkStart w:id="149" w:name="_Toc49196600"/>
                      <w:r>
                        <w:t xml:space="preserve">Figure </w:t>
                      </w:r>
                      <w:fldSimple w:instr=" STYLEREF 1 \s ">
                        <w:r>
                          <w:rPr>
                            <w:noProof/>
                          </w:rPr>
                          <w:t>2</w:t>
                        </w:r>
                      </w:fldSimple>
                      <w:r>
                        <w:t>.</w:t>
                      </w:r>
                      <w:fldSimple w:instr=" SEQ Figure \* ARABIC \s 1 ">
                        <w:r>
                          <w:rPr>
                            <w:noProof/>
                          </w:rPr>
                          <w:t>21</w:t>
                        </w:r>
                      </w:fldSimple>
                      <w:bookmarkEnd w:id="148"/>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9"/>
                      <w:r>
                        <w:fldChar w:fldCharType="end"/>
                      </w:r>
                    </w:p>
                  </w:txbxContent>
                </v:textbox>
                <w10:wrap type="topAndBottom"/>
              </v:shape>
            </w:pict>
          </mc:Fallback>
        </mc:AlternateContent>
      </w:r>
      <w:r w:rsidR="00655B4F">
        <w:rPr>
          <w:noProof/>
        </w:rPr>
        <w:drawing>
          <wp:anchor distT="0" distB="0" distL="114300" distR="114300" simplePos="0" relativeHeight="251884032" behindDoc="0" locked="0" layoutInCell="1" allowOverlap="1" wp14:anchorId="4F10C544" wp14:editId="516CA475">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83">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14:paraId="495B3CEC" w14:textId="77777777" w:rsidR="00655B4F" w:rsidRDefault="00655B4F" w:rsidP="00DC12E9"/>
    <w:p w14:paraId="4C3D054C" w14:textId="77777777"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50" w:name="page30"/>
      <w:bookmarkEnd w:id="150"/>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86A7F">
        <w:t xml:space="preserve">Figure </w:t>
      </w:r>
      <w:r w:rsidR="00F86A7F">
        <w:rPr>
          <w:noProof/>
        </w:rPr>
        <w:t>2.20</w:t>
      </w:r>
      <w:proofErr w:type="gramEnd"/>
      <w:r w:rsidR="00FA75E7">
        <w:fldChar w:fldCharType="end"/>
      </w:r>
      <w:r w:rsidR="000B6DF8">
        <w:t>:</w:t>
      </w:r>
    </w:p>
    <w:p w14:paraId="5C01241A" w14:textId="77777777" w:rsidR="000B6DF8" w:rsidRDefault="000B6DF8" w:rsidP="00CB37D8"/>
    <w:p w14:paraId="32D2DE13" w14:textId="77777777"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14:paraId="5E9E5691" w14:textId="77777777" w:rsidR="000B6DF8" w:rsidRDefault="000B6DF8" w:rsidP="00CB37D8"/>
    <w:p w14:paraId="7B6BE671" w14:textId="77777777"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A36851">
        <w:instrText xml:space="preserve"> ADDIN ZOTERO_ITEM CSL_CITATION {"citationID":"R7u1jbm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A36851" w:rsidRPr="00A36851">
        <w:rPr>
          <w:rFonts w:ascii="Calibri" w:hAnsi="Calibri" w:cs="Calibri"/>
        </w:rPr>
        <w:t>[54]</w:t>
      </w:r>
      <w:r>
        <w:fldChar w:fldCharType="end"/>
      </w:r>
      <w:r>
        <w:t>.</w:t>
      </w:r>
    </w:p>
    <w:p w14:paraId="75748139" w14:textId="77777777" w:rsidR="000361BF" w:rsidRDefault="000361BF" w:rsidP="000361BF"/>
    <w:p w14:paraId="118E516F" w14:textId="77777777"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14:paraId="1BD6CE31" w14:textId="77777777" w:rsidR="000361BF" w:rsidRDefault="000361BF" w:rsidP="00DC12E9">
      <w:pPr>
        <w:ind w:firstLine="720"/>
      </w:pPr>
    </w:p>
    <w:p w14:paraId="1AB0F07D" w14:textId="77777777"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4FEE05C7" wp14:editId="796084FF">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1459DFA" w14:textId="77777777" w:rsidR="00A37D18" w:rsidRPr="0009006D" w:rsidRDefault="00A37D18" w:rsidP="008C59A1">
                            <w:pPr>
                              <w:pStyle w:val="Caption"/>
                              <w:rPr>
                                <w:noProof/>
                                <w:sz w:val="20"/>
                                <w:szCs w:val="20"/>
                              </w:rPr>
                            </w:pPr>
                            <w:bookmarkStart w:id="151" w:name="_Ref43395189"/>
                            <w:bookmarkStart w:id="152" w:name="_Toc49196601"/>
                            <w:r>
                              <w:t xml:space="preserve">Figure </w:t>
                            </w:r>
                            <w:fldSimple w:instr=" STYLEREF 1 \s ">
                              <w:r>
                                <w:rPr>
                                  <w:noProof/>
                                </w:rPr>
                                <w:t>2</w:t>
                              </w:r>
                            </w:fldSimple>
                            <w:r>
                              <w:t>.</w:t>
                            </w:r>
                            <w:fldSimple w:instr=" SEQ Figure \* ARABIC \s 1 ">
                              <w:r>
                                <w:rPr>
                                  <w:noProof/>
                                </w:rPr>
                                <w:t>22</w:t>
                              </w:r>
                            </w:fldSimple>
                            <w:bookmarkEnd w:id="151"/>
                            <w:r>
                              <w:t xml:space="preserve">: </w:t>
                            </w:r>
                            <w:r>
                              <w:rPr>
                                <w:rFonts w:ascii="Arial" w:hAnsi="Arial" w:cs="Arial"/>
                                <w:sz w:val="19"/>
                                <w:szCs w:val="19"/>
                              </w:rPr>
                              <w:t>ECSTR Schematic</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EE05C7" id="Text Box 82" o:spid="_x0000_s1047"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iRFLw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K8gD1BcCDtC1z3eyY2mC7fCh2eB1C6EiUYgPNFSGmhyDr3FWQX482/+mE8q&#10;UpSzhtov5/7HSaDizHyzpG/s1cHAwTgMhj3VayCoExouJ5NJBzCYwSwR6heajFW8hULCSror52Ew&#10;16EbAposqVarlEQd6UTY2p2TsfRA7L59Eeh6WQKp+QhDY4r5O3W63KSPW50CUZ2ki8R2LPZ8Uzcn&#10;8fvJi+Pydp+yXv8Py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Ha6JEUvAgAAZwQAAA4AAAAAAAAAAAAAAAAALgIA&#10;AGRycy9lMm9Eb2MueG1sUEsBAi0AFAAGAAgAAAAhAPsPmZ7fAAAACgEAAA8AAAAAAAAAAAAAAAAA&#10;iQQAAGRycy9kb3ducmV2LnhtbFBLBQYAAAAABAAEAPMAAACVBQAAAAA=&#10;" stroked="f">
                <v:textbox style="mso-fit-shape-to-text:t" inset="0,0,0,0">
                  <w:txbxContent>
                    <w:p w14:paraId="51459DFA" w14:textId="77777777" w:rsidR="00A37D18" w:rsidRPr="0009006D" w:rsidRDefault="00A37D18" w:rsidP="008C59A1">
                      <w:pPr>
                        <w:pStyle w:val="Caption"/>
                        <w:rPr>
                          <w:noProof/>
                          <w:sz w:val="20"/>
                          <w:szCs w:val="20"/>
                        </w:rPr>
                      </w:pPr>
                      <w:bookmarkStart w:id="153" w:name="_Ref43395189"/>
                      <w:bookmarkStart w:id="154" w:name="_Toc49196601"/>
                      <w:r>
                        <w:t xml:space="preserve">Figure </w:t>
                      </w:r>
                      <w:fldSimple w:instr=" STYLEREF 1 \s ">
                        <w:r>
                          <w:rPr>
                            <w:noProof/>
                          </w:rPr>
                          <w:t>2</w:t>
                        </w:r>
                      </w:fldSimple>
                      <w:r>
                        <w:t>.</w:t>
                      </w:r>
                      <w:fldSimple w:instr=" SEQ Figure \* ARABIC \s 1 ">
                        <w:r>
                          <w:rPr>
                            <w:noProof/>
                          </w:rPr>
                          <w:t>22</w:t>
                        </w:r>
                      </w:fldSimple>
                      <w:bookmarkEnd w:id="153"/>
                      <w:r>
                        <w:t xml:space="preserve">: </w:t>
                      </w:r>
                      <w:r>
                        <w:rPr>
                          <w:rFonts w:ascii="Arial" w:hAnsi="Arial" w:cs="Arial"/>
                          <w:sz w:val="19"/>
                          <w:szCs w:val="19"/>
                        </w:rPr>
                        <w:t>ECSTR Schematic</w:t>
                      </w:r>
                      <w:bookmarkEnd w:id="154"/>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14:anchorId="06DB2573" wp14:editId="2038552A">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4">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C28026D" wp14:editId="15F1E51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14:paraId="4A184E80" w14:textId="77777777" w:rsidR="00A37D18" w:rsidRPr="00430A25" w:rsidRDefault="00A37D18" w:rsidP="008C59A1">
                            <w:pPr>
                              <w:pStyle w:val="Caption"/>
                              <w:rPr>
                                <w:noProof/>
                              </w:rPr>
                            </w:pPr>
                            <w:bookmarkStart w:id="155" w:name="_Toc49196602"/>
                            <w:r>
                              <w:t xml:space="preserve">Figure </w:t>
                            </w:r>
                            <w:fldSimple w:instr=" STYLEREF 1 \s ">
                              <w:r>
                                <w:rPr>
                                  <w:noProof/>
                                </w:rPr>
                                <w:t>2</w:t>
                              </w:r>
                            </w:fldSimple>
                            <w:r>
                              <w:t>.</w:t>
                            </w:r>
                            <w:fldSimple w:instr=" SEQ Figure \* ARABIC \s 1 ">
                              <w:r>
                                <w:rPr>
                                  <w:noProof/>
                                </w:rPr>
                                <w:t>23</w:t>
                              </w:r>
                            </w:fldSimple>
                            <w:r>
                              <w:t>: rtd for low dispersion</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28026D" id="Text Box 35" o:spid="_x0000_s1048"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jbNMQ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" stroked="f">
                <v:textbox style="mso-fit-shape-to-text:t" inset="0,0,0,0">
                  <w:txbxContent>
                    <w:p w14:paraId="4A184E80" w14:textId="77777777" w:rsidR="00A37D18" w:rsidRPr="00430A25" w:rsidRDefault="00A37D18" w:rsidP="008C59A1">
                      <w:pPr>
                        <w:pStyle w:val="Caption"/>
                        <w:rPr>
                          <w:noProof/>
                        </w:rPr>
                      </w:pPr>
                      <w:bookmarkStart w:id="156" w:name="_Toc49196602"/>
                      <w:r>
                        <w:t xml:space="preserve">Figure </w:t>
                      </w:r>
                      <w:fldSimple w:instr=" STYLEREF 1 \s ">
                        <w:r>
                          <w:rPr>
                            <w:noProof/>
                          </w:rPr>
                          <w:t>2</w:t>
                        </w:r>
                      </w:fldSimple>
                      <w:r>
                        <w:t>.</w:t>
                      </w:r>
                      <w:fldSimple w:instr=" SEQ Figure \* ARABIC \s 1 ">
                        <w:r>
                          <w:rPr>
                            <w:noProof/>
                          </w:rPr>
                          <w:t>23</w:t>
                        </w:r>
                      </w:fldSimple>
                      <w:r>
                        <w:t>: rtd for low dispersion</w:t>
                      </w:r>
                      <w:bookmarkEnd w:id="156"/>
                    </w:p>
                  </w:txbxContent>
                </v:textbox>
                <w10:wrap type="topAndBottom"/>
              </v:shape>
            </w:pict>
          </mc:Fallback>
        </mc:AlternateContent>
      </w:r>
      <w:r w:rsidR="00D12B4B">
        <w:rPr>
          <w:noProof/>
        </w:rPr>
        <w:drawing>
          <wp:anchor distT="0" distB="0" distL="114300" distR="114300" simplePos="0" relativeHeight="251880960" behindDoc="0" locked="0" layoutInCell="1" allowOverlap="1" wp14:anchorId="7BEE86DB" wp14:editId="08B88828">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5">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A36851">
        <w:instrText xml:space="preserve"> ADDIN ZOTERO_ITEM CSL_CITATION {"citationID":"PJobOqoM","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A36851" w:rsidRPr="00A36851">
        <w:rPr>
          <w:rFonts w:ascii="Calibri" w:hAnsi="Calibri" w:cs="Calibri"/>
        </w:rPr>
        <w:t>[59]</w:t>
      </w:r>
      <w:r w:rsidR="00DC12E9">
        <w:fldChar w:fldCharType="end"/>
      </w:r>
      <w:r w:rsidR="00772D2B">
        <w:t>.</w:t>
      </w:r>
    </w:p>
    <w:p w14:paraId="1106B837" w14:textId="77777777" w:rsidR="00653DB4" w:rsidRDefault="00653DB4">
      <w:pPr>
        <w:spacing w:line="313" w:lineRule="exact"/>
        <w:rPr>
          <w:sz w:val="20"/>
          <w:szCs w:val="20"/>
        </w:rPr>
      </w:pPr>
    </w:p>
    <w:p w14:paraId="49D5D06D" w14:textId="77777777" w:rsidR="00653DB4" w:rsidRDefault="00A33B95" w:rsidP="001469EA">
      <w:pPr>
        <w:pStyle w:val="Heading3"/>
        <w:rPr>
          <w:sz w:val="20"/>
          <w:szCs w:val="20"/>
        </w:rPr>
      </w:pPr>
      <w:bookmarkStart w:id="157" w:name="_Toc49196532"/>
      <w:r>
        <w:t>2.5.3</w:t>
      </w:r>
      <w:r>
        <w:tab/>
        <w:t>Enh</w:t>
      </w:r>
      <w:r w:rsidR="00253BAD">
        <w:t>anced CSTR in S</w:t>
      </w:r>
      <w:r>
        <w:t>eries</w:t>
      </w:r>
      <w:bookmarkEnd w:id="157"/>
    </w:p>
    <w:p w14:paraId="2AA9B326" w14:textId="77777777" w:rsidR="00653DB4" w:rsidRDefault="00653DB4">
      <w:pPr>
        <w:spacing w:line="323" w:lineRule="exact"/>
        <w:rPr>
          <w:sz w:val="20"/>
          <w:szCs w:val="20"/>
        </w:rPr>
      </w:pPr>
    </w:p>
    <w:p w14:paraId="4B4A9292" w14:textId="77777777"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A36851">
        <w:instrText xml:space="preserve"> ADDIN ZOTERO_ITEM CSL_CITATION {"citationID":"yW7ooLds","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A36851" w:rsidRPr="00A36851">
        <w:rPr>
          <w:rFonts w:ascii="Calibri" w:hAnsi="Calibri" w:cs="Calibri"/>
        </w:rPr>
        <w:t>[6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86A7F">
        <w:t xml:space="preserve">Figure </w:t>
      </w:r>
      <w:r w:rsidR="00F86A7F">
        <w:rPr>
          <w:noProof/>
        </w:rPr>
        <w:t>2</w:t>
      </w:r>
      <w:r w:rsidR="00F86A7F">
        <w:t>.</w:t>
      </w:r>
      <w:r w:rsidR="00F86A7F">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w:t>
      </w:r>
      <w:r w:rsidRPr="00F9138F">
        <w:rPr>
          <w:szCs w:val="24"/>
        </w:rPr>
        <w:lastRenderedPageBreak/>
        <w:t>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14:paraId="06E5B5BF" w14:textId="77777777" w:rsidR="00653DB4" w:rsidRPr="00F9138F" w:rsidRDefault="00653DB4" w:rsidP="001469EA">
      <w:pPr>
        <w:rPr>
          <w:szCs w:val="24"/>
        </w:rPr>
      </w:pPr>
    </w:p>
    <w:p w14:paraId="357A1789" w14:textId="77777777"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A36851">
        <w:rPr>
          <w:szCs w:val="24"/>
        </w:rPr>
        <w:instrText xml:space="preserve"> ADDIN ZOTERO_ITEM CSL_CITATION {"citationID":"BFDgkoua","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A36851" w:rsidRPr="00A36851">
        <w:rPr>
          <w:rFonts w:ascii="Calibri" w:hAnsi="Calibri" w:cs="Calibri"/>
        </w:rPr>
        <w:t>[60]</w:t>
      </w:r>
      <w:r w:rsidR="00445A61" w:rsidRPr="00F9138F">
        <w:rPr>
          <w:szCs w:val="24"/>
        </w:rPr>
        <w:fldChar w:fldCharType="end"/>
      </w:r>
      <w:r w:rsidR="00085E6C" w:rsidRPr="00F9138F">
        <w:rPr>
          <w:szCs w:val="24"/>
        </w:rPr>
        <w:tab/>
      </w:r>
      <w:r w:rsidR="00085E6C" w:rsidRPr="00F9138F">
        <w:rPr>
          <w:szCs w:val="24"/>
        </w:rPr>
        <w:tab/>
        <w:t>(2.29)</w:t>
      </w:r>
    </w:p>
    <w:p w14:paraId="27E5B09F" w14:textId="77777777" w:rsidR="00653DB4" w:rsidRPr="00F9138F" w:rsidRDefault="00653DB4">
      <w:pPr>
        <w:spacing w:line="299" w:lineRule="exact"/>
        <w:rPr>
          <w:szCs w:val="24"/>
        </w:rPr>
      </w:pPr>
    </w:p>
    <w:p w14:paraId="31B59309" w14:textId="77777777"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14:paraId="1DD6A0DB" w14:textId="77777777" w:rsidR="00445A61" w:rsidRPr="00F9138F" w:rsidRDefault="00445A61" w:rsidP="00445A61">
      <w:pPr>
        <w:rPr>
          <w:szCs w:val="24"/>
        </w:rPr>
      </w:pPr>
    </w:p>
    <w:p w14:paraId="4DE5AA34" w14:textId="77777777"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2A4C1F1B" wp14:editId="4552079B">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14:paraId="075E83DE" w14:textId="77777777" w:rsidR="00A37D18" w:rsidRPr="00D70344" w:rsidRDefault="00A37D18" w:rsidP="008C59A1">
                            <w:pPr>
                              <w:pStyle w:val="Caption"/>
                              <w:rPr>
                                <w:noProof/>
                                <w:sz w:val="20"/>
                                <w:szCs w:val="20"/>
                              </w:rPr>
                            </w:pPr>
                            <w:bookmarkStart w:id="158" w:name="_Toc49196603"/>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4C1F1B"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14:paraId="075E83DE" w14:textId="77777777" w:rsidR="00A37D18" w:rsidRPr="00D70344" w:rsidRDefault="00A37D18" w:rsidP="008C59A1">
                      <w:pPr>
                        <w:pStyle w:val="Caption"/>
                        <w:rPr>
                          <w:noProof/>
                          <w:sz w:val="20"/>
                          <w:szCs w:val="20"/>
                        </w:rPr>
                      </w:pPr>
                      <w:bookmarkStart w:id="159" w:name="_Toc49196603"/>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59"/>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14:anchorId="76FA9302" wp14:editId="05E69B6E">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6">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14:paraId="7EBF7304" w14:textId="77777777" w:rsidR="00653DB4" w:rsidRPr="00136403" w:rsidRDefault="00136403" w:rsidP="00136403">
      <w:pPr>
        <w:pStyle w:val="Heading3"/>
        <w:numPr>
          <w:ilvl w:val="0"/>
          <w:numId w:val="0"/>
        </w:numPr>
        <w:rPr>
          <w:sz w:val="20"/>
          <w:szCs w:val="20"/>
        </w:rPr>
      </w:pPr>
      <w:bookmarkStart w:id="160" w:name="_Toc49196533"/>
      <w:r>
        <w:rPr>
          <w:noProof/>
        </w:rPr>
        <w:lastRenderedPageBreak/>
        <mc:AlternateContent>
          <mc:Choice Requires="wps">
            <w:drawing>
              <wp:anchor distT="0" distB="0" distL="114300" distR="114300" simplePos="0" relativeHeight="251995648" behindDoc="0" locked="0" layoutInCell="1" allowOverlap="1" wp14:anchorId="7AE58D6B" wp14:editId="536F467E">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1B49C73F" w14:textId="77777777" w:rsidR="00A37D18" w:rsidRPr="00136403" w:rsidRDefault="00A37D18" w:rsidP="008C59A1">
                            <w:pPr>
                              <w:pStyle w:val="Caption"/>
                              <w:rPr>
                                <w:noProof/>
                              </w:rPr>
                            </w:pPr>
                            <w:bookmarkStart w:id="161" w:name="_Toc49196604"/>
                            <w:r w:rsidRPr="00136403">
                              <w:t xml:space="preserve">Figure </w:t>
                            </w:r>
                            <w:fldSimple w:instr=" STYLEREF 1 \s ">
                              <w:r>
                                <w:rPr>
                                  <w:noProof/>
                                </w:rPr>
                                <w:t>2</w:t>
                              </w:r>
                            </w:fldSimple>
                            <w:r>
                              <w:t>.</w:t>
                            </w:r>
                            <w:fldSimple w:instr=" SEQ Figure \* ARABIC \s 1 ">
                              <w:r>
                                <w:rPr>
                                  <w:noProof/>
                                </w:rPr>
                                <w:t>25</w:t>
                              </w:r>
                            </w:fldSimple>
                            <w:r w:rsidRPr="00136403">
                              <w:t>: Enhanced CSTR in series effect of 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58D6B"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14:paraId="1B49C73F" w14:textId="77777777" w:rsidR="00A37D18" w:rsidRPr="00136403" w:rsidRDefault="00A37D18" w:rsidP="008C59A1">
                      <w:pPr>
                        <w:pStyle w:val="Caption"/>
                        <w:rPr>
                          <w:noProof/>
                        </w:rPr>
                      </w:pPr>
                      <w:bookmarkStart w:id="162" w:name="_Toc49196604"/>
                      <w:r w:rsidRPr="00136403">
                        <w:t xml:space="preserve">Figure </w:t>
                      </w:r>
                      <w:fldSimple w:instr=" STYLEREF 1 \s ">
                        <w:r>
                          <w:rPr>
                            <w:noProof/>
                          </w:rPr>
                          <w:t>2</w:t>
                        </w:r>
                      </w:fldSimple>
                      <w:r>
                        <w:t>.</w:t>
                      </w:r>
                      <w:fldSimple w:instr=" SEQ Figure \* ARABIC \s 1 ">
                        <w:r>
                          <w:rPr>
                            <w:noProof/>
                          </w:rPr>
                          <w:t>25</w:t>
                        </w:r>
                      </w:fldSimple>
                      <w:r w:rsidRPr="00136403">
                        <w:t>: Enhanced CSTR in series effect of n</w:t>
                      </w:r>
                      <w:bookmarkEnd w:id="162"/>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14:anchorId="6EF03D17" wp14:editId="11649C16">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7">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60"/>
    </w:p>
    <w:p w14:paraId="11AC5066" w14:textId="77777777" w:rsidR="00653DB4" w:rsidRDefault="00653DB4">
      <w:pPr>
        <w:spacing w:line="273" w:lineRule="exact"/>
        <w:rPr>
          <w:sz w:val="20"/>
          <w:szCs w:val="20"/>
        </w:rPr>
      </w:pPr>
    </w:p>
    <w:p w14:paraId="1A951AEB" w14:textId="77777777"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A36851">
        <w:instrText xml:space="preserve"> ADDIN ZOTERO_ITEM CSL_CITATION {"citationID":"JWUjo5E4","properties":{"formattedCitation":"[61]","plainCitation":"[6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A36851">
        <w:rPr>
          <w:rFonts w:hint="eastAsia"/>
        </w:rPr>
        <w:instrText>→</w:instrText>
      </w:r>
      <w:r w:rsidR="00A36851">
        <w:instrText>0, the exponential RTD of an ideal CSTR at n = 1, and the delayed impulse of an ideal plug ﬂow reactor at n</w:instrText>
      </w:r>
      <w:r w:rsidR="00A36851">
        <w:rPr>
          <w:rFonts w:hint="eastAsia"/>
        </w:rPr>
        <w:instrText>→∞</w:instrText>
      </w:r>
      <w:r w:rsidR="00A36851">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A36851" w:rsidRPr="00A36851">
        <w:rPr>
          <w:rFonts w:ascii="Calibri" w:hAnsi="Calibri" w:cs="Calibri"/>
        </w:rPr>
        <w:t>[61]</w:t>
      </w:r>
      <w:r w:rsidR="005F00F2">
        <w:fldChar w:fldCharType="end"/>
      </w:r>
      <w:r w:rsidR="00302236">
        <w:t xml:space="preserve"> </w:t>
      </w:r>
      <w:r w:rsidR="005F00F2">
        <w:fldChar w:fldCharType="begin"/>
      </w:r>
      <w:r w:rsidR="00A36851">
        <w:instrText xml:space="preserve"> ADDIN ZOTERO_ITEM CSL_CITATION {"citationID":"vpg4l6Ua","properties":{"formattedCitation":"[62]","plainCitation":"[6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A36851" w:rsidRPr="00A36851">
        <w:rPr>
          <w:rFonts w:ascii="Calibri" w:hAnsi="Calibri" w:cs="Calibri"/>
        </w:rPr>
        <w:t>[62]</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86A7F">
        <w:rPr>
          <w:rStyle w:val="IntenseReference"/>
        </w:rPr>
        <w:t>Appendix 1: Gamma F</w:t>
      </w:r>
      <w:r w:rsidR="00F86A7F" w:rsidRPr="005B1E19">
        <w:rPr>
          <w:rStyle w:val="IntenseReference"/>
        </w:rPr>
        <w:t>unction</w:t>
      </w:r>
      <w:r w:rsidR="003A5539">
        <w:fldChar w:fldCharType="end"/>
      </w:r>
      <w:r w:rsidR="00772D2B">
        <w:t xml:space="preserve"> for more information.</w:t>
      </w:r>
      <w:r w:rsidR="003A5539">
        <w:t xml:space="preserve"> </w:t>
      </w:r>
    </w:p>
    <w:p w14:paraId="6536763F" w14:textId="77777777" w:rsidR="003A5539" w:rsidRDefault="003A5539" w:rsidP="00136403"/>
    <w:p w14:paraId="756336A9" w14:textId="77777777"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14:paraId="7A34E12F" w14:textId="77777777" w:rsidR="00653DB4" w:rsidRDefault="00653DB4" w:rsidP="00136403">
      <w:pPr>
        <w:rPr>
          <w:sz w:val="20"/>
          <w:szCs w:val="20"/>
        </w:rPr>
      </w:pPr>
    </w:p>
    <w:p w14:paraId="59AFC893" w14:textId="77777777" w:rsidR="00653DB4" w:rsidRPr="00136403" w:rsidRDefault="00772D2B" w:rsidP="00136403">
      <w:pPr>
        <w:ind w:firstLine="720"/>
      </w:pPr>
      <w:r>
        <w:fldChar w:fldCharType="begin"/>
      </w:r>
      <w:r>
        <w:instrText xml:space="preserve"> REF _Ref49098497 \h </w:instrText>
      </w:r>
      <w:r>
        <w:fldChar w:fldCharType="separate"/>
      </w:r>
      <w:r w:rsidR="00F86A7F" w:rsidRPr="00136403">
        <w:rPr>
          <w:rFonts w:cstheme="minorHAnsi"/>
          <w:szCs w:val="24"/>
        </w:rPr>
        <w:t xml:space="preserve">Figure </w:t>
      </w:r>
      <w:r w:rsidR="00F86A7F">
        <w:rPr>
          <w:rFonts w:cstheme="minorHAnsi"/>
          <w:noProof/>
          <w:szCs w:val="24"/>
        </w:rPr>
        <w:t>2</w:t>
      </w:r>
      <w:r w:rsidR="00F86A7F">
        <w:rPr>
          <w:rFonts w:cstheme="minorHAnsi"/>
          <w:szCs w:val="24"/>
        </w:rPr>
        <w:t>.</w:t>
      </w:r>
      <w:r w:rsidR="00F86A7F">
        <w:rPr>
          <w:rFonts w:cstheme="minorHAnsi"/>
          <w:noProof/>
          <w:szCs w:val="24"/>
        </w:rPr>
        <w:t>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63" w:name="page34"/>
      <w:bookmarkEnd w:id="163"/>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14:paraId="47AE9D06" w14:textId="77777777" w:rsidR="00653DB4" w:rsidRDefault="00653DB4">
      <w:pPr>
        <w:spacing w:line="213" w:lineRule="exact"/>
        <w:rPr>
          <w:sz w:val="20"/>
          <w:szCs w:val="20"/>
        </w:rPr>
      </w:pPr>
    </w:p>
    <w:p w14:paraId="10CABF0E" w14:textId="77777777" w:rsidR="00BA7985" w:rsidRDefault="00BA7985" w:rsidP="00BA7985">
      <w:pPr>
        <w:pStyle w:val="Heading3"/>
        <w:rPr>
          <w:rStyle w:val="Heading3Char"/>
        </w:rPr>
      </w:pPr>
      <w:bookmarkStart w:id="164" w:name="_Ref49008287"/>
      <w:bookmarkStart w:id="165" w:name="_Ref49008296"/>
      <w:bookmarkStart w:id="166" w:name="_Ref49008320"/>
      <w:bookmarkStart w:id="167" w:name="_Toc49196534"/>
      <w:r>
        <w:rPr>
          <w:noProof/>
        </w:rPr>
        <w:lastRenderedPageBreak/>
        <mc:AlternateContent>
          <mc:Choice Requires="wps">
            <w:drawing>
              <wp:anchor distT="0" distB="0" distL="114300" distR="114300" simplePos="0" relativeHeight="251998720" behindDoc="0" locked="0" layoutInCell="1" allowOverlap="1" wp14:anchorId="5BC4ADDD" wp14:editId="234EE821">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1C07F56C" w14:textId="77777777" w:rsidR="00A37D18" w:rsidRPr="00136403" w:rsidRDefault="00A37D18" w:rsidP="00136403">
                            <w:pPr>
                              <w:jc w:val="center"/>
                              <w:rPr>
                                <w:rFonts w:cstheme="minorHAnsi"/>
                                <w:szCs w:val="24"/>
                              </w:rPr>
                            </w:pPr>
                            <w:bookmarkStart w:id="168" w:name="_Ref49098497"/>
                            <w:bookmarkStart w:id="169"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68"/>
                            <w:r w:rsidRPr="00136403">
                              <w:rPr>
                                <w:rFonts w:cstheme="minorHAnsi"/>
                                <w:szCs w:val="24"/>
                              </w:rPr>
                              <w:t>: RTD for n-CSTR Model at different number of CSTRS</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C4ADDD"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14:paraId="1C07F56C" w14:textId="77777777" w:rsidR="00A37D18" w:rsidRPr="00136403" w:rsidRDefault="00A37D18" w:rsidP="00136403">
                      <w:pPr>
                        <w:jc w:val="center"/>
                        <w:rPr>
                          <w:rFonts w:cstheme="minorHAnsi"/>
                          <w:szCs w:val="24"/>
                        </w:rPr>
                      </w:pPr>
                      <w:bookmarkStart w:id="170" w:name="_Ref49098497"/>
                      <w:bookmarkStart w:id="171"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70"/>
                      <w:r w:rsidRPr="00136403">
                        <w:rPr>
                          <w:rFonts w:cstheme="minorHAnsi"/>
                          <w:szCs w:val="24"/>
                        </w:rPr>
                        <w:t>: RTD for n-CSTR Model at different number of CSTRS</w:t>
                      </w:r>
                      <w:bookmarkEnd w:id="171"/>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64"/>
      <w:bookmarkEnd w:id="165"/>
      <w:bookmarkEnd w:id="166"/>
      <w:bookmarkEnd w:id="167"/>
    </w:p>
    <w:p w14:paraId="4D1047B0" w14:textId="77777777" w:rsidR="00BA7985" w:rsidRPr="00A41BCA" w:rsidRDefault="00BA7985" w:rsidP="00BA7985"/>
    <w:p w14:paraId="049B0F58" w14:textId="77777777"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14:paraId="4BA865BB" w14:textId="77777777" w:rsidR="00BA7985" w:rsidRDefault="00BA7985" w:rsidP="00CE164F"/>
    <w:p w14:paraId="16538AB5" w14:textId="77777777"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14:paraId="1DFCF814" w14:textId="77777777" w:rsidR="00BA7985" w:rsidRDefault="00BA7985" w:rsidP="00CE164F">
      <w:pPr>
        <w:rPr>
          <w:sz w:val="20"/>
          <w:szCs w:val="20"/>
        </w:rPr>
      </w:pPr>
    </w:p>
    <w:p w14:paraId="0CC5E532" w14:textId="77777777"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w:t>
      </w:r>
      <w:proofErr w:type="gramStart"/>
      <w:r>
        <w:t>value,</w:t>
      </w:r>
      <w:proofErr w:type="gramEnd"/>
      <w:r>
        <w:t xml:space="preserv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14:paraId="1EF65F0C" w14:textId="77777777" w:rsidR="00CE164F" w:rsidRDefault="00CE164F" w:rsidP="00CE164F"/>
    <w:p w14:paraId="6CA90575" w14:textId="77777777" w:rsidR="00653DB4" w:rsidRDefault="00BA7985" w:rsidP="001469EA">
      <w:pPr>
        <w:pStyle w:val="Heading2"/>
        <w:rPr>
          <w:sz w:val="20"/>
          <w:szCs w:val="20"/>
        </w:rPr>
      </w:pPr>
      <w:bookmarkStart w:id="172" w:name="_Toc49196535"/>
      <w:r>
        <w:rPr>
          <w:noProof/>
        </w:rPr>
        <w:drawing>
          <wp:anchor distT="0" distB="0" distL="114300" distR="114300" simplePos="0" relativeHeight="251996672" behindDoc="0" locked="0" layoutInCell="1" allowOverlap="1" wp14:anchorId="252C0299" wp14:editId="246C5B6F">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8">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72"/>
    </w:p>
    <w:p w14:paraId="2B4338E4" w14:textId="77777777" w:rsidR="00653DB4" w:rsidRDefault="00653DB4" w:rsidP="0011162F"/>
    <w:p w14:paraId="4CEA3F25" w14:textId="77777777"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A36851">
        <w:instrText xml:space="preserve"> ADDIN ZOTERO_ITEM CSL_CITATION {"citationID":"JhS3OWDz","properties":{"formattedCitation":"[63]","plainCitation":"[63]","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A36851">
        <w:rPr>
          <w:rFonts w:ascii="Arial" w:hAnsi="Arial" w:cs="Arial"/>
        </w:rPr>
        <w:instrText>►</w:instrText>
      </w:r>
      <w:r w:rsidR="00A36851">
        <w:instrText xml:space="preserve"> A method is developed to compute the variances of age and the degree of mixing. </w:instrText>
      </w:r>
      <w:r w:rsidR="00A36851">
        <w:rPr>
          <w:rFonts w:ascii="Arial" w:hAnsi="Arial" w:cs="Arial"/>
        </w:rPr>
        <w:instrText>►</w:instrText>
      </w:r>
      <w:r w:rsidR="00A36851">
        <w:instrText xml:space="preserve"> The method is used to measure various effects on mixing performance of CFSTRs. </w:instrText>
      </w:r>
      <w:r w:rsidR="00A36851">
        <w:rPr>
          <w:rFonts w:ascii="Arial" w:hAnsi="Arial" w:cs="Arial"/>
        </w:rPr>
        <w:instrText>►</w:instrText>
      </w:r>
      <w:r w:rsidR="00A36851">
        <w:instrText xml:space="preserve"> A new degree of mixing is defined to overcome shortcomings of the one in literature. </w:instrText>
      </w:r>
      <w:r w:rsidR="00A36851">
        <w:rPr>
          <w:rFonts w:ascii="Arial" w:hAnsi="Arial" w:cs="Arial"/>
        </w:rPr>
        <w:instrText>►</w:instrText>
      </w:r>
      <w:r w:rsidR="00A36851">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A36851" w:rsidRPr="00A36851">
        <w:rPr>
          <w:rFonts w:ascii="Calibri" w:hAnsi="Calibri" w:cs="Calibri"/>
        </w:rPr>
        <w:t>[63]</w:t>
      </w:r>
      <w:r w:rsidR="00277678">
        <w:fldChar w:fldCharType="end"/>
      </w:r>
      <w:r>
        <w:t xml:space="preserve">. The basis of CFDs is the simulation of </w:t>
      </w:r>
      <w:r>
        <w:lastRenderedPageBreak/>
        <w:t xml:space="preserve">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14:paraId="518550BF" w14:textId="77777777" w:rsidR="006F4682" w:rsidRDefault="006F4682" w:rsidP="001469EA"/>
    <w:p w14:paraId="02779538" w14:textId="77777777" w:rsidR="006F4682" w:rsidRDefault="00A37D18"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14:paraId="40A4330D" w14:textId="77777777" w:rsidR="006F4682" w:rsidRDefault="006F4682" w:rsidP="001469EA"/>
    <w:p w14:paraId="76474BEB" w14:textId="77777777"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14:paraId="2838712E" w14:textId="77777777" w:rsidR="00277678" w:rsidRDefault="00277678" w:rsidP="001469EA"/>
    <w:p w14:paraId="185AC077" w14:textId="77777777"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A36851">
        <w:instrText xml:space="preserve"> ADDIN ZOTERO_ITEM CSL_CITATION {"citationID":"BHiIlcDx","properties":{"formattedCitation":"[64]","plainCitation":"[6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A36851" w:rsidRPr="00A36851">
        <w:rPr>
          <w:rFonts w:ascii="Calibri" w:hAnsi="Calibri" w:cs="Calibri"/>
        </w:rPr>
        <w:t>[64]</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A36851">
        <w:instrText xml:space="preserve"> ADDIN ZOTERO_ITEM CSL_CITATION {"citationID":"zG2a5za9","properties":{"formattedCitation":"[65]","plainCitation":"[6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A36851" w:rsidRPr="00A36851">
        <w:rPr>
          <w:rFonts w:ascii="Calibri" w:hAnsi="Calibri" w:cs="Calibri"/>
        </w:rPr>
        <w:t>[65]</w:t>
      </w:r>
      <w:r w:rsidR="00B8655E">
        <w:fldChar w:fldCharType="end"/>
      </w:r>
      <w:r w:rsidR="00815D74">
        <w:t xml:space="preserve">. There are currently a wide selection of commercial CFD software including ANSYS, PowerFLow and Autodesk CFD to name a few. </w:t>
      </w:r>
    </w:p>
    <w:p w14:paraId="6C964508" w14:textId="77777777" w:rsidR="00A41BCA" w:rsidRDefault="00A41BCA">
      <w:pPr>
        <w:spacing w:line="240" w:lineRule="auto"/>
        <w:rPr>
          <w:sz w:val="20"/>
          <w:szCs w:val="20"/>
        </w:rPr>
      </w:pPr>
      <w:r>
        <w:rPr>
          <w:sz w:val="20"/>
          <w:szCs w:val="20"/>
        </w:rPr>
        <w:br w:type="page"/>
      </w:r>
    </w:p>
    <w:p w14:paraId="5BE33FC3" w14:textId="77777777"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14:paraId="3811FF6C" w14:textId="77777777" w:rsidR="00653DB4" w:rsidRDefault="001469EA" w:rsidP="001469EA">
      <w:pPr>
        <w:pStyle w:val="Heading1"/>
      </w:pPr>
      <w:bookmarkStart w:id="173" w:name="page35"/>
      <w:bookmarkStart w:id="174" w:name="_Toc49196536"/>
      <w:bookmarkEnd w:id="173"/>
      <w:r>
        <w:lastRenderedPageBreak/>
        <w:t xml:space="preserve">: </w:t>
      </w:r>
      <w:r w:rsidR="00A33B95">
        <w:t>Materials and Methods</w:t>
      </w:r>
      <w:bookmarkEnd w:id="174"/>
    </w:p>
    <w:p w14:paraId="25809513" w14:textId="77777777" w:rsidR="001469EA" w:rsidRPr="001469EA" w:rsidRDefault="001469EA" w:rsidP="001469EA"/>
    <w:p w14:paraId="50E3AE47" w14:textId="77777777" w:rsidR="00653DB4" w:rsidRDefault="00886A95" w:rsidP="001469EA">
      <w:pPr>
        <w:pStyle w:val="Heading2"/>
        <w:rPr>
          <w:sz w:val="20"/>
          <w:szCs w:val="20"/>
        </w:rPr>
      </w:pPr>
      <w:bookmarkStart w:id="175" w:name="_Toc49196537"/>
      <w:r>
        <w:t>3.1</w:t>
      </w:r>
      <w:r>
        <w:tab/>
        <w:t>Construction of the STAR R</w:t>
      </w:r>
      <w:r w:rsidR="00A33B95">
        <w:t>eactor</w:t>
      </w:r>
      <w:bookmarkEnd w:id="175"/>
    </w:p>
    <w:p w14:paraId="49A1B25C" w14:textId="77777777" w:rsidR="00653DB4" w:rsidRDefault="00653DB4" w:rsidP="0011162F"/>
    <w:p w14:paraId="5B4441B8" w14:textId="77777777"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86A7F">
        <w:t xml:space="preserve">Figure </w:t>
      </w:r>
      <w:r w:rsidR="00F86A7F">
        <w:rPr>
          <w:noProof/>
        </w:rPr>
        <w:t>3</w:t>
      </w:r>
      <w:r w:rsidR="00F86A7F">
        <w:t>.</w:t>
      </w:r>
      <w:r w:rsidR="00F86A7F">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w:t>
      </w:r>
      <w:commentRangeStart w:id="176"/>
      <w:r w:rsidR="007A6335">
        <w:t xml:space="preserve">(no dissolved oxygen or oxygen compounds) </w:t>
      </w:r>
      <w:commentRangeEnd w:id="176"/>
      <w:r w:rsidR="00A37D18">
        <w:rPr>
          <w:rStyle w:val="CommentReference"/>
        </w:rPr>
        <w:commentReference w:id="176"/>
      </w:r>
      <w:r w:rsidR="007A6335">
        <w:t xml:space="preserve">which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14:paraId="649A28ED" w14:textId="77777777" w:rsidR="00653DB4" w:rsidRDefault="00653DB4">
      <w:pPr>
        <w:spacing w:line="374" w:lineRule="exact"/>
        <w:rPr>
          <w:sz w:val="20"/>
          <w:szCs w:val="20"/>
        </w:rPr>
      </w:pPr>
    </w:p>
    <w:p w14:paraId="0920FA52" w14:textId="77777777" w:rsidR="00653DB4" w:rsidRDefault="006504AD" w:rsidP="001469EA">
      <w:pPr>
        <w:pStyle w:val="Heading3"/>
        <w:rPr>
          <w:sz w:val="20"/>
          <w:szCs w:val="20"/>
        </w:rPr>
      </w:pPr>
      <w:bookmarkStart w:id="177" w:name="_Ref43395734"/>
      <w:bookmarkStart w:id="178" w:name="_Ref43395742"/>
      <w:bookmarkStart w:id="179" w:name="_Toc49196538"/>
      <w:r>
        <w:t>3.1.1</w:t>
      </w:r>
      <w:r>
        <w:tab/>
        <w:t>Tracer S</w:t>
      </w:r>
      <w:r w:rsidR="00A33B95">
        <w:t>election</w:t>
      </w:r>
      <w:bookmarkEnd w:id="177"/>
      <w:bookmarkEnd w:id="178"/>
      <w:bookmarkEnd w:id="179"/>
    </w:p>
    <w:p w14:paraId="512FD6AF" w14:textId="77777777" w:rsidR="00653DB4" w:rsidRDefault="00653DB4" w:rsidP="001469EA"/>
    <w:p w14:paraId="334BC893" w14:textId="77777777"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A36851">
        <w:instrText xml:space="preserve"> ADDIN ZOTERO_ITEM CSL_CITATION {"citationID":"h61BQvPN","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14:paraId="7D5A7070" w14:textId="77777777" w:rsidR="00653DB4" w:rsidRDefault="00653DB4" w:rsidP="00B8655E"/>
    <w:p w14:paraId="11986C01" w14:textId="77777777"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14:paraId="1F742AD2" w14:textId="77777777" w:rsidR="00545395" w:rsidRPr="001469EA" w:rsidRDefault="00545395" w:rsidP="00545395">
      <w:pPr>
        <w:pStyle w:val="ListParagraph"/>
        <w:numPr>
          <w:ilvl w:val="0"/>
          <w:numId w:val="31"/>
        </w:numPr>
      </w:pPr>
      <w:r>
        <w:t>T</w:t>
      </w:r>
      <w:r w:rsidRPr="001469EA">
        <w:t>he analysis for the tracer should be convenient, sensitive, and reproducible</w:t>
      </w:r>
    </w:p>
    <w:p w14:paraId="469B8691" w14:textId="77777777" w:rsidR="00545395" w:rsidRPr="001469EA" w:rsidRDefault="00545395" w:rsidP="00545395">
      <w:pPr>
        <w:pStyle w:val="ListParagraph"/>
        <w:numPr>
          <w:ilvl w:val="0"/>
          <w:numId w:val="31"/>
        </w:numPr>
      </w:pPr>
      <w:r w:rsidRPr="001469EA">
        <w:t>The tracer should be inexpensive</w:t>
      </w:r>
    </w:p>
    <w:p w14:paraId="57863F11" w14:textId="77777777" w:rsidR="00545395" w:rsidRPr="001469EA" w:rsidRDefault="00545395" w:rsidP="00545395">
      <w:pPr>
        <w:pStyle w:val="ListParagraph"/>
        <w:numPr>
          <w:ilvl w:val="0"/>
          <w:numId w:val="31"/>
        </w:numPr>
      </w:pPr>
      <w:r w:rsidRPr="001469EA">
        <w:t>The tracer should not be absorbed on or react with the surface of the vessel</w:t>
      </w:r>
    </w:p>
    <w:p w14:paraId="542E5993" w14:textId="77777777"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14:paraId="112F338C" w14:textId="77777777"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6BFC7F79" wp14:editId="50B3301B">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14:paraId="6C8900D2" w14:textId="77777777" w:rsidR="00A37D18" w:rsidRPr="00345BEC" w:rsidRDefault="00A37D18" w:rsidP="008C59A1">
                            <w:pPr>
                              <w:pStyle w:val="Caption"/>
                              <w:rPr>
                                <w:noProof/>
                              </w:rPr>
                            </w:pPr>
                            <w:bookmarkStart w:id="180" w:name="_Ref43395191"/>
                            <w:bookmarkStart w:id="181" w:name="_Toc49196606"/>
                            <w:r>
                              <w:t xml:space="preserve">Figure </w:t>
                            </w:r>
                            <w:fldSimple w:instr=" STYLEREF 1 \s ">
                              <w:r>
                                <w:rPr>
                                  <w:noProof/>
                                </w:rPr>
                                <w:t>3</w:t>
                              </w:r>
                            </w:fldSimple>
                            <w:r>
                              <w:t>.</w:t>
                            </w:r>
                            <w:fldSimple w:instr=" SEQ Figure \* ARABIC \s 1 ">
                              <w:r>
                                <w:rPr>
                                  <w:noProof/>
                                </w:rPr>
                                <w:t>1</w:t>
                              </w:r>
                            </w:fldSimple>
                            <w:bookmarkEnd w:id="180"/>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C7F79"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14:paraId="6C8900D2" w14:textId="77777777" w:rsidR="00A37D18" w:rsidRPr="00345BEC" w:rsidRDefault="00A37D18" w:rsidP="008C59A1">
                      <w:pPr>
                        <w:pStyle w:val="Caption"/>
                        <w:rPr>
                          <w:noProof/>
                        </w:rPr>
                      </w:pPr>
                      <w:bookmarkStart w:id="182" w:name="_Ref43395191"/>
                      <w:bookmarkStart w:id="183" w:name="_Toc49196606"/>
                      <w:r>
                        <w:t xml:space="preserve">Figure </w:t>
                      </w:r>
                      <w:fldSimple w:instr=" STYLEREF 1 \s ">
                        <w:r>
                          <w:rPr>
                            <w:noProof/>
                          </w:rPr>
                          <w:t>3</w:t>
                        </w:r>
                      </w:fldSimple>
                      <w:r>
                        <w:t>.</w:t>
                      </w:r>
                      <w:fldSimple w:instr=" SEQ Figure \* ARABIC \s 1 ">
                        <w:r>
                          <w:rPr>
                            <w:noProof/>
                          </w:rPr>
                          <w:t>1</w:t>
                        </w:r>
                      </w:fldSimple>
                      <w:bookmarkEnd w:id="182"/>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3"/>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14:anchorId="05494C10" wp14:editId="67F7A387">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9">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14:paraId="5AD93EDA" w14:textId="77777777"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A36851">
        <w:instrText xml:space="preserve"> ADDIN ZOTERO_ITEM CSL_CITATION {"citationID":"KWQN2JLg","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A36851" w:rsidRPr="00A36851">
        <w:rPr>
          <w:rFonts w:ascii="Calibri" w:hAnsi="Calibri" w:cs="Calibri"/>
        </w:rPr>
        <w:t>[59]</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A36851">
        <w:instrText xml:space="preserve"> ADDIN ZOTERO_ITEM CSL_CITATION {"citationID":"QmJXRneH","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A36851" w:rsidRPr="00A36851">
        <w:rPr>
          <w:rFonts w:ascii="Calibri" w:hAnsi="Calibri" w:cs="Calibri"/>
        </w:rPr>
        <w:t>[56]</w:t>
      </w:r>
      <w:r w:rsidR="00B8655E">
        <w:fldChar w:fldCharType="end"/>
      </w:r>
      <w:r w:rsidR="00CE164F">
        <w:t>.</w:t>
      </w:r>
      <w:r>
        <w:t xml:space="preserve"> The bene</w:t>
      </w:r>
      <w:r w:rsidR="00CE604B">
        <w:t>fi</w:t>
      </w:r>
      <w:r>
        <w:t xml:space="preserve">t of a reactive tracer is that a process reagent can act as the </w:t>
      </w:r>
      <w:r w:rsidR="00480B22">
        <w:t>tracer.</w:t>
      </w:r>
    </w:p>
    <w:p w14:paraId="5B4D057D" w14:textId="77777777" w:rsidR="00653DB4" w:rsidRDefault="00653DB4" w:rsidP="00B8655E"/>
    <w:p w14:paraId="34D87383" w14:textId="77777777" w:rsidR="00653DB4" w:rsidRDefault="00A33B95" w:rsidP="00B8655E">
      <w:r>
        <w:t>Missen suggests the following additional precautions when performing a tracer experiment</w:t>
      </w:r>
      <w:r w:rsidR="00CE164F">
        <w:t xml:space="preserve"> </w:t>
      </w:r>
      <w:r w:rsidR="00B8655E">
        <w:fldChar w:fldCharType="begin"/>
      </w:r>
      <w:r w:rsidR="00A36851">
        <w:instrText xml:space="preserve"> ADDIN ZOTERO_ITEM CSL_CITATION {"citationID":"jqr6mVD3","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14:paraId="6ED44007" w14:textId="77777777" w:rsidR="00653DB4" w:rsidRDefault="00653DB4" w:rsidP="00B8655E"/>
    <w:p w14:paraId="5FA94BC5" w14:textId="77777777"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14:paraId="7CCCAEE3" w14:textId="77777777"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84" w:name="page36"/>
      <w:bookmarkEnd w:id="184"/>
    </w:p>
    <w:p w14:paraId="535E3100" w14:textId="77777777" w:rsidR="00480B22" w:rsidRDefault="00480B22" w:rsidP="00480B22">
      <w:pPr>
        <w:pStyle w:val="ListParagraph"/>
        <w:ind w:left="1440"/>
      </w:pPr>
    </w:p>
    <w:p w14:paraId="5F8AB4A0" w14:textId="77777777"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86A7F">
        <w:t xml:space="preserve">Table </w:t>
      </w:r>
      <w:r w:rsidR="00F86A7F">
        <w:rPr>
          <w:noProof/>
        </w:rPr>
        <w:t>4</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86A7F">
        <w:t xml:space="preserve">Table </w:t>
      </w:r>
      <w:r w:rsidR="00F86A7F">
        <w:rPr>
          <w:noProof/>
        </w:rPr>
        <w:t>5</w:t>
      </w:r>
      <w:r w:rsidR="00FA75E7">
        <w:fldChar w:fldCharType="end"/>
      </w:r>
      <w:r>
        <w:t>.</w:t>
      </w:r>
    </w:p>
    <w:p w14:paraId="67403FFB" w14:textId="77777777" w:rsidR="00480B22" w:rsidRDefault="00480B22" w:rsidP="00854E85">
      <w:pPr>
        <w:ind w:firstLine="720"/>
      </w:pPr>
    </w:p>
    <w:p w14:paraId="26E36291" w14:textId="77777777" w:rsidR="00480B22" w:rsidRDefault="00480B22" w:rsidP="00854E85">
      <w:pPr>
        <w:ind w:firstLine="720"/>
      </w:pPr>
    </w:p>
    <w:p w14:paraId="7C491B1B" w14:textId="77777777" w:rsidR="00480B22" w:rsidRDefault="00480B22" w:rsidP="00854E85">
      <w:pPr>
        <w:ind w:firstLine="720"/>
        <w:rPr>
          <w:sz w:val="20"/>
          <w:szCs w:val="20"/>
        </w:rPr>
      </w:pPr>
    </w:p>
    <w:p w14:paraId="1BA1D11F" w14:textId="77777777"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14:paraId="35D6E9C9" w14:textId="77777777"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14:paraId="29E064E9" w14:textId="77777777" w:rsidR="00653DB4" w:rsidRDefault="00A33B95" w:rsidP="001E3EEF">
            <w:pPr>
              <w:rPr>
                <w:sz w:val="20"/>
                <w:szCs w:val="20"/>
              </w:rPr>
            </w:pPr>
            <w:r>
              <w:lastRenderedPageBreak/>
              <w:t>Method</w:t>
            </w:r>
          </w:p>
        </w:tc>
        <w:tc>
          <w:tcPr>
            <w:tcW w:w="4820" w:type="dxa"/>
          </w:tcPr>
          <w:p w14:paraId="208BFF89" w14:textId="77777777"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14:paraId="5ED60A0E" w14:textId="77777777"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14:paraId="10D394A5" w14:textId="77777777" w:rsidR="00653DB4" w:rsidRDefault="00653DB4" w:rsidP="001E3EEF">
            <w:pPr>
              <w:rPr>
                <w:sz w:val="4"/>
                <w:szCs w:val="4"/>
              </w:rPr>
            </w:pPr>
          </w:p>
        </w:tc>
        <w:tc>
          <w:tcPr>
            <w:tcW w:w="4820" w:type="dxa"/>
          </w:tcPr>
          <w:p w14:paraId="1FFA4281" w14:textId="77777777"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3798842F" w14:textId="77777777"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14:paraId="544CA7F5" w14:textId="77777777" w:rsidR="00653DB4" w:rsidRDefault="00A33B95" w:rsidP="001E3EEF">
            <w:pPr>
              <w:rPr>
                <w:sz w:val="20"/>
                <w:szCs w:val="20"/>
              </w:rPr>
            </w:pPr>
            <w:r>
              <w:t>Conductivity</w:t>
            </w:r>
          </w:p>
        </w:tc>
        <w:tc>
          <w:tcPr>
            <w:tcW w:w="4820" w:type="dxa"/>
          </w:tcPr>
          <w:p w14:paraId="1BD438EC" w14:textId="77777777"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14:paraId="612C42B9" w14:textId="77777777"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7113DFBB" w14:textId="77777777" w:rsidR="00653DB4" w:rsidRDefault="00A33B95" w:rsidP="001E3EEF">
            <w:pPr>
              <w:rPr>
                <w:sz w:val="20"/>
                <w:szCs w:val="20"/>
              </w:rPr>
            </w:pPr>
            <w:r>
              <w:t>Photometry</w:t>
            </w:r>
          </w:p>
        </w:tc>
        <w:tc>
          <w:tcPr>
            <w:tcW w:w="4820" w:type="dxa"/>
          </w:tcPr>
          <w:p w14:paraId="227AEEEA" w14:textId="77777777"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14:paraId="38B9B667" w14:textId="77777777"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7A08AA7D" w14:textId="77777777" w:rsidR="00653DB4" w:rsidRDefault="00A33B95" w:rsidP="001E3EEF">
            <w:pPr>
              <w:rPr>
                <w:sz w:val="20"/>
                <w:szCs w:val="20"/>
              </w:rPr>
            </w:pPr>
            <w:r>
              <w:t>Mass Spectroscopy</w:t>
            </w:r>
          </w:p>
        </w:tc>
        <w:tc>
          <w:tcPr>
            <w:tcW w:w="4820" w:type="dxa"/>
          </w:tcPr>
          <w:p w14:paraId="39818435" w14:textId="77777777"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14:paraId="314C5F8D" w14:textId="77777777"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47975C64" w14:textId="77777777" w:rsidR="00653DB4" w:rsidRDefault="00A33B95" w:rsidP="001E3EEF">
            <w:pPr>
              <w:rPr>
                <w:sz w:val="20"/>
                <w:szCs w:val="20"/>
              </w:rPr>
            </w:pPr>
            <w:r>
              <w:t>Para-magnetic Analysis</w:t>
            </w:r>
          </w:p>
        </w:tc>
        <w:tc>
          <w:tcPr>
            <w:tcW w:w="4820" w:type="dxa"/>
          </w:tcPr>
          <w:p w14:paraId="14C05367" w14:textId="77777777"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14:paraId="434B1FAC" w14:textId="77777777"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59FA627D" w14:textId="77777777" w:rsidR="00653DB4" w:rsidRDefault="00A33B95" w:rsidP="001E3EEF">
            <w:pPr>
              <w:rPr>
                <w:sz w:val="20"/>
                <w:szCs w:val="20"/>
              </w:rPr>
            </w:pPr>
            <w:r>
              <w:t>Radioactivity</w:t>
            </w:r>
          </w:p>
        </w:tc>
        <w:tc>
          <w:tcPr>
            <w:tcW w:w="4820" w:type="dxa"/>
          </w:tcPr>
          <w:p w14:paraId="75A12D13" w14:textId="77777777"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14:paraId="38FCA623" w14:textId="77777777"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340AE75F" w14:textId="77777777" w:rsidR="00653DB4" w:rsidRDefault="00A33B95" w:rsidP="001E3EEF">
            <w:pPr>
              <w:rPr>
                <w:sz w:val="20"/>
                <w:szCs w:val="20"/>
              </w:rPr>
            </w:pPr>
            <w:r>
              <w:t>Gas Chromatography</w:t>
            </w:r>
          </w:p>
        </w:tc>
        <w:tc>
          <w:tcPr>
            <w:tcW w:w="4820" w:type="dxa"/>
          </w:tcPr>
          <w:p w14:paraId="215AF1D8" w14:textId="77777777"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14:paraId="655D79CA" w14:textId="77777777"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14:paraId="4F7E6F2C" w14:textId="77777777" w:rsidR="00653DB4" w:rsidRDefault="00A33B95" w:rsidP="001E3EEF">
            <w:pPr>
              <w:rPr>
                <w:sz w:val="20"/>
                <w:szCs w:val="20"/>
              </w:rPr>
            </w:pPr>
            <w:r>
              <w:t>Liquid Chromatography</w:t>
            </w:r>
          </w:p>
        </w:tc>
        <w:tc>
          <w:tcPr>
            <w:tcW w:w="4820" w:type="dxa"/>
          </w:tcPr>
          <w:p w14:paraId="407BB863" w14:textId="77777777"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14:paraId="11253CB6" w14:textId="77777777"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14:paraId="4E1633B1" w14:textId="77777777" w:rsidR="00653DB4" w:rsidRDefault="00653DB4" w:rsidP="001E3EEF">
            <w:pPr>
              <w:rPr>
                <w:sz w:val="4"/>
                <w:szCs w:val="4"/>
              </w:rPr>
            </w:pPr>
          </w:p>
        </w:tc>
        <w:tc>
          <w:tcPr>
            <w:tcW w:w="4820" w:type="dxa"/>
          </w:tcPr>
          <w:p w14:paraId="44C9EA10" w14:textId="77777777"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14:paraId="5C96BDE0" w14:textId="77777777" w:rsidR="001E3EEF" w:rsidRDefault="001E3EEF" w:rsidP="008C59A1">
      <w:pPr>
        <w:pStyle w:val="Caption"/>
      </w:pPr>
      <w:bookmarkStart w:id="185" w:name="_Ref43377740"/>
      <w:bookmarkStart w:id="186" w:name="_Toc49196568"/>
      <w:r>
        <w:t xml:space="preserve">Table </w:t>
      </w:r>
      <w:fldSimple w:instr=" SEQ Table \* ARABIC ">
        <w:r w:rsidR="00F86A7F">
          <w:rPr>
            <w:noProof/>
          </w:rPr>
          <w:t>4</w:t>
        </w:r>
      </w:fldSimple>
      <w:bookmarkEnd w:id="185"/>
      <w:r>
        <w:t xml:space="preserve">: </w:t>
      </w:r>
      <w:r w:rsidRPr="00276A0B">
        <w:t>Common analytical methods for tracer experiments</w:t>
      </w:r>
      <w:r w:rsidR="00302236">
        <w:t xml:space="preserve"> </w:t>
      </w:r>
      <w:r>
        <w:fldChar w:fldCharType="begin"/>
      </w:r>
      <w:r w:rsidR="00A36851">
        <w:rPr>
          <w:caps w:val="0"/>
        </w:rPr>
        <w:instrText xml:space="preserve"> ADDIN ZOTERO_ITEM CSL_CITATION {"citationID":"gD18IKS0","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A36851" w:rsidRPr="00A36851">
        <w:rPr>
          <w:rFonts w:ascii="Calibri" w:hAnsi="Calibri" w:cs="Calibri"/>
        </w:rPr>
        <w:t>[51]</w:t>
      </w:r>
      <w:bookmarkEnd w:id="186"/>
      <w:r>
        <w:fldChar w:fldCharType="end"/>
      </w:r>
    </w:p>
    <w:p w14:paraId="1DFF1737" w14:textId="77777777" w:rsidR="00480B22" w:rsidRDefault="00480B22" w:rsidP="00480B22"/>
    <w:p w14:paraId="5E2A4E7A" w14:textId="77777777"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F86A7F">
        <w:t xml:space="preserve">Table </w:t>
      </w:r>
      <w:r w:rsidR="00F86A7F">
        <w:rPr>
          <w:noProof/>
        </w:rPr>
        <w:t>5</w:t>
      </w:r>
      <w:r>
        <w:fldChar w:fldCharType="end"/>
      </w:r>
      <w:r w:rsidR="00A70718">
        <w:t xml:space="preserve">. The two most common sensors utilized in water engineering are conductivity and photometry sensors. </w:t>
      </w:r>
    </w:p>
    <w:p w14:paraId="181192B0" w14:textId="77777777"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14:paraId="79B68441" w14:textId="77777777"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753520C8" w14:textId="77777777" w:rsidR="00C615B4" w:rsidRDefault="00C615B4" w:rsidP="00C615B4">
            <w:r>
              <w:t>Technology</w:t>
            </w:r>
          </w:p>
        </w:tc>
        <w:tc>
          <w:tcPr>
            <w:tcW w:w="7208" w:type="dxa"/>
            <w:gridSpan w:val="4"/>
          </w:tcPr>
          <w:p w14:paraId="1237975D" w14:textId="77777777"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14:paraId="55C887E2"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69FC97AA" w14:textId="77777777" w:rsidR="00C615B4" w:rsidRDefault="00C615B4" w:rsidP="00C615B4">
            <w:pPr>
              <w:rPr>
                <w:sz w:val="20"/>
                <w:szCs w:val="20"/>
              </w:rPr>
            </w:pPr>
          </w:p>
        </w:tc>
        <w:tc>
          <w:tcPr>
            <w:tcW w:w="1802" w:type="dxa"/>
          </w:tcPr>
          <w:p w14:paraId="1A533DE3"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14:paraId="0679DAE0"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14:paraId="0BCE79B4"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14:paraId="0B1F95F5"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14:paraId="64BF8FD7" w14:textId="77777777" w:rsidTr="00C615B4">
        <w:tc>
          <w:tcPr>
            <w:cnfStyle w:val="001000000000" w:firstRow="0" w:lastRow="0" w:firstColumn="1" w:lastColumn="0" w:oddVBand="0" w:evenVBand="0" w:oddHBand="0" w:evenHBand="0" w:firstRowFirstColumn="0" w:firstRowLastColumn="0" w:lastRowFirstColumn="0" w:lastRowLastColumn="0"/>
            <w:tcW w:w="1802" w:type="dxa"/>
          </w:tcPr>
          <w:p w14:paraId="0911C591" w14:textId="77777777" w:rsidR="00C615B4" w:rsidRDefault="00C615B4" w:rsidP="00C615B4">
            <w:pPr>
              <w:rPr>
                <w:sz w:val="20"/>
                <w:szCs w:val="20"/>
              </w:rPr>
            </w:pPr>
            <w:r>
              <w:rPr>
                <w:sz w:val="20"/>
                <w:szCs w:val="20"/>
              </w:rPr>
              <w:t>Conductivity</w:t>
            </w:r>
          </w:p>
        </w:tc>
        <w:tc>
          <w:tcPr>
            <w:tcW w:w="1802" w:type="dxa"/>
          </w:tcPr>
          <w:p w14:paraId="09D504B3"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14:paraId="4C220345"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14:paraId="4FE44967" w14:textId="77777777" w:rsidR="00C615B4" w:rsidRDefault="00C615B4" w:rsidP="00A3685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HeAsYBbf","properties":{"formattedCitation":"[56], [60], [66]\\uc0\\u8211{}[70]","plainCitation":"[56], [60], [66]–[7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A36851" w:rsidRPr="00A36851">
              <w:rPr>
                <w:rFonts w:ascii="Calibri" w:hAnsi="Calibri" w:cs="Calibri"/>
                <w:sz w:val="20"/>
                <w:szCs w:val="24"/>
              </w:rPr>
              <w:t>[56], [60], [66]–[70]</w:t>
            </w:r>
            <w:r>
              <w:rPr>
                <w:sz w:val="20"/>
                <w:szCs w:val="20"/>
              </w:rPr>
              <w:fldChar w:fldCharType="end"/>
            </w:r>
          </w:p>
        </w:tc>
        <w:tc>
          <w:tcPr>
            <w:tcW w:w="1802" w:type="dxa"/>
          </w:tcPr>
          <w:p w14:paraId="03E0DE5F"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14:paraId="4831B149"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23FE2730" w14:textId="77777777" w:rsidR="00C615B4" w:rsidRDefault="00C615B4" w:rsidP="00C615B4">
            <w:pPr>
              <w:rPr>
                <w:sz w:val="20"/>
                <w:szCs w:val="20"/>
              </w:rPr>
            </w:pPr>
            <w:r>
              <w:rPr>
                <w:sz w:val="20"/>
                <w:szCs w:val="20"/>
              </w:rPr>
              <w:t>Photometry</w:t>
            </w:r>
          </w:p>
        </w:tc>
        <w:tc>
          <w:tcPr>
            <w:tcW w:w="1802" w:type="dxa"/>
          </w:tcPr>
          <w:p w14:paraId="68322E7B"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14:paraId="682E20EA"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14:paraId="4CB190FE" w14:textId="77777777" w:rsidR="00C615B4" w:rsidRDefault="00C615B4" w:rsidP="00A3685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fjnCxchw","properties":{"formattedCitation":"[68], [71]\\uc0\\u8211{}[73]","plainCitation":"[68], [71]–[7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A36851" w:rsidRPr="00A36851">
              <w:rPr>
                <w:rFonts w:ascii="Calibri" w:hAnsi="Calibri" w:cs="Calibri"/>
                <w:sz w:val="20"/>
                <w:szCs w:val="24"/>
              </w:rPr>
              <w:t>[68], [71]–[73]</w:t>
            </w:r>
            <w:r>
              <w:rPr>
                <w:sz w:val="20"/>
                <w:szCs w:val="20"/>
              </w:rPr>
              <w:fldChar w:fldCharType="end"/>
            </w:r>
          </w:p>
        </w:tc>
        <w:tc>
          <w:tcPr>
            <w:tcW w:w="1802" w:type="dxa"/>
          </w:tcPr>
          <w:p w14:paraId="53142DE6"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14:paraId="510CCA51" w14:textId="77777777" w:rsidTr="00C615B4">
        <w:tc>
          <w:tcPr>
            <w:cnfStyle w:val="001000000000" w:firstRow="0" w:lastRow="0" w:firstColumn="1" w:lastColumn="0" w:oddVBand="0" w:evenVBand="0" w:oddHBand="0" w:evenHBand="0" w:firstRowFirstColumn="0" w:firstRowLastColumn="0" w:lastRowFirstColumn="0" w:lastRowLastColumn="0"/>
            <w:tcW w:w="1802" w:type="dxa"/>
          </w:tcPr>
          <w:p w14:paraId="356B2A77" w14:textId="77777777" w:rsidR="00C615B4" w:rsidRDefault="00C615B4" w:rsidP="00C615B4">
            <w:pPr>
              <w:rPr>
                <w:sz w:val="20"/>
                <w:szCs w:val="20"/>
              </w:rPr>
            </w:pPr>
            <w:r>
              <w:rPr>
                <w:sz w:val="20"/>
                <w:szCs w:val="20"/>
              </w:rPr>
              <w:t>Mass Spectroscopy</w:t>
            </w:r>
          </w:p>
        </w:tc>
        <w:tc>
          <w:tcPr>
            <w:tcW w:w="1802" w:type="dxa"/>
          </w:tcPr>
          <w:p w14:paraId="6B48F51D"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14:paraId="68F04A3A"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14:paraId="655C741A"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14:paraId="26DEEBE7"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14:paraId="5179C1A5"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72BA779D" w14:textId="77777777" w:rsidR="00C615B4" w:rsidRDefault="00C615B4" w:rsidP="00C615B4">
            <w:pPr>
              <w:rPr>
                <w:sz w:val="20"/>
                <w:szCs w:val="20"/>
              </w:rPr>
            </w:pPr>
            <w:r>
              <w:rPr>
                <w:sz w:val="20"/>
                <w:szCs w:val="20"/>
              </w:rPr>
              <w:t>Para-magnetic</w:t>
            </w:r>
          </w:p>
        </w:tc>
        <w:tc>
          <w:tcPr>
            <w:tcW w:w="1802" w:type="dxa"/>
          </w:tcPr>
          <w:p w14:paraId="768BBB5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14:paraId="699EFBCD"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14:paraId="132EE9C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14:paraId="09CB25E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14:paraId="3A529291" w14:textId="77777777" w:rsidTr="00C615B4">
        <w:tc>
          <w:tcPr>
            <w:cnfStyle w:val="001000000000" w:firstRow="0" w:lastRow="0" w:firstColumn="1" w:lastColumn="0" w:oddVBand="0" w:evenVBand="0" w:oddHBand="0" w:evenHBand="0" w:firstRowFirstColumn="0" w:firstRowLastColumn="0" w:lastRowFirstColumn="0" w:lastRowLastColumn="0"/>
            <w:tcW w:w="1802" w:type="dxa"/>
          </w:tcPr>
          <w:p w14:paraId="4706AFA8" w14:textId="77777777" w:rsidR="00C615B4" w:rsidRDefault="00C615B4" w:rsidP="00C615B4">
            <w:pPr>
              <w:rPr>
                <w:sz w:val="20"/>
                <w:szCs w:val="20"/>
              </w:rPr>
            </w:pPr>
            <w:r>
              <w:rPr>
                <w:sz w:val="20"/>
                <w:szCs w:val="20"/>
              </w:rPr>
              <w:t>Radioactive</w:t>
            </w:r>
          </w:p>
        </w:tc>
        <w:tc>
          <w:tcPr>
            <w:tcW w:w="1802" w:type="dxa"/>
          </w:tcPr>
          <w:p w14:paraId="668D9C44"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14:paraId="61B0CD8B"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14:paraId="56CA3C77"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sidR="00302236">
              <w:rPr>
                <w:sz w:val="20"/>
                <w:szCs w:val="20"/>
              </w:rPr>
              <w:t xml:space="preserve"> </w:t>
            </w:r>
            <w:r>
              <w:rPr>
                <w:sz w:val="20"/>
                <w:szCs w:val="20"/>
              </w:rPr>
              <w:fldChar w:fldCharType="begin"/>
            </w:r>
            <w:r w:rsidR="00A36851">
              <w:rPr>
                <w:sz w:val="20"/>
                <w:szCs w:val="20"/>
              </w:rPr>
              <w:instrText xml:space="preserve"> ADDIN ZOTERO_ITEM CSL_CITATION {"citationID":"WhXilYoj","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A36851" w:rsidRPr="00A36851">
              <w:rPr>
                <w:rFonts w:ascii="Calibri" w:hAnsi="Calibri" w:cs="Calibri"/>
                <w:sz w:val="20"/>
              </w:rPr>
              <w:t>[53]</w:t>
            </w:r>
            <w:r>
              <w:rPr>
                <w:sz w:val="20"/>
                <w:szCs w:val="20"/>
              </w:rPr>
              <w:fldChar w:fldCharType="end"/>
            </w:r>
          </w:p>
        </w:tc>
        <w:tc>
          <w:tcPr>
            <w:tcW w:w="1802" w:type="dxa"/>
          </w:tcPr>
          <w:p w14:paraId="277E7B72" w14:textId="77777777"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14:paraId="019C1473"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0CCD8977" w14:textId="77777777" w:rsidR="00C615B4" w:rsidRDefault="00C615B4" w:rsidP="00C615B4">
            <w:pPr>
              <w:rPr>
                <w:sz w:val="20"/>
                <w:szCs w:val="20"/>
              </w:rPr>
            </w:pPr>
            <w:r>
              <w:rPr>
                <w:sz w:val="20"/>
                <w:szCs w:val="20"/>
              </w:rPr>
              <w:t>Chromatography</w:t>
            </w:r>
          </w:p>
        </w:tc>
        <w:tc>
          <w:tcPr>
            <w:tcW w:w="1802" w:type="dxa"/>
          </w:tcPr>
          <w:p w14:paraId="441F43F7"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14:paraId="7E7F3B3C"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14:paraId="72106B33"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14:paraId="7AED6DD9" w14:textId="77777777"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14:paraId="5BC92192" w14:textId="77777777" w:rsidR="00C615B4" w:rsidRDefault="00C615B4" w:rsidP="008C59A1">
      <w:pPr>
        <w:pStyle w:val="Caption"/>
      </w:pPr>
      <w:bookmarkStart w:id="187" w:name="_Ref43395192"/>
      <w:bookmarkStart w:id="188" w:name="_Toc49196569"/>
      <w:r>
        <w:t xml:space="preserve">Table </w:t>
      </w:r>
      <w:fldSimple w:instr=" SEQ Table \* ARABIC ">
        <w:r w:rsidR="00F86A7F">
          <w:rPr>
            <w:noProof/>
          </w:rPr>
          <w:t>5</w:t>
        </w:r>
      </w:fldSimple>
      <w:bookmarkEnd w:id="187"/>
      <w:r>
        <w:t>: Types of senors</w:t>
      </w:r>
      <w:bookmarkEnd w:id="188"/>
    </w:p>
    <w:p w14:paraId="4E19B4CF" w14:textId="77777777" w:rsidR="00A70718" w:rsidRPr="00A70718" w:rsidRDefault="00A70718" w:rsidP="00A70718"/>
    <w:p w14:paraId="4B3A352D" w14:textId="77777777"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A36851">
        <w:instrText xml:space="preserve"> ADDIN ZOTERO_ITEM CSL_CITATION {"citationID":"CMdhjTK8","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A36851" w:rsidRPr="00A36851">
        <w:rPr>
          <w:rFonts w:ascii="Calibri" w:hAnsi="Calibri" w:cs="Calibri"/>
        </w:rPr>
        <w:t>[52]</w:t>
      </w:r>
      <w:r w:rsidR="00724CA5">
        <w:fldChar w:fldCharType="end"/>
      </w:r>
      <w:r w:rsidR="00CE164F">
        <w:t>.</w:t>
      </w:r>
    </w:p>
    <w:p w14:paraId="1316E03C" w14:textId="77777777" w:rsidR="00653DB4" w:rsidRDefault="00653DB4" w:rsidP="00854E85">
      <w:pPr>
        <w:rPr>
          <w:sz w:val="20"/>
          <w:szCs w:val="20"/>
        </w:rPr>
      </w:pPr>
    </w:p>
    <w:p w14:paraId="6FA50BF3" w14:textId="77777777"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89" w:name="page37"/>
      <w:bookmarkEnd w:id="189"/>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F86A7F">
        <w:t xml:space="preserve">Table </w:t>
      </w:r>
      <w:r w:rsidR="00F86A7F">
        <w:rPr>
          <w:noProof/>
        </w:rPr>
        <w:t>6</w:t>
      </w:r>
      <w:r w:rsidR="00C615B4">
        <w:fldChar w:fldCharType="end"/>
      </w:r>
      <w:r w:rsidR="00C615B4">
        <w:t xml:space="preserve"> compares the application of a pulse to a step signal</w:t>
      </w:r>
      <w:r w:rsidR="00CE164F">
        <w:t xml:space="preserve"> </w:t>
      </w:r>
      <w:r w:rsidR="007D789E">
        <w:fldChar w:fldCharType="begin"/>
      </w:r>
      <w:r w:rsidR="00A36851">
        <w:instrText xml:space="preserve"> ADDIN ZOTERO_ITEM CSL_CITATION {"citationID":"MjGCdey0","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A36851" w:rsidRPr="00A36851">
        <w:rPr>
          <w:rFonts w:ascii="Calibri" w:hAnsi="Calibri" w:cs="Calibri"/>
        </w:rPr>
        <w:t>[52]</w:t>
      </w:r>
      <w:r w:rsidR="007D789E">
        <w:fldChar w:fldCharType="end"/>
      </w:r>
      <w:r w:rsidR="00CE164F">
        <w:t>.</w:t>
      </w:r>
    </w:p>
    <w:p w14:paraId="29C86549" w14:textId="77777777"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14:paraId="64601CA7" w14:textId="77777777"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E26CAD" w14:textId="77777777" w:rsidR="006818EC" w:rsidRDefault="006818EC" w:rsidP="00854E85">
            <w:pPr>
              <w:rPr>
                <w:sz w:val="20"/>
                <w:szCs w:val="20"/>
              </w:rPr>
            </w:pPr>
          </w:p>
        </w:tc>
        <w:tc>
          <w:tcPr>
            <w:tcW w:w="0" w:type="auto"/>
          </w:tcPr>
          <w:p w14:paraId="146FE372" w14:textId="77777777"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14:paraId="2375418A" w14:textId="77777777"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14:paraId="12F0125F" w14:textId="77777777"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8247C" w14:textId="77777777" w:rsidR="006818EC" w:rsidRDefault="006818EC" w:rsidP="00854E85">
            <w:pPr>
              <w:rPr>
                <w:sz w:val="20"/>
                <w:szCs w:val="20"/>
              </w:rPr>
            </w:pPr>
            <w:proofErr w:type="spellStart"/>
            <w:r>
              <w:rPr>
                <w:sz w:val="20"/>
                <w:szCs w:val="20"/>
              </w:rPr>
              <w:t>Advtantages</w:t>
            </w:r>
            <w:proofErr w:type="spellEnd"/>
          </w:p>
        </w:tc>
        <w:tc>
          <w:tcPr>
            <w:tcW w:w="0" w:type="auto"/>
          </w:tcPr>
          <w:p w14:paraId="42DC7F84" w14:textId="77777777"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14:paraId="2014B5F5" w14:textId="77777777"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14:paraId="55954B06" w14:textId="77777777"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14:paraId="5B6C08E8" w14:textId="77777777"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14:paraId="5A9EA36A" w14:textId="77777777"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14:paraId="3C52AFAA" w14:textId="77777777" w:rsidTr="00E0242B">
        <w:tc>
          <w:tcPr>
            <w:cnfStyle w:val="001000000000" w:firstRow="0" w:lastRow="0" w:firstColumn="1" w:lastColumn="0" w:oddVBand="0" w:evenVBand="0" w:oddHBand="0" w:evenHBand="0" w:firstRowFirstColumn="0" w:firstRowLastColumn="0" w:lastRowFirstColumn="0" w:lastRowLastColumn="0"/>
            <w:tcW w:w="0" w:type="auto"/>
          </w:tcPr>
          <w:p w14:paraId="1EFD7977" w14:textId="77777777" w:rsidR="006818EC" w:rsidRDefault="006818EC" w:rsidP="00854E85">
            <w:pPr>
              <w:rPr>
                <w:sz w:val="20"/>
                <w:szCs w:val="20"/>
              </w:rPr>
            </w:pPr>
            <w:r>
              <w:rPr>
                <w:sz w:val="20"/>
                <w:szCs w:val="20"/>
              </w:rPr>
              <w:t>Disadvantages</w:t>
            </w:r>
          </w:p>
        </w:tc>
        <w:tc>
          <w:tcPr>
            <w:tcW w:w="0" w:type="auto"/>
          </w:tcPr>
          <w:p w14:paraId="7D29917C" w14:textId="77777777"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14:paraId="3EBF3849" w14:textId="77777777"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14:paraId="48DF1446" w14:textId="77777777"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14:paraId="31198D69" w14:textId="77777777"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14:paraId="4B29E147" w14:textId="77777777" w:rsidR="006818EC" w:rsidRDefault="00E0242B" w:rsidP="008C59A1">
      <w:pPr>
        <w:pStyle w:val="Caption"/>
        <w:rPr>
          <w:sz w:val="20"/>
          <w:szCs w:val="20"/>
        </w:rPr>
      </w:pPr>
      <w:bookmarkStart w:id="190" w:name="_Ref48673451"/>
      <w:bookmarkStart w:id="191" w:name="_Toc49196570"/>
      <w:r>
        <w:t xml:space="preserve">Table </w:t>
      </w:r>
      <w:fldSimple w:instr=" SEQ Table \* ARABIC ">
        <w:r w:rsidR="00F86A7F">
          <w:rPr>
            <w:noProof/>
          </w:rPr>
          <w:t>6</w:t>
        </w:r>
      </w:fldSimple>
      <w:bookmarkEnd w:id="190"/>
      <w:r>
        <w:t>: tracer signal comparison</w:t>
      </w:r>
      <w:bookmarkEnd w:id="191"/>
    </w:p>
    <w:p w14:paraId="20B43670" w14:textId="77777777" w:rsidR="00653DB4" w:rsidRDefault="00653DB4" w:rsidP="00854E85">
      <w:pPr>
        <w:rPr>
          <w:sz w:val="20"/>
          <w:szCs w:val="20"/>
        </w:rPr>
      </w:pPr>
    </w:p>
    <w:p w14:paraId="3C9931C4" w14:textId="77777777"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14:paraId="5C170631" w14:textId="77777777" w:rsidR="00653DB4" w:rsidRDefault="00653DB4" w:rsidP="00854E85">
      <w:pPr>
        <w:rPr>
          <w:sz w:val="20"/>
          <w:szCs w:val="20"/>
        </w:rPr>
      </w:pPr>
    </w:p>
    <w:p w14:paraId="7A556568" w14:textId="77777777"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A36851">
        <w:instrText xml:space="preserve"> ADDIN ZOTERO_ITEM CSL_CITATION {"citationID":"ZCcK6f8l","properties":{"formattedCitation":"[74]","plainCitation":"[74]","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A36851" w:rsidRPr="00A36851">
        <w:rPr>
          <w:rFonts w:ascii="Calibri" w:hAnsi="Calibri" w:cs="Calibri"/>
        </w:rPr>
        <w:t>[74]</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A36851">
        <w:instrText xml:space="preserve"> ADDIN ZOTERO_ITEM CSL_CITATION {"citationID":"uz26d5O1","properties":{"formattedCitation":"[66]","plainCitation":"[6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A36851" w:rsidRPr="00A36851">
        <w:rPr>
          <w:rFonts w:ascii="Calibri" w:hAnsi="Calibri" w:cs="Calibri"/>
        </w:rPr>
        <w:t>[66]</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A36851">
        <w:instrText xml:space="preserve"> ADDIN ZOTERO_ITEM CSL_CITATION {"citationID":"ixbkdwjv","properties":{"formattedCitation":"[75]","plainCitation":"[75]","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A36851" w:rsidRPr="00A36851">
        <w:rPr>
          <w:rFonts w:ascii="Calibri" w:hAnsi="Calibri" w:cs="Calibri"/>
        </w:rPr>
        <w:t>[75]</w:t>
      </w:r>
      <w:r w:rsidR="007D789E">
        <w:fldChar w:fldCharType="end"/>
      </w:r>
      <w:r w:rsidR="00A07F5F">
        <w:t>.</w:t>
      </w:r>
      <w:r w:rsidR="007D789E">
        <w:rPr>
          <w:sz w:val="20"/>
          <w:szCs w:val="20"/>
        </w:rPr>
        <w:t xml:space="preserve"> </w:t>
      </w:r>
    </w:p>
    <w:p w14:paraId="39203E4B" w14:textId="77777777" w:rsidR="00653DB4" w:rsidRDefault="00653DB4" w:rsidP="00854E85">
      <w:pPr>
        <w:rPr>
          <w:sz w:val="20"/>
          <w:szCs w:val="20"/>
        </w:rPr>
      </w:pPr>
    </w:p>
    <w:p w14:paraId="2502924C" w14:textId="77777777"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w:t>
      </w:r>
      <w:r>
        <w:t xml:space="preserve">as it behaves similarly to </w:t>
      </w:r>
      <w:r w:rsidR="00A33B95">
        <w:t xml:space="preserve">water. The tracer is also </w:t>
      </w:r>
      <w:r>
        <w:t xml:space="preserve">inexpensive </w:t>
      </w:r>
      <w:r w:rsidR="00A33B95">
        <w:t xml:space="preserve">and easy to obtain. The tracer however </w:t>
      </w:r>
      <w:proofErr w:type="gramStart"/>
      <w:r>
        <w:t>cannot</w:t>
      </w:r>
      <w:r w:rsidR="00A33B95">
        <w:t xml:space="preserve"> be used</w:t>
      </w:r>
      <w:proofErr w:type="gramEnd"/>
      <w:r w:rsidR="00A33B95">
        <w:t xml:space="preserve">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r>
      <w:r w:rsidR="00A36851">
        <w:instrText xml:space="preserve"> ADDIN ZOTERO_ITEM CSL_CITATION {"citationID":"sLa6cavF","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A36851" w:rsidRPr="00A36851">
        <w:rPr>
          <w:rFonts w:ascii="Calibri" w:hAnsi="Calibri" w:cs="Calibri"/>
        </w:rPr>
        <w:t>[76]</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86A7F">
        <w:t xml:space="preserve">Table </w:t>
      </w:r>
      <w:r w:rsidR="00F86A7F">
        <w:rPr>
          <w:noProof/>
        </w:rPr>
        <w:t>7</w:t>
      </w:r>
      <w:r w:rsidR="00EB2526">
        <w:fldChar w:fldCharType="end"/>
      </w:r>
      <w:r w:rsidR="00EB2526">
        <w:t xml:space="preserve"> summarizes the different characteristics of some commonly used tracer in water engineering. </w:t>
      </w:r>
    </w:p>
    <w:p w14:paraId="6EB33949" w14:textId="77777777" w:rsidR="00A70718" w:rsidRDefault="00A70718" w:rsidP="00C615B4">
      <w:pPr>
        <w:ind w:firstLine="720"/>
      </w:pPr>
    </w:p>
    <w:tbl>
      <w:tblPr>
        <w:tblStyle w:val="PlainTable4"/>
        <w:tblW w:w="0" w:type="auto"/>
        <w:tblLook w:val="04A0" w:firstRow="1" w:lastRow="0" w:firstColumn="1" w:lastColumn="0" w:noHBand="0" w:noVBand="1"/>
      </w:tblPr>
      <w:tblGrid>
        <w:gridCol w:w="1942"/>
        <w:gridCol w:w="1938"/>
        <w:gridCol w:w="1936"/>
        <w:gridCol w:w="1518"/>
        <w:gridCol w:w="1686"/>
      </w:tblGrid>
      <w:tr w:rsidR="00EB2526" w:rsidRPr="00EB2526" w14:paraId="13BCBCDC" w14:textId="77777777"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A990E4" w14:textId="77777777" w:rsidR="00EB2526" w:rsidRPr="00EB2526" w:rsidRDefault="00EB2526" w:rsidP="00C615B4">
            <w:pPr>
              <w:rPr>
                <w:sz w:val="20"/>
                <w:szCs w:val="20"/>
              </w:rPr>
            </w:pPr>
            <w:r w:rsidRPr="00EB2526">
              <w:rPr>
                <w:sz w:val="20"/>
                <w:szCs w:val="20"/>
              </w:rPr>
              <w:t>Tracers</w:t>
            </w:r>
          </w:p>
        </w:tc>
        <w:tc>
          <w:tcPr>
            <w:tcW w:w="0" w:type="auto"/>
          </w:tcPr>
          <w:p w14:paraId="40285FE8"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14:paraId="67F42278"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14:paraId="1BDB319C"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14:paraId="430AE33F" w14:textId="77777777"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14:paraId="4B49318B"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5F6A6" w14:textId="77777777" w:rsidR="00EB2526" w:rsidRPr="00EB2526" w:rsidRDefault="00EB2526" w:rsidP="00C615B4">
            <w:pPr>
              <w:rPr>
                <w:sz w:val="20"/>
                <w:szCs w:val="20"/>
              </w:rPr>
            </w:pPr>
            <w:r w:rsidRPr="00EB2526">
              <w:rPr>
                <w:sz w:val="20"/>
                <w:szCs w:val="20"/>
              </w:rPr>
              <w:t>Sodium Chloride</w:t>
            </w:r>
          </w:p>
        </w:tc>
        <w:tc>
          <w:tcPr>
            <w:tcW w:w="0" w:type="auto"/>
          </w:tcPr>
          <w:p w14:paraId="5BF41705"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blaN2OE5","properties":{"formattedCitation":"[77]","plainCitation":"[77]","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7]</w:t>
            </w:r>
            <w:r w:rsidRPr="00EB2526">
              <w:rPr>
                <w:sz w:val="20"/>
                <w:szCs w:val="20"/>
              </w:rPr>
              <w:fldChar w:fldCharType="end"/>
            </w:r>
          </w:p>
        </w:tc>
        <w:tc>
          <w:tcPr>
            <w:tcW w:w="0" w:type="auto"/>
          </w:tcPr>
          <w:p w14:paraId="3E23F70E"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14:paraId="04C99E92"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14:paraId="45D4E948"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14:paraId="1406495F"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14:paraId="50398FA9"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14:paraId="22E033CB" w14:textId="77777777" w:rsidTr="00C615B4">
        <w:tc>
          <w:tcPr>
            <w:cnfStyle w:val="001000000000" w:firstRow="0" w:lastRow="0" w:firstColumn="1" w:lastColumn="0" w:oddVBand="0" w:evenVBand="0" w:oddHBand="0" w:evenHBand="0" w:firstRowFirstColumn="0" w:firstRowLastColumn="0" w:lastRowFirstColumn="0" w:lastRowLastColumn="0"/>
            <w:tcW w:w="0" w:type="auto"/>
          </w:tcPr>
          <w:p w14:paraId="51FE7198" w14:textId="77777777" w:rsidR="00EB2526" w:rsidRPr="00EB2526" w:rsidRDefault="00EB2526" w:rsidP="00C615B4">
            <w:pPr>
              <w:rPr>
                <w:sz w:val="20"/>
                <w:szCs w:val="20"/>
              </w:rPr>
            </w:pPr>
            <w:r w:rsidRPr="00EB2526">
              <w:rPr>
                <w:sz w:val="20"/>
                <w:szCs w:val="20"/>
              </w:rPr>
              <w:t>Lithium Chloride</w:t>
            </w:r>
          </w:p>
        </w:tc>
        <w:tc>
          <w:tcPr>
            <w:tcW w:w="0" w:type="auto"/>
          </w:tcPr>
          <w:p w14:paraId="2958B4BA"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3EdsmhT","properties":{"formattedCitation":"[78]","plainCitation":"[78]","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8]</w:t>
            </w:r>
            <w:r w:rsidRPr="00EB2526">
              <w:rPr>
                <w:sz w:val="20"/>
                <w:szCs w:val="20"/>
              </w:rPr>
              <w:fldChar w:fldCharType="end"/>
            </w:r>
          </w:p>
        </w:tc>
        <w:tc>
          <w:tcPr>
            <w:tcW w:w="0" w:type="auto"/>
          </w:tcPr>
          <w:p w14:paraId="4B1A1B9C"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14:paraId="43A219EC"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14:paraId="3CC93BF1"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14:paraId="0F0D51CA"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Simple </w:t>
            </w:r>
            <w:r w:rsidR="009659E0">
              <w:rPr>
                <w:sz w:val="20"/>
                <w:szCs w:val="20"/>
              </w:rPr>
              <w:t>a</w:t>
            </w:r>
            <w:r w:rsidRPr="00EB2526">
              <w:rPr>
                <w:sz w:val="20"/>
                <w:szCs w:val="20"/>
              </w:rPr>
              <w:t>nalysis</w:t>
            </w:r>
          </w:p>
          <w:p w14:paraId="0D075F91"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14:paraId="6EEA0574" w14:textId="77777777"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A36851">
              <w:rPr>
                <w:sz w:val="20"/>
                <w:szCs w:val="20"/>
              </w:rPr>
              <w:instrText xml:space="preserve"> ADDIN ZOTERO_ITEM CSL_CITATION {"citationID":"CcLo75QH","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A36851" w:rsidRPr="00A36851">
              <w:rPr>
                <w:rFonts w:ascii="Calibri" w:hAnsi="Calibri" w:cs="Calibri"/>
                <w:sz w:val="20"/>
              </w:rPr>
              <w:t>[76]</w:t>
            </w:r>
            <w:r w:rsidRPr="00EB2526">
              <w:rPr>
                <w:sz w:val="20"/>
                <w:szCs w:val="20"/>
              </w:rPr>
              <w:fldChar w:fldCharType="end"/>
            </w:r>
            <w:r w:rsidRPr="00EB2526">
              <w:rPr>
                <w:sz w:val="20"/>
                <w:szCs w:val="20"/>
              </w:rPr>
              <w:t xml:space="preserve"> </w:t>
            </w:r>
          </w:p>
        </w:tc>
      </w:tr>
      <w:tr w:rsidR="00EB2526" w:rsidRPr="00EB2526" w14:paraId="125F574C" w14:textId="77777777"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2FC7F1" w14:textId="77777777"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14:paraId="5A16302E"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9JbjFAJ","properties":{"formattedCitation":"[79]","plainCitation":"[79]","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9]</w:t>
            </w:r>
            <w:r w:rsidRPr="00EB2526">
              <w:rPr>
                <w:sz w:val="20"/>
                <w:szCs w:val="20"/>
              </w:rPr>
              <w:fldChar w:fldCharType="end"/>
            </w:r>
          </w:p>
        </w:tc>
        <w:tc>
          <w:tcPr>
            <w:tcW w:w="0" w:type="auto"/>
          </w:tcPr>
          <w:p w14:paraId="2043476E"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14:paraId="5017FDF5"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14:paraId="43768648"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14:paraId="350A4FAC"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A36851">
              <w:rPr>
                <w:sz w:val="20"/>
                <w:szCs w:val="20"/>
              </w:rPr>
              <w:instrText xml:space="preserve"> ADDIN ZOTERO_ITEM CSL_CITATION {"citationID":"5gSQ7xzh","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14:paraId="679F5951"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14:paraId="67325E7A" w14:textId="77777777"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14:paraId="26CF2C09" w14:textId="77777777" w:rsidTr="00C615B4">
        <w:tc>
          <w:tcPr>
            <w:cnfStyle w:val="001000000000" w:firstRow="0" w:lastRow="0" w:firstColumn="1" w:lastColumn="0" w:oddVBand="0" w:evenVBand="0" w:oddHBand="0" w:evenHBand="0" w:firstRowFirstColumn="0" w:firstRowLastColumn="0" w:lastRowFirstColumn="0" w:lastRowLastColumn="0"/>
            <w:tcW w:w="0" w:type="auto"/>
          </w:tcPr>
          <w:p w14:paraId="6EA4C471" w14:textId="77777777"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A36851">
              <w:rPr>
                <w:sz w:val="20"/>
                <w:szCs w:val="20"/>
              </w:rPr>
              <w:instrText xml:space="preserve"> ADDIN ZOTERO_ITEM CSL_CITATION {"citationID":"v6eW5wC4","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14:paraId="421107FB"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PA1z9mej","properties":{"formattedCitation":"[81]","plainCitation":"[81]","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A36851" w:rsidRPr="00A36851">
              <w:rPr>
                <w:rFonts w:ascii="Calibri" w:hAnsi="Calibri" w:cs="Calibri"/>
                <w:sz w:val="20"/>
              </w:rPr>
              <w:t>[81]</w:t>
            </w:r>
            <w:r w:rsidRPr="00EB2526">
              <w:rPr>
                <w:sz w:val="20"/>
                <w:szCs w:val="20"/>
              </w:rPr>
              <w:fldChar w:fldCharType="end"/>
            </w:r>
          </w:p>
        </w:tc>
        <w:tc>
          <w:tcPr>
            <w:tcW w:w="0" w:type="auto"/>
          </w:tcPr>
          <w:p w14:paraId="226BF570"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14:paraId="22B38795"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14:paraId="5C6513F4"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2CBB53A7"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14:paraId="2985099B"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14:paraId="6FCE5446"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14:paraId="598400E2" w14:textId="77777777"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14:paraId="3822B6E4" w14:textId="77777777"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14:paraId="74D91BA0" w14:textId="77777777" w:rsidR="00EB2526" w:rsidRDefault="00EB2526" w:rsidP="008C59A1">
      <w:pPr>
        <w:pStyle w:val="Caption"/>
        <w:rPr>
          <w:sz w:val="20"/>
          <w:szCs w:val="20"/>
        </w:rPr>
      </w:pPr>
      <w:bookmarkStart w:id="192" w:name="_Ref48666267"/>
      <w:bookmarkStart w:id="193" w:name="_Toc49196571"/>
      <w:r>
        <w:t xml:space="preserve">Table </w:t>
      </w:r>
      <w:fldSimple w:instr=" SEQ Table \* ARABIC ">
        <w:r w:rsidR="00F86A7F">
          <w:rPr>
            <w:noProof/>
          </w:rPr>
          <w:t>7</w:t>
        </w:r>
      </w:fldSimple>
      <w:bookmarkEnd w:id="192"/>
      <w:r>
        <w:t>: common tracers in water engineering</w:t>
      </w:r>
      <w:bookmarkEnd w:id="193"/>
    </w:p>
    <w:p w14:paraId="4805B878" w14:textId="77777777" w:rsidR="00A07F5F" w:rsidRPr="00A07F5F" w:rsidRDefault="00A07F5F" w:rsidP="00A07F5F"/>
    <w:p w14:paraId="1E82AA70" w14:textId="77777777" w:rsidR="00653DB4" w:rsidRDefault="00886A95" w:rsidP="00854E85">
      <w:pPr>
        <w:pStyle w:val="Heading3"/>
        <w:rPr>
          <w:sz w:val="20"/>
          <w:szCs w:val="20"/>
        </w:rPr>
      </w:pPr>
      <w:bookmarkStart w:id="194" w:name="_Toc49196539"/>
      <w:r>
        <w:t>3.1.2</w:t>
      </w:r>
      <w:r>
        <w:tab/>
        <w:t>Sensor S</w:t>
      </w:r>
      <w:r w:rsidR="00A33B95">
        <w:t>election</w:t>
      </w:r>
      <w:bookmarkEnd w:id="194"/>
    </w:p>
    <w:p w14:paraId="15D1522C" w14:textId="77777777" w:rsidR="00653DB4" w:rsidRDefault="00653DB4">
      <w:pPr>
        <w:spacing w:line="290" w:lineRule="exact"/>
        <w:rPr>
          <w:sz w:val="20"/>
          <w:szCs w:val="20"/>
        </w:rPr>
      </w:pPr>
    </w:p>
    <w:p w14:paraId="1A4A2067" w14:textId="77777777" w:rsidR="007D789E" w:rsidRDefault="00A33B95" w:rsidP="007D789E">
      <w:r>
        <w:lastRenderedPageBreak/>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A36851">
        <w:instrText xml:space="preserve"> ADDIN ZOTERO_ITEM CSL_CITATION {"citationID":"yqnq3fB5","properties":{"formattedCitation":"[82]","plainCitation":"[82]","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A36851" w:rsidRPr="00A36851">
        <w:rPr>
          <w:rFonts w:ascii="Calibri" w:hAnsi="Calibri" w:cs="Calibri"/>
        </w:rPr>
        <w:t>[82]</w:t>
      </w:r>
      <w:r w:rsidR="007D789E">
        <w:fldChar w:fldCharType="end"/>
      </w:r>
      <w:r>
        <w:t>. A saturate</w:t>
      </w:r>
      <w:r w:rsidR="009659E0">
        <w:t>d solution of Lithium C</w:t>
      </w:r>
      <w:r>
        <w:t xml:space="preserve">hloride </w:t>
      </w:r>
      <w:proofErr w:type="gramStart"/>
      <w:r>
        <w:t>was found</w:t>
      </w:r>
      <w:proofErr w:type="gramEnd"/>
      <w:r>
        <w:t xml:space="preserve"> to be only slightly higher.</w:t>
      </w:r>
    </w:p>
    <w:p w14:paraId="28C9CEA9" w14:textId="77777777" w:rsidR="00653DB4" w:rsidRDefault="00653DB4">
      <w:pPr>
        <w:spacing w:line="172" w:lineRule="exact"/>
        <w:rPr>
          <w:sz w:val="20"/>
          <w:szCs w:val="20"/>
        </w:rPr>
      </w:pPr>
    </w:p>
    <w:p w14:paraId="6109E88F" w14:textId="77777777" w:rsidR="00653DB4" w:rsidRDefault="00653DB4">
      <w:pPr>
        <w:spacing w:line="230" w:lineRule="exact"/>
        <w:rPr>
          <w:sz w:val="20"/>
          <w:szCs w:val="20"/>
        </w:rPr>
      </w:pPr>
      <w:bookmarkStart w:id="195" w:name="page38"/>
      <w:bookmarkEnd w:id="195"/>
    </w:p>
    <w:p w14:paraId="542B9482" w14:textId="77777777"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86A7F">
        <w:rPr>
          <w:rStyle w:val="IntenseReference"/>
        </w:rPr>
        <w:t>Appendix 3</w:t>
      </w:r>
      <w:r w:rsidR="00F86A7F" w:rsidRPr="005B1E19">
        <w:rPr>
          <w:rStyle w:val="IntenseReference"/>
        </w:rPr>
        <w:t xml:space="preserve">: </w:t>
      </w:r>
      <w:r w:rsidR="00F86A7F">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14:paraId="26ED21E9" w14:textId="77777777" w:rsidR="00653DB4" w:rsidRDefault="00653DB4">
      <w:pPr>
        <w:spacing w:line="200" w:lineRule="exact"/>
        <w:rPr>
          <w:sz w:val="20"/>
          <w:szCs w:val="20"/>
        </w:rPr>
      </w:pPr>
    </w:p>
    <w:p w14:paraId="723AA396" w14:textId="77777777" w:rsidR="00653DB4" w:rsidRDefault="00653DB4">
      <w:pPr>
        <w:spacing w:line="227" w:lineRule="exact"/>
        <w:rPr>
          <w:sz w:val="20"/>
          <w:szCs w:val="20"/>
        </w:rPr>
      </w:pPr>
    </w:p>
    <w:p w14:paraId="4EA29752" w14:textId="77777777" w:rsidR="00653DB4" w:rsidRDefault="006504AD" w:rsidP="00854E85">
      <w:pPr>
        <w:pStyle w:val="Heading3"/>
        <w:rPr>
          <w:sz w:val="20"/>
          <w:szCs w:val="20"/>
        </w:rPr>
      </w:pPr>
      <w:bookmarkStart w:id="196" w:name="_Toc49196540"/>
      <w:r>
        <w:t>3.1.3</w:t>
      </w:r>
      <w:r>
        <w:tab/>
        <w:t xml:space="preserve">Sensor </w:t>
      </w:r>
      <w:r w:rsidR="00886A95">
        <w:t>P</w:t>
      </w:r>
      <w:r w:rsidR="00A33B95">
        <w:t>lacement</w:t>
      </w:r>
      <w:bookmarkEnd w:id="196"/>
    </w:p>
    <w:p w14:paraId="4E93F8EF" w14:textId="77777777" w:rsidR="00653DB4" w:rsidRDefault="00653DB4" w:rsidP="0011162F"/>
    <w:p w14:paraId="1DC1C1FE" w14:textId="77777777"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14:paraId="2D3BE698" w14:textId="77777777" w:rsidR="00653DB4" w:rsidRDefault="00653DB4" w:rsidP="00854E85">
      <w:pPr>
        <w:rPr>
          <w:sz w:val="20"/>
          <w:szCs w:val="20"/>
        </w:rPr>
      </w:pPr>
    </w:p>
    <w:p w14:paraId="6E0A2D55" w14:textId="77777777"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r>
      <w:r w:rsidR="0084602A">
        <w:instrText xml:space="preserve"> REF _Ref49176944 \h </w:instrText>
      </w:r>
      <w:r w:rsidR="0084602A">
        <w:fldChar w:fldCharType="separate"/>
      </w:r>
      <w:r w:rsidR="00F86A7F">
        <w:t xml:space="preserve">Figure </w:t>
      </w:r>
      <w:r w:rsidR="00F86A7F">
        <w:rPr>
          <w:noProof/>
        </w:rPr>
        <w:t>3</w:t>
      </w:r>
      <w:r w:rsidR="00F86A7F">
        <w:t>.</w:t>
      </w:r>
      <w:r w:rsidR="00F86A7F">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84602A">
        <w:fldChar w:fldCharType="begin"/>
      </w:r>
      <w:r w:rsidR="0084602A">
        <w:instrText xml:space="preserve"> REF _Ref49176945 \h </w:instrText>
      </w:r>
      <w:r w:rsidR="0084602A">
        <w:fldChar w:fldCharType="separate"/>
      </w:r>
      <w:r w:rsidR="00F86A7F">
        <w:t xml:space="preserve">Figure </w:t>
      </w:r>
      <w:r w:rsidR="00F86A7F">
        <w:rPr>
          <w:noProof/>
        </w:rPr>
        <w:t>3</w:t>
      </w:r>
      <w:r w:rsidR="00F86A7F">
        <w:t>.</w:t>
      </w:r>
      <w:r w:rsidR="00F86A7F">
        <w:rPr>
          <w:noProof/>
        </w:rPr>
        <w:t>3</w:t>
      </w:r>
      <w:r w:rsidR="0084602A">
        <w:fldChar w:fldCharType="end"/>
      </w:r>
      <w:r w:rsidR="00A33B95" w:rsidRPr="00854E85">
        <w:t xml:space="preserve">) while sensor two used a piece of rubber </w:t>
      </w:r>
      <w:r w:rsidR="009659E0">
        <w:t>that was folded into the piping.</w:t>
      </w:r>
    </w:p>
    <w:p w14:paraId="177A0719" w14:textId="77777777"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22496835" wp14:editId="752F7DE3">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14:paraId="6D2773DE" w14:textId="77777777" w:rsidR="00A37D18" w:rsidRPr="005C503E" w:rsidRDefault="00A37D18" w:rsidP="008C59A1">
                            <w:pPr>
                              <w:pStyle w:val="Caption"/>
                              <w:rPr>
                                <w:noProof/>
                              </w:rPr>
                            </w:pPr>
                            <w:bookmarkStart w:id="197" w:name="_Ref49176944"/>
                            <w:bookmarkStart w:id="198" w:name="_Toc49196607"/>
                            <w:r>
                              <w:t xml:space="preserve">Figure </w:t>
                            </w:r>
                            <w:fldSimple w:instr=" STYLEREF 1 \s ">
                              <w:r>
                                <w:rPr>
                                  <w:noProof/>
                                </w:rPr>
                                <w:t>3</w:t>
                              </w:r>
                            </w:fldSimple>
                            <w:r>
                              <w:t>.</w:t>
                            </w:r>
                            <w:fldSimple w:instr=" SEQ Figure \* ARABIC \s 1 ">
                              <w:r>
                                <w:rPr>
                                  <w:noProof/>
                                </w:rPr>
                                <w:t>2</w:t>
                              </w:r>
                            </w:fldSimple>
                            <w:bookmarkEnd w:id="197"/>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96835"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14:paraId="6D2773DE" w14:textId="77777777" w:rsidR="00A37D18" w:rsidRPr="005C503E" w:rsidRDefault="00A37D18" w:rsidP="008C59A1">
                      <w:pPr>
                        <w:pStyle w:val="Caption"/>
                        <w:rPr>
                          <w:noProof/>
                        </w:rPr>
                      </w:pPr>
                      <w:bookmarkStart w:id="199" w:name="_Ref49176944"/>
                      <w:bookmarkStart w:id="200" w:name="_Toc49196607"/>
                      <w:r>
                        <w:t xml:space="preserve">Figure </w:t>
                      </w:r>
                      <w:fldSimple w:instr=" STYLEREF 1 \s ">
                        <w:r>
                          <w:rPr>
                            <w:noProof/>
                          </w:rPr>
                          <w:t>3</w:t>
                        </w:r>
                      </w:fldSimple>
                      <w:r>
                        <w:t>.</w:t>
                      </w:r>
                      <w:fldSimple w:instr=" SEQ Figure \* ARABIC \s 1 ">
                        <w:r>
                          <w:rPr>
                            <w:noProof/>
                          </w:rPr>
                          <w:t>2</w:t>
                        </w:r>
                      </w:fldSimple>
                      <w:bookmarkEnd w:id="199"/>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200"/>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14:anchorId="39FD55FE" wp14:editId="46D8B3BC">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90">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14:paraId="3F6F0F3E" w14:textId="77777777"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02741190" wp14:editId="39D261C2">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14:paraId="7825B0D6" w14:textId="77777777" w:rsidR="00A37D18" w:rsidRPr="00C8671C" w:rsidRDefault="00A37D18" w:rsidP="008C59A1">
                            <w:pPr>
                              <w:pStyle w:val="Caption"/>
                              <w:rPr>
                                <w:noProof/>
                                <w:sz w:val="20"/>
                                <w:szCs w:val="20"/>
                              </w:rPr>
                            </w:pPr>
                            <w:bookmarkStart w:id="201" w:name="_Ref49176945"/>
                            <w:bookmarkStart w:id="202" w:name="_Toc49196608"/>
                            <w:r>
                              <w:t xml:space="preserve">Figure </w:t>
                            </w:r>
                            <w:fldSimple w:instr=" STYLEREF 1 \s ">
                              <w:r>
                                <w:rPr>
                                  <w:noProof/>
                                </w:rPr>
                                <w:t>3</w:t>
                              </w:r>
                            </w:fldSimple>
                            <w:r>
                              <w:t>.</w:t>
                            </w:r>
                            <w:fldSimple w:instr=" SEQ Figure \* ARABIC \s 1 ">
                              <w:r>
                                <w:rPr>
                                  <w:noProof/>
                                </w:rPr>
                                <w:t>3</w:t>
                              </w:r>
                            </w:fldSimple>
                            <w:bookmarkEnd w:id="201"/>
                            <w:r>
                              <w:t>: Sensor #1</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74119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14:paraId="7825B0D6" w14:textId="77777777" w:rsidR="00A37D18" w:rsidRPr="00C8671C" w:rsidRDefault="00A37D18" w:rsidP="008C59A1">
                      <w:pPr>
                        <w:pStyle w:val="Caption"/>
                        <w:rPr>
                          <w:noProof/>
                          <w:sz w:val="20"/>
                          <w:szCs w:val="20"/>
                        </w:rPr>
                      </w:pPr>
                      <w:bookmarkStart w:id="203" w:name="_Ref49176945"/>
                      <w:bookmarkStart w:id="204" w:name="_Toc49196608"/>
                      <w:r>
                        <w:t xml:space="preserve">Figure </w:t>
                      </w:r>
                      <w:fldSimple w:instr=" STYLEREF 1 \s ">
                        <w:r>
                          <w:rPr>
                            <w:noProof/>
                          </w:rPr>
                          <w:t>3</w:t>
                        </w:r>
                      </w:fldSimple>
                      <w:r>
                        <w:t>.</w:t>
                      </w:r>
                      <w:fldSimple w:instr=" SEQ Figure \* ARABIC \s 1 ">
                        <w:r>
                          <w:rPr>
                            <w:noProof/>
                          </w:rPr>
                          <w:t>3</w:t>
                        </w:r>
                      </w:fldSimple>
                      <w:bookmarkEnd w:id="203"/>
                      <w:r>
                        <w:t>: Sensor #1</w:t>
                      </w:r>
                      <w:bookmarkEnd w:id="204"/>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56FD1BE8" wp14:editId="47246840">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1">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14:paraId="22A88A1A" w14:textId="77777777" w:rsidR="000E446D" w:rsidRPr="000E446D" w:rsidRDefault="000E446D" w:rsidP="000E446D"/>
    <w:p w14:paraId="36C6D359" w14:textId="77777777" w:rsidR="00653DB4" w:rsidRPr="001744D1" w:rsidRDefault="00A33B95" w:rsidP="001744D1">
      <w:pPr>
        <w:pStyle w:val="Heading3"/>
        <w:rPr>
          <w:sz w:val="20"/>
          <w:szCs w:val="20"/>
        </w:rPr>
      </w:pPr>
      <w:bookmarkStart w:id="205" w:name="_Toc49196541"/>
      <w:r>
        <w:t>3.1.4</w:t>
      </w:r>
      <w:r>
        <w:tab/>
        <w:t>Instrumentation and Methodology</w:t>
      </w:r>
      <w:bookmarkEnd w:id="205"/>
    </w:p>
    <w:p w14:paraId="04A6D740" w14:textId="77777777" w:rsidR="00653DB4" w:rsidRDefault="00653DB4" w:rsidP="0011162F"/>
    <w:p w14:paraId="0F9C6488" w14:textId="77777777"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r>
      <w:r w:rsidR="000E446D">
        <w:instrText xml:space="preserve"> REF _Ref43384898 \h </w:instrText>
      </w:r>
      <w:r w:rsidR="000E446D">
        <w:fldChar w:fldCharType="separate"/>
      </w:r>
      <w:r w:rsidR="00F86A7F">
        <w:t xml:space="preserve">Table </w:t>
      </w:r>
      <w:r w:rsidR="00F86A7F">
        <w:rPr>
          <w:noProof/>
        </w:rPr>
        <w:t>8</w:t>
      </w:r>
      <w:r w:rsidR="000E446D">
        <w:fldChar w:fldCharType="end"/>
      </w:r>
      <w:r w:rsidR="000E446D">
        <w:t>)</w:t>
      </w:r>
      <w:r w:rsidR="00302236">
        <w:t xml:space="preserve"> </w:t>
      </w:r>
      <w:r w:rsidR="00A63C6E">
        <w:fldChar w:fldCharType="begin"/>
      </w:r>
      <w:r w:rsidR="00766536">
        <w:instrText xml:space="preserve"> ADDIN ZOTERO_ITEM CSL_CITATION {"citationID":"aP0tDzZj","properties":{"formattedCitation":"[83]","plainCitation":"[8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766536" w:rsidRPr="00766536">
        <w:rPr>
          <w:rFonts w:ascii="Calibri" w:hAnsi="Calibri" w:cs="Calibri"/>
        </w:rPr>
        <w:t>[83]</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F86A7F">
        <w:t xml:space="preserve">Figure </w:t>
      </w:r>
      <w:r w:rsidR="00F86A7F">
        <w:rPr>
          <w:noProof/>
        </w:rPr>
        <w:t>3</w:t>
      </w:r>
      <w:r w:rsidR="00F86A7F">
        <w:t>.</w:t>
      </w:r>
      <w:r w:rsidR="00F86A7F">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14:paraId="7DC9644F" w14:textId="77777777"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14:paraId="66269B84" w14:textId="77777777"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321A1FAA" w14:textId="77777777" w:rsidR="000E446D" w:rsidRDefault="000E446D" w:rsidP="000E446D">
            <w:pPr>
              <w:rPr>
                <w:sz w:val="20"/>
                <w:szCs w:val="20"/>
              </w:rPr>
            </w:pPr>
            <w:r>
              <w:t>Stream</w:t>
            </w:r>
          </w:p>
        </w:tc>
        <w:tc>
          <w:tcPr>
            <w:tcW w:w="0" w:type="auto"/>
          </w:tcPr>
          <w:p w14:paraId="2F3D8511" w14:textId="77777777"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w:t>
            </w:r>
            <w:proofErr w:type="spellStart"/>
            <w:r w:rsidR="000E446D">
              <w:t>hr</w:t>
            </w:r>
            <w:proofErr w:type="spellEnd"/>
            <w:r w:rsidR="000E446D">
              <w:t>)</w:t>
            </w:r>
          </w:p>
        </w:tc>
      </w:tr>
      <w:tr w:rsidR="000E446D" w14:paraId="61CEF469" w14:textId="77777777"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7228F596" w14:textId="77777777" w:rsidR="000E446D" w:rsidRDefault="000E446D" w:rsidP="000E446D">
            <w:pPr>
              <w:rPr>
                <w:sz w:val="4"/>
                <w:szCs w:val="4"/>
              </w:rPr>
            </w:pPr>
          </w:p>
        </w:tc>
        <w:tc>
          <w:tcPr>
            <w:tcW w:w="0" w:type="auto"/>
          </w:tcPr>
          <w:p w14:paraId="28626525" w14:textId="77777777"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14:paraId="733B4F5A" w14:textId="77777777"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5B835448" w14:textId="77777777" w:rsidR="000E446D" w:rsidRDefault="000E446D" w:rsidP="000E446D">
            <w:pPr>
              <w:rPr>
                <w:sz w:val="20"/>
                <w:szCs w:val="20"/>
              </w:rPr>
            </w:pPr>
            <w:r>
              <w:t>Feed</w:t>
            </w:r>
          </w:p>
        </w:tc>
        <w:tc>
          <w:tcPr>
            <w:tcW w:w="0" w:type="auto"/>
          </w:tcPr>
          <w:p w14:paraId="58453CD3" w14:textId="77777777"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14:paraId="1DEE4F56" w14:textId="77777777"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456034B1" w14:textId="77777777" w:rsidR="000E446D" w:rsidRDefault="000E446D" w:rsidP="000E446D">
            <w:pPr>
              <w:rPr>
                <w:sz w:val="20"/>
                <w:szCs w:val="20"/>
              </w:rPr>
            </w:pPr>
            <w:r>
              <w:t>Internal Recycle</w:t>
            </w:r>
          </w:p>
        </w:tc>
        <w:tc>
          <w:tcPr>
            <w:tcW w:w="0" w:type="auto"/>
          </w:tcPr>
          <w:p w14:paraId="16D25407" w14:textId="77777777"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14:paraId="4F1AC651" w14:textId="77777777"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5A6651F5" w14:textId="77777777" w:rsidR="000E446D" w:rsidRDefault="000E446D" w:rsidP="000E446D">
            <w:pPr>
              <w:rPr>
                <w:sz w:val="20"/>
                <w:szCs w:val="20"/>
              </w:rPr>
            </w:pPr>
            <w:r>
              <w:t>Recycle Sludge</w:t>
            </w:r>
          </w:p>
        </w:tc>
        <w:tc>
          <w:tcPr>
            <w:tcW w:w="0" w:type="auto"/>
          </w:tcPr>
          <w:p w14:paraId="22631B4B" w14:textId="77777777"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14:paraId="1B32140F" w14:textId="77777777"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5136E27F" w14:textId="77777777" w:rsidR="000E446D" w:rsidRDefault="000E446D" w:rsidP="000E446D">
            <w:pPr>
              <w:rPr>
                <w:sz w:val="4"/>
                <w:szCs w:val="4"/>
              </w:rPr>
            </w:pPr>
          </w:p>
        </w:tc>
        <w:tc>
          <w:tcPr>
            <w:tcW w:w="0" w:type="auto"/>
          </w:tcPr>
          <w:p w14:paraId="419C1082" w14:textId="77777777"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14:paraId="6B384C34" w14:textId="77777777" w:rsidR="000E446D" w:rsidRDefault="000E446D" w:rsidP="008C59A1">
      <w:pPr>
        <w:pStyle w:val="Caption"/>
      </w:pPr>
      <w:bookmarkStart w:id="206" w:name="_Ref43384898"/>
      <w:bookmarkStart w:id="207" w:name="_Ref48679841"/>
      <w:bookmarkStart w:id="208" w:name="_Toc49196572"/>
      <w:r>
        <w:t xml:space="preserve">Table </w:t>
      </w:r>
      <w:fldSimple w:instr=" SEQ Table \* ARABIC ">
        <w:r w:rsidR="00F86A7F">
          <w:rPr>
            <w:noProof/>
          </w:rPr>
          <w:t>8</w:t>
        </w:r>
      </w:fldSimple>
      <w:bookmarkEnd w:id="206"/>
      <w:r>
        <w:t xml:space="preserve">: </w:t>
      </w:r>
      <w:r w:rsidRPr="00B0094D">
        <w:t xml:space="preserve"> Vertical Reactor Operating Conditions</w:t>
      </w:r>
      <w:r w:rsidR="00302236">
        <w:t xml:space="preserve"> </w:t>
      </w:r>
      <w:bookmarkEnd w:id="207"/>
      <w:r w:rsidR="00766536">
        <w:fldChar w:fldCharType="begin"/>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9659E0">
        <w:rPr>
          <w:rFonts w:ascii="Calibri" w:hAnsi="Calibri" w:cs="Calibri"/>
        </w:rPr>
        <w:t>[83</w:t>
      </w:r>
      <w:r w:rsidR="00766536" w:rsidRPr="00766536">
        <w:rPr>
          <w:rFonts w:ascii="Calibri" w:hAnsi="Calibri" w:cs="Calibri"/>
        </w:rPr>
        <w:t>]</w:t>
      </w:r>
      <w:bookmarkEnd w:id="208"/>
      <w:r w:rsidR="00766536">
        <w:fldChar w:fldCharType="end"/>
      </w:r>
    </w:p>
    <w:p w14:paraId="69D04F0A" w14:textId="77777777" w:rsidR="00653DB4" w:rsidRDefault="00653DB4" w:rsidP="00854E85">
      <w:pPr>
        <w:rPr>
          <w:sz w:val="20"/>
          <w:szCs w:val="20"/>
        </w:rPr>
      </w:pPr>
    </w:p>
    <w:p w14:paraId="77751F0D" w14:textId="77777777" w:rsidR="002D3F51" w:rsidRDefault="002D3F51" w:rsidP="007E7B07">
      <w:pPr>
        <w:ind w:firstLine="720"/>
      </w:pPr>
    </w:p>
    <w:p w14:paraId="63352F8E" w14:textId="77777777" w:rsidR="002D3F51" w:rsidRDefault="0090532E" w:rsidP="007E7B07">
      <w:pPr>
        <w:ind w:firstLine="720"/>
      </w:pPr>
      <w:r>
        <w:rPr>
          <w:noProof/>
        </w:rPr>
        <mc:AlternateContent>
          <mc:Choice Requires="wps">
            <w:drawing>
              <wp:anchor distT="0" distB="0" distL="114300" distR="114300" simplePos="0" relativeHeight="252007936" behindDoc="0" locked="0" layoutInCell="1" allowOverlap="1" wp14:anchorId="5AC03857" wp14:editId="1B3E3A53">
                <wp:simplePos x="0" y="0"/>
                <wp:positionH relativeFrom="margin">
                  <wp:align>right</wp:align>
                </wp:positionH>
                <wp:positionV relativeFrom="paragraph">
                  <wp:posOffset>4021175</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1952A25" w14:textId="77777777" w:rsidR="00A37D18" w:rsidRPr="002D3F51" w:rsidRDefault="00A37D18" w:rsidP="008C59A1">
                            <w:pPr>
                              <w:pStyle w:val="Caption"/>
                              <w:rPr>
                                <w:noProof/>
                                <w:sz w:val="20"/>
                                <w:szCs w:val="20"/>
                              </w:rPr>
                            </w:pPr>
                            <w:bookmarkStart w:id="209" w:name="_Ref48934069"/>
                            <w:bookmarkStart w:id="210" w:name="_Toc49196609"/>
                            <w:r>
                              <w:t xml:space="preserve">Figure </w:t>
                            </w:r>
                            <w:fldSimple w:instr=" STYLEREF 1 \s ">
                              <w:r>
                                <w:rPr>
                                  <w:noProof/>
                                </w:rPr>
                                <w:t>3</w:t>
                              </w:r>
                            </w:fldSimple>
                            <w:r>
                              <w:t>.</w:t>
                            </w:r>
                            <w:fldSimple w:instr=" SEQ Figure \* ARABIC \s 1 ">
                              <w:r>
                                <w:rPr>
                                  <w:noProof/>
                                </w:rPr>
                                <w:t>4</w:t>
                              </w:r>
                            </w:fldSimple>
                            <w:bookmarkEnd w:id="209"/>
                            <w:r>
                              <w:t>:</w:t>
                            </w:r>
                            <w:bookmarkStart w:id="211" w:name="_Ref48683096"/>
                            <w:r w:rsidRPr="006567D0">
                              <w:t xml:space="preserve"> </w:t>
                            </w:r>
                            <w:bookmarkEnd w:id="211"/>
                            <w:r>
                              <w:t>flow unit of experimental unit</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C03857" id="Text Box 19" o:spid="_x0000_s1055" type="#_x0000_t202" style="position:absolute;left:0;text-align:left;margin-left:399.8pt;margin-top:316.65pt;width:451pt;height:.05pt;z-index:25200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AXR9Z/eAAAACAEAAA8AAABkcnMvZG93&#10;bnJldi54bWxMj8FOwzAQRO9I/IO1SFwQdWiiCEKcqqrgAJeqoRdubryNA/E6ip02/D0LFzjuzGj2&#10;TbmaXS9OOIbOk4K7RQICqfGmo1bB/u359h5EiJqM7j2hgi8MsKouL0pdGH+mHZ7q2AouoVBoBTbG&#10;oZAyNBadDgs/ILF39KPTkc+xlWbUZy53vVwmSS6d7og/WD3gxmLzWU9OwTZ739qb6fj0us7S8WU/&#10;bfKPtlbq+mpeP4KIOMe/MPzgMzpUzHTwE5kgegU8JCrI0zQFwfZDsmTl8Ktk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F0fWf3gAAAAgBAAAPAAAAAAAAAAAAAAAAAIgE&#10;AABkcnMvZG93bnJldi54bWxQSwUGAAAAAAQABADzAAAAkwUAAAAA&#10;" stroked="f">
                <v:textbox style="mso-fit-shape-to-text:t" inset="0,0,0,0">
                  <w:txbxContent>
                    <w:p w14:paraId="21952A25" w14:textId="77777777" w:rsidR="00A37D18" w:rsidRPr="002D3F51" w:rsidRDefault="00A37D18" w:rsidP="008C59A1">
                      <w:pPr>
                        <w:pStyle w:val="Caption"/>
                        <w:rPr>
                          <w:noProof/>
                          <w:sz w:val="20"/>
                          <w:szCs w:val="20"/>
                        </w:rPr>
                      </w:pPr>
                      <w:bookmarkStart w:id="212" w:name="_Ref48934069"/>
                      <w:bookmarkStart w:id="213" w:name="_Toc49196609"/>
                      <w:r>
                        <w:t xml:space="preserve">Figure </w:t>
                      </w:r>
                      <w:fldSimple w:instr=" STYLEREF 1 \s ">
                        <w:r>
                          <w:rPr>
                            <w:noProof/>
                          </w:rPr>
                          <w:t>3</w:t>
                        </w:r>
                      </w:fldSimple>
                      <w:r>
                        <w:t>.</w:t>
                      </w:r>
                      <w:fldSimple w:instr=" SEQ Figure \* ARABIC \s 1 ">
                        <w:r>
                          <w:rPr>
                            <w:noProof/>
                          </w:rPr>
                          <w:t>4</w:t>
                        </w:r>
                      </w:fldSimple>
                      <w:bookmarkEnd w:id="212"/>
                      <w:r>
                        <w:t>:</w:t>
                      </w:r>
                      <w:bookmarkStart w:id="214" w:name="_Ref48683096"/>
                      <w:r w:rsidRPr="006567D0">
                        <w:t xml:space="preserve"> </w:t>
                      </w:r>
                      <w:bookmarkEnd w:id="214"/>
                      <w:r>
                        <w:t>flow unit of experimental unit</w:t>
                      </w:r>
                      <w:bookmarkEnd w:id="213"/>
                    </w:p>
                  </w:txbxContent>
                </v:textbox>
                <w10:wrap type="topAndBottom" anchorx="margin"/>
              </v:shape>
            </w:pict>
          </mc:Fallback>
        </mc:AlternateContent>
      </w:r>
      <w:r w:rsidR="002D3F51">
        <w:rPr>
          <w:noProof/>
          <w:sz w:val="20"/>
          <w:szCs w:val="20"/>
        </w:rPr>
        <w:drawing>
          <wp:anchor distT="0" distB="0" distL="114300" distR="114300" simplePos="0" relativeHeight="251915776" behindDoc="0" locked="0" layoutInCell="1" allowOverlap="1" wp14:anchorId="3D503807" wp14:editId="49822F05">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92">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14:paraId="0A6E41EA" w14:textId="77777777" w:rsidR="002D3F51" w:rsidRDefault="002D3F51" w:rsidP="007E7B07">
      <w:pPr>
        <w:ind w:firstLine="720"/>
      </w:pPr>
    </w:p>
    <w:p w14:paraId="42E373FE" w14:textId="77777777" w:rsidR="002D3F51" w:rsidRDefault="002D3F51" w:rsidP="007E7B07">
      <w:pPr>
        <w:ind w:firstLine="720"/>
      </w:pPr>
    </w:p>
    <w:p w14:paraId="2AE5A3C7" w14:textId="77777777"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w:t>
      </w:r>
      <w:r w:rsidR="009659E0">
        <w:t xml:space="preserve">no </w:t>
      </w:r>
      <w:r w:rsidR="002D3F51">
        <w:t xml:space="preserve">importance in this experiment. </w:t>
      </w:r>
    </w:p>
    <w:p w14:paraId="46C8CE3A" w14:textId="77777777" w:rsidR="008C2B5B" w:rsidRDefault="008C2B5B" w:rsidP="008C2B5B"/>
    <w:p w14:paraId="209C651C" w14:textId="77777777" w:rsidR="00EB44FE" w:rsidRDefault="008C2B5B" w:rsidP="008C2B5B">
      <w:r>
        <w:tab/>
      </w:r>
      <w:r>
        <w:fldChar w:fldCharType="begin"/>
      </w:r>
      <w:r>
        <w:instrText xml:space="preserve"> REF _Ref49086897 \h  \* MERGEFORMAT </w:instrText>
      </w:r>
      <w:r>
        <w:fldChar w:fldCharType="separate"/>
      </w:r>
      <w:r w:rsidR="00F86A7F">
        <w:t xml:space="preserve">Figure </w:t>
      </w:r>
      <w:r w:rsidR="00F86A7F">
        <w:rPr>
          <w:noProof/>
        </w:rPr>
        <w:t>3.5</w:t>
      </w:r>
      <w:r>
        <w:fldChar w:fldCharType="end"/>
      </w:r>
      <w:r>
        <w:t xml:space="preserve"> represents the process and instrumentation diagram for the STAR vertical bioreactor. In the diagram the new instrumentation, the conductivity sensors, </w:t>
      </w:r>
      <w:proofErr w:type="gramStart"/>
      <w:r>
        <w:t>are outlined</w:t>
      </w:r>
      <w:proofErr w:type="gramEnd"/>
      <w:r>
        <w:t xml:space="preserve"> in blue. Since the original sensors were still operational but not required for the </w:t>
      </w:r>
      <w:r w:rsidR="0011162F">
        <w:t>experiment</w:t>
      </w:r>
      <w:r>
        <w:t xml:space="preserve">, they </w:t>
      </w:r>
      <w:proofErr w:type="gramStart"/>
      <w:r>
        <w:t>were still attached</w:t>
      </w:r>
      <w:proofErr w:type="gramEnd"/>
      <w:r>
        <w:t xml:space="preserve"> to the DAS. </w:t>
      </w:r>
      <w:r w:rsidR="00EB44FE">
        <w:br w:type="page"/>
      </w:r>
    </w:p>
    <w:p w14:paraId="2ADF9513" w14:textId="77777777" w:rsidR="00EB44FE" w:rsidRDefault="00EB44FE">
      <w:pPr>
        <w:spacing w:line="240" w:lineRule="auto"/>
        <w:sectPr w:rsidR="00EB44FE" w:rsidSect="003929F2">
          <w:type w:val="continuous"/>
          <w:pgSz w:w="11900" w:h="17006"/>
          <w:pgMar w:top="1440" w:right="1440" w:bottom="0" w:left="1440" w:header="0" w:footer="0" w:gutter="0"/>
          <w:cols w:space="720"/>
        </w:sectPr>
      </w:pPr>
    </w:p>
    <w:p w14:paraId="5E66D2B1" w14:textId="77777777" w:rsidR="00EB44FE" w:rsidRDefault="008C2B5B">
      <w:pPr>
        <w:spacing w:line="240" w:lineRule="auto"/>
      </w:pPr>
      <w:r>
        <w:rPr>
          <w:noProof/>
        </w:rPr>
        <w:lastRenderedPageBreak/>
        <w:drawing>
          <wp:anchor distT="0" distB="0" distL="114300" distR="114300" simplePos="0" relativeHeight="252056064" behindDoc="0" locked="0" layoutInCell="1" allowOverlap="1" wp14:anchorId="2252C1CA" wp14:editId="5BE1163B">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93">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651EC9F2" wp14:editId="6936340F">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14:paraId="7EB67467" w14:textId="77777777" w:rsidR="00A37D18" w:rsidRPr="006C7933" w:rsidRDefault="00A37D18" w:rsidP="008C2B5B">
                            <w:pPr>
                              <w:pStyle w:val="Caption"/>
                              <w:rPr>
                                <w:noProof/>
                              </w:rPr>
                            </w:pPr>
                            <w:bookmarkStart w:id="215" w:name="_Ref49086897"/>
                            <w:bookmarkStart w:id="216" w:name="_Toc49196610"/>
                            <w:r>
                              <w:t xml:space="preserve">Figure </w:t>
                            </w:r>
                            <w:fldSimple w:instr=" STYLEREF 1 \s ">
                              <w:r>
                                <w:rPr>
                                  <w:noProof/>
                                </w:rPr>
                                <w:t>3</w:t>
                              </w:r>
                            </w:fldSimple>
                            <w:r>
                              <w:t>.</w:t>
                            </w:r>
                            <w:fldSimple w:instr=" SEQ Figure \* ARABIC \s 1 ">
                              <w:r>
                                <w:rPr>
                                  <w:noProof/>
                                </w:rPr>
                                <w:t>5</w:t>
                              </w:r>
                            </w:fldSimple>
                            <w:bookmarkEnd w:id="215"/>
                            <w:r>
                              <w:t>: Star reactor process and instrumentation diagram</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1EC9F2"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14:paraId="7EB67467" w14:textId="77777777" w:rsidR="00A37D18" w:rsidRPr="006C7933" w:rsidRDefault="00A37D18" w:rsidP="008C2B5B">
                      <w:pPr>
                        <w:pStyle w:val="Caption"/>
                        <w:rPr>
                          <w:noProof/>
                        </w:rPr>
                      </w:pPr>
                      <w:bookmarkStart w:id="217" w:name="_Ref49086897"/>
                      <w:bookmarkStart w:id="218" w:name="_Toc49196610"/>
                      <w:r>
                        <w:t xml:space="preserve">Figure </w:t>
                      </w:r>
                      <w:fldSimple w:instr=" STYLEREF 1 \s ">
                        <w:r>
                          <w:rPr>
                            <w:noProof/>
                          </w:rPr>
                          <w:t>3</w:t>
                        </w:r>
                      </w:fldSimple>
                      <w:r>
                        <w:t>.</w:t>
                      </w:r>
                      <w:fldSimple w:instr=" SEQ Figure \* ARABIC \s 1 ">
                        <w:r>
                          <w:rPr>
                            <w:noProof/>
                          </w:rPr>
                          <w:t>5</w:t>
                        </w:r>
                      </w:fldSimple>
                      <w:bookmarkEnd w:id="217"/>
                      <w:r>
                        <w:t>: Star reactor process and instrumentation diagram</w:t>
                      </w:r>
                      <w:bookmarkEnd w:id="218"/>
                    </w:p>
                  </w:txbxContent>
                </v:textbox>
                <w10:wrap type="topAndBottom" anchorx="page"/>
              </v:shape>
            </w:pict>
          </mc:Fallback>
        </mc:AlternateContent>
      </w:r>
      <w:r w:rsidR="00EB44FE">
        <w:br w:type="page"/>
      </w:r>
    </w:p>
    <w:p w14:paraId="29ADB382" w14:textId="77777777"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14:paraId="07CC4897" w14:textId="77777777" w:rsidR="007E7B07" w:rsidRDefault="007E7B07" w:rsidP="007E7B07">
      <w:pPr>
        <w:ind w:firstLine="720"/>
      </w:pPr>
    </w:p>
    <w:p w14:paraId="43096B79" w14:textId="77777777" w:rsidR="00D5433F" w:rsidRDefault="00D5433F">
      <w:pPr>
        <w:spacing w:line="240" w:lineRule="auto"/>
      </w:pPr>
    </w:p>
    <w:p w14:paraId="5B6CD7A6" w14:textId="77777777" w:rsidR="00F053F5" w:rsidRDefault="00F053F5" w:rsidP="00F053F5">
      <w:pPr>
        <w:pStyle w:val="Heading3"/>
        <w:rPr>
          <w:sz w:val="20"/>
          <w:szCs w:val="20"/>
        </w:rPr>
      </w:pPr>
      <w:bookmarkStart w:id="219" w:name="page41"/>
      <w:bookmarkStart w:id="220" w:name="_Toc49196542"/>
      <w:bookmarkEnd w:id="219"/>
      <w:r>
        <w:t>3.1.5</w:t>
      </w:r>
      <w:r>
        <w:tab/>
        <w:t>Tracer Injector</w:t>
      </w:r>
      <w:bookmarkEnd w:id="220"/>
    </w:p>
    <w:p w14:paraId="7999DB36" w14:textId="77777777" w:rsidR="00F053F5" w:rsidRDefault="00F053F5" w:rsidP="00F053F5">
      <w:pPr>
        <w:spacing w:line="296" w:lineRule="exact"/>
        <w:rPr>
          <w:sz w:val="20"/>
          <w:szCs w:val="20"/>
        </w:rPr>
      </w:pPr>
    </w:p>
    <w:p w14:paraId="1E7B93A4" w14:textId="77777777"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r>
      <w:r w:rsidR="0084602A">
        <w:instrText xml:space="preserve"> REF _Ref49176946 \h </w:instrText>
      </w:r>
      <w:r w:rsidR="0084602A">
        <w:fldChar w:fldCharType="separate"/>
      </w:r>
      <w:r w:rsidR="00F86A7F">
        <w:t xml:space="preserve">Figure </w:t>
      </w:r>
      <w:r w:rsidR="00F86A7F">
        <w:rPr>
          <w:noProof/>
        </w:rPr>
        <w:t>3</w:t>
      </w:r>
      <w:r w:rsidR="00F86A7F">
        <w:t>.</w:t>
      </w:r>
      <w:r w:rsidR="00F86A7F">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w:t>
      </w:r>
      <w:r w:rsidR="0011162F">
        <w:t>s made</w:t>
      </w:r>
      <w:proofErr w:type="gramEnd"/>
      <w:r w:rsidR="0011162F">
        <w:t xml:space="preserve"> to design a custom solution</w:t>
      </w:r>
      <w:r w:rsidR="00F053F5">
        <w:t>.</w:t>
      </w:r>
      <w:bookmarkStart w:id="221" w:name="page40"/>
      <w:bookmarkEnd w:id="221"/>
    </w:p>
    <w:p w14:paraId="05DBB926" w14:textId="77777777" w:rsidR="00E01C42" w:rsidRDefault="00E01C42" w:rsidP="008C59A1"/>
    <w:p w14:paraId="595A8D9E" w14:textId="77777777"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5F7819E9" wp14:editId="1D86E028">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14:paraId="6B64BAA9" w14:textId="77777777" w:rsidR="00A37D18" w:rsidRPr="00850379" w:rsidRDefault="00A37D18" w:rsidP="00E73B07">
                            <w:pPr>
                              <w:pStyle w:val="Caption"/>
                              <w:rPr>
                                <w:noProof/>
                                <w:sz w:val="20"/>
                                <w:szCs w:val="20"/>
                              </w:rPr>
                            </w:pPr>
                            <w:bookmarkStart w:id="222" w:name="_Ref49176946"/>
                            <w:bookmarkStart w:id="223" w:name="_Toc49196611"/>
                            <w:r>
                              <w:t xml:space="preserve">Figure </w:t>
                            </w:r>
                            <w:fldSimple w:instr=" STYLEREF 1 \s ">
                              <w:r>
                                <w:rPr>
                                  <w:noProof/>
                                </w:rPr>
                                <w:t>3</w:t>
                              </w:r>
                            </w:fldSimple>
                            <w:r>
                              <w:t>.</w:t>
                            </w:r>
                            <w:fldSimple w:instr=" SEQ Figure \* ARABIC \s 1 ">
                              <w:r>
                                <w:rPr>
                                  <w:noProof/>
                                </w:rPr>
                                <w:t>6</w:t>
                              </w:r>
                            </w:fldSimple>
                            <w:bookmarkEnd w:id="222"/>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7819E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14:paraId="6B64BAA9" w14:textId="77777777" w:rsidR="00A37D18" w:rsidRPr="00850379" w:rsidRDefault="00A37D18" w:rsidP="00E73B07">
                      <w:pPr>
                        <w:pStyle w:val="Caption"/>
                        <w:rPr>
                          <w:noProof/>
                          <w:sz w:val="20"/>
                          <w:szCs w:val="20"/>
                        </w:rPr>
                      </w:pPr>
                      <w:bookmarkStart w:id="224" w:name="_Ref49176946"/>
                      <w:bookmarkStart w:id="225" w:name="_Toc49196611"/>
                      <w:r>
                        <w:t xml:space="preserve">Figure </w:t>
                      </w:r>
                      <w:fldSimple w:instr=" STYLEREF 1 \s ">
                        <w:r>
                          <w:rPr>
                            <w:noProof/>
                          </w:rPr>
                          <w:t>3</w:t>
                        </w:r>
                      </w:fldSimple>
                      <w:r>
                        <w:t>.</w:t>
                      </w:r>
                      <w:fldSimple w:instr=" SEQ Figure \* ARABIC \s 1 ">
                        <w:r>
                          <w:rPr>
                            <w:noProof/>
                          </w:rPr>
                          <w:t>6</w:t>
                        </w:r>
                      </w:fldSimple>
                      <w:bookmarkEnd w:id="224"/>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5"/>
                      <w:r>
                        <w:fldChar w:fldCharType="end"/>
                      </w:r>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14:anchorId="5A521035" wp14:editId="1944AB8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4">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84602A">
        <w:fldChar w:fldCharType="begin"/>
      </w:r>
      <w:r w:rsidR="0084602A">
        <w:instrText xml:space="preserve"> REF _Ref49176947 \h </w:instrText>
      </w:r>
      <w:r w:rsidR="0084602A">
        <w:fldChar w:fldCharType="separate"/>
      </w:r>
      <w:r w:rsidR="00F86A7F">
        <w:t xml:space="preserve">Figure </w:t>
      </w:r>
      <w:r w:rsidR="00F86A7F">
        <w:rPr>
          <w:noProof/>
        </w:rPr>
        <w:t>3</w:t>
      </w:r>
      <w:r w:rsidR="00F86A7F">
        <w:t>.</w:t>
      </w:r>
      <w:r w:rsidR="00F86A7F">
        <w:rPr>
          <w:noProof/>
        </w:rPr>
        <w:t>7</w:t>
      </w:r>
      <w:r w:rsidR="0084602A">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t>was spliced</w:t>
      </w:r>
      <w:proofErr w:type="gramEnd"/>
      <w:r w:rsidR="00F053F5">
        <w:t xml:space="preserve"> into the feed line from </w:t>
      </w:r>
      <w:r w:rsidR="00E73B07">
        <w:rPr>
          <w:noProof/>
        </w:rPr>
        <w:lastRenderedPageBreak/>
        <mc:AlternateContent>
          <mc:Choice Requires="wps">
            <w:drawing>
              <wp:anchor distT="0" distB="0" distL="114300" distR="114300" simplePos="0" relativeHeight="252021248" behindDoc="0" locked="0" layoutInCell="1" allowOverlap="1" wp14:anchorId="7A743D11" wp14:editId="5857A0C6">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1A06FB95" w14:textId="77777777" w:rsidR="00A37D18" w:rsidRPr="00E13492" w:rsidRDefault="00A37D18" w:rsidP="00E73B07">
                            <w:pPr>
                              <w:pStyle w:val="Caption"/>
                              <w:rPr>
                                <w:noProof/>
                              </w:rPr>
                            </w:pPr>
                            <w:bookmarkStart w:id="226" w:name="_Ref49176947"/>
                            <w:bookmarkStart w:id="227" w:name="_Toc49196612"/>
                            <w:r>
                              <w:t xml:space="preserve">Figure </w:t>
                            </w:r>
                            <w:fldSimple w:instr=" STYLEREF 1 \s ">
                              <w:r>
                                <w:rPr>
                                  <w:noProof/>
                                </w:rPr>
                                <w:t>3</w:t>
                              </w:r>
                            </w:fldSimple>
                            <w:r>
                              <w:t>.</w:t>
                            </w:r>
                            <w:fldSimple w:instr=" SEQ Figure \* ARABIC \s 1 ">
                              <w:r>
                                <w:rPr>
                                  <w:noProof/>
                                </w:rPr>
                                <w:t>7</w:t>
                              </w:r>
                            </w:fldSimple>
                            <w:bookmarkEnd w:id="226"/>
                            <w:r>
                              <w:t>: Tracer injector trial 1</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3D11"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14:paraId="1A06FB95" w14:textId="77777777" w:rsidR="00A37D18" w:rsidRPr="00E13492" w:rsidRDefault="00A37D18" w:rsidP="00E73B07">
                      <w:pPr>
                        <w:pStyle w:val="Caption"/>
                        <w:rPr>
                          <w:noProof/>
                        </w:rPr>
                      </w:pPr>
                      <w:bookmarkStart w:id="228" w:name="_Ref49176947"/>
                      <w:bookmarkStart w:id="229" w:name="_Toc49196612"/>
                      <w:r>
                        <w:t xml:space="preserve">Figure </w:t>
                      </w:r>
                      <w:fldSimple w:instr=" STYLEREF 1 \s ">
                        <w:r>
                          <w:rPr>
                            <w:noProof/>
                          </w:rPr>
                          <w:t>3</w:t>
                        </w:r>
                      </w:fldSimple>
                      <w:r>
                        <w:t>.</w:t>
                      </w:r>
                      <w:fldSimple w:instr=" SEQ Figure \* ARABIC \s 1 ">
                        <w:r>
                          <w:rPr>
                            <w:noProof/>
                          </w:rPr>
                          <w:t>7</w:t>
                        </w:r>
                      </w:fldSimple>
                      <w:bookmarkEnd w:id="228"/>
                      <w:r>
                        <w:t>: Tracer injector trial 1</w:t>
                      </w:r>
                      <w:bookmarkEnd w:id="229"/>
                    </w:p>
                  </w:txbxContent>
                </v:textbox>
                <w10:wrap type="topAndBottom"/>
              </v:shape>
            </w:pict>
          </mc:Fallback>
        </mc:AlternateContent>
      </w:r>
      <w:r w:rsidR="00E73B07">
        <w:rPr>
          <w:noProof/>
        </w:rPr>
        <w:drawing>
          <wp:anchor distT="0" distB="0" distL="114300" distR="114300" simplePos="0" relativeHeight="252019200" behindDoc="0" locked="0" layoutInCell="1" allowOverlap="1" wp14:anchorId="34BF9F7A" wp14:editId="3655D31A">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 xml:space="preserve">the feeding tank to the first anoxic stage. The connector </w:t>
      </w:r>
      <w:proofErr w:type="gramStart"/>
      <w:r w:rsidR="00F053F5">
        <w:t>was placed</w:t>
      </w:r>
      <w:proofErr w:type="gramEnd"/>
      <w:r w:rsidR="00F053F5">
        <w:t xml:space="preserve"> close to the reactor in order to reduce any amount of lag introduced by the injection process.</w:t>
      </w:r>
    </w:p>
    <w:p w14:paraId="01F7C3B0" w14:textId="77777777" w:rsidR="00F053F5" w:rsidRDefault="00F053F5" w:rsidP="00F053F5">
      <w:pPr>
        <w:rPr>
          <w:sz w:val="20"/>
          <w:szCs w:val="20"/>
        </w:rPr>
      </w:pPr>
    </w:p>
    <w:p w14:paraId="191AEFE3" w14:textId="77777777"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w:t>
      </w:r>
      <w:proofErr w:type="gramStart"/>
      <w:r w:rsidR="00F053F5">
        <w:t xml:space="preserve">syringe was provided </w:t>
      </w:r>
      <w:r w:rsidR="0011162F">
        <w:t>by</w:t>
      </w:r>
      <w:r w:rsidR="00F053F5">
        <w:t xml:space="preserve"> the Water </w:t>
      </w:r>
      <w:r w:rsidR="0011162F">
        <w:t>T</w:t>
      </w:r>
      <w:r w:rsidR="00F053F5">
        <w:t>reatment Technology lab at Ryerson University</w:t>
      </w:r>
      <w:proofErr w:type="gramEnd"/>
      <w:r w:rsidR="00F053F5">
        <w:t>.</w:t>
      </w:r>
      <w:r>
        <w:rPr>
          <w:sz w:val="20"/>
          <w:szCs w:val="20"/>
        </w:rPr>
        <w:t xml:space="preserve"> </w:t>
      </w:r>
    </w:p>
    <w:p w14:paraId="39718CBE" w14:textId="77777777" w:rsidR="00653DB4" w:rsidRDefault="00653DB4">
      <w:pPr>
        <w:spacing w:line="20" w:lineRule="exact"/>
        <w:rPr>
          <w:sz w:val="20"/>
          <w:szCs w:val="20"/>
        </w:rPr>
      </w:pPr>
    </w:p>
    <w:p w14:paraId="5431251F" w14:textId="77777777" w:rsidR="00653DB4" w:rsidRDefault="00653DB4">
      <w:pPr>
        <w:spacing w:line="289" w:lineRule="exact"/>
        <w:rPr>
          <w:sz w:val="20"/>
          <w:szCs w:val="20"/>
        </w:rPr>
      </w:pPr>
    </w:p>
    <w:p w14:paraId="7C69F6C4" w14:textId="77777777"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14:paraId="082CBB9C" w14:textId="77777777" w:rsidR="001744D1" w:rsidRDefault="001744D1" w:rsidP="001744D1">
      <w:pPr>
        <w:rPr>
          <w:sz w:val="20"/>
          <w:szCs w:val="20"/>
        </w:rPr>
      </w:pPr>
    </w:p>
    <w:p w14:paraId="372613A2" w14:textId="77777777" w:rsidR="001744D1" w:rsidRDefault="001744D1" w:rsidP="0000417E">
      <w:pPr>
        <w:ind w:firstLine="720"/>
        <w:rPr>
          <w:sz w:val="20"/>
          <w:szCs w:val="20"/>
        </w:rPr>
      </w:pPr>
      <w:r>
        <w:t xml:space="preserve">The second injector design </w:t>
      </w:r>
      <w:r w:rsidR="00522BBD">
        <w:t xml:space="preserve">was more </w:t>
      </w:r>
      <w:r w:rsidR="0011162F">
        <w:t>simplistic</w:t>
      </w:r>
      <w:r w:rsidR="00717040">
        <w:t>;</w:t>
      </w:r>
      <w:r>
        <w:t xml:space="preserve"> </w:t>
      </w:r>
      <w:r w:rsidR="000D1317">
        <w:t>the</w:t>
      </w:r>
      <w:r>
        <w:t xml:space="preserve"> injector port </w:t>
      </w:r>
      <w:r w:rsidR="000D1317">
        <w:t xml:space="preserve">was removed </w:t>
      </w:r>
      <w:r>
        <w:t>all together (</w:t>
      </w:r>
      <w:r w:rsidR="0084602A">
        <w:fldChar w:fldCharType="begin"/>
      </w:r>
      <w:r w:rsidR="0084602A">
        <w:instrText xml:space="preserve"> REF _Ref49176948 \h </w:instrText>
      </w:r>
      <w:r w:rsidR="0084602A">
        <w:fldChar w:fldCharType="separate"/>
      </w:r>
      <w:r w:rsidR="00F86A7F">
        <w:t xml:space="preserve">Figure </w:t>
      </w:r>
      <w:r w:rsidR="00F86A7F">
        <w:rPr>
          <w:noProof/>
        </w:rPr>
        <w:t>3</w:t>
      </w:r>
      <w:r w:rsidR="00F86A7F">
        <w:t>.</w:t>
      </w:r>
      <w:r w:rsidR="00F86A7F">
        <w:rPr>
          <w:noProof/>
        </w:rPr>
        <w:t>8</w:t>
      </w:r>
      <w:r w:rsidR="0084602A">
        <w:fldChar w:fldCharType="end"/>
      </w:r>
      <w:r w:rsidR="0084602A">
        <w:t>).</w:t>
      </w:r>
      <w:r w:rsidR="000D1317">
        <w:t xml:space="preserve"> </w:t>
      </w:r>
      <w:r>
        <w:t xml:space="preserve">A larger 50 mL syringe </w:t>
      </w:r>
      <w:proofErr w:type="gramStart"/>
      <w:r>
        <w:t>was connected</w:t>
      </w:r>
      <w:proofErr w:type="gramEnd"/>
      <w:r>
        <w:t xml:space="preserve"> directly into the t-connection with a small length of tubing</w:t>
      </w:r>
      <w:r w:rsidR="00522BBD">
        <w:t xml:space="preserve"> to the feed line in the first stage</w:t>
      </w:r>
      <w:r>
        <w:t xml:space="preserve">. The length of tubing </w:t>
      </w:r>
      <w:proofErr w:type="gramStart"/>
      <w:r>
        <w:t xml:space="preserve">was </w:t>
      </w:r>
      <w:r>
        <w:lastRenderedPageBreak/>
        <w:t>minimized</w:t>
      </w:r>
      <w:proofErr w:type="gramEnd"/>
      <w:r>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159066BD" wp14:editId="5FC20F6A">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58C4BAA" w14:textId="77777777" w:rsidR="00A37D18" w:rsidRPr="002E3B2D" w:rsidRDefault="00A37D18" w:rsidP="00522BBD">
                            <w:pPr>
                              <w:pStyle w:val="Caption"/>
                            </w:pPr>
                            <w:bookmarkStart w:id="230" w:name="_Ref49176948"/>
                            <w:bookmarkStart w:id="231" w:name="_Toc49196613"/>
                            <w:r>
                              <w:t xml:space="preserve">Figure </w:t>
                            </w:r>
                            <w:fldSimple w:instr=" STYLEREF 1 \s ">
                              <w:r>
                                <w:rPr>
                                  <w:noProof/>
                                </w:rPr>
                                <w:t>3</w:t>
                              </w:r>
                            </w:fldSimple>
                            <w:r>
                              <w:t>.</w:t>
                            </w:r>
                            <w:fldSimple w:instr=" SEQ Figure \* ARABIC \s 1 ">
                              <w:r>
                                <w:rPr>
                                  <w:noProof/>
                                </w:rPr>
                                <w:t>8</w:t>
                              </w:r>
                            </w:fldSimple>
                            <w:bookmarkEnd w:id="230"/>
                            <w:r>
                              <w:t>: Tracer injector trial 2</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066BD"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14:paraId="058C4BAA" w14:textId="77777777" w:rsidR="00A37D18" w:rsidRPr="002E3B2D" w:rsidRDefault="00A37D18" w:rsidP="00522BBD">
                      <w:pPr>
                        <w:pStyle w:val="Caption"/>
                      </w:pPr>
                      <w:bookmarkStart w:id="232" w:name="_Ref49176948"/>
                      <w:bookmarkStart w:id="233" w:name="_Toc49196613"/>
                      <w:r>
                        <w:t xml:space="preserve">Figure </w:t>
                      </w:r>
                      <w:fldSimple w:instr=" STYLEREF 1 \s ">
                        <w:r>
                          <w:rPr>
                            <w:noProof/>
                          </w:rPr>
                          <w:t>3</w:t>
                        </w:r>
                      </w:fldSimple>
                      <w:r>
                        <w:t>.</w:t>
                      </w:r>
                      <w:fldSimple w:instr=" SEQ Figure \* ARABIC \s 1 ">
                        <w:r>
                          <w:rPr>
                            <w:noProof/>
                          </w:rPr>
                          <w:t>8</w:t>
                        </w:r>
                      </w:fldSimple>
                      <w:bookmarkEnd w:id="232"/>
                      <w:r>
                        <w:t>: Tracer injector trial 2</w:t>
                      </w:r>
                      <w:bookmarkEnd w:id="233"/>
                    </w:p>
                  </w:txbxContent>
                </v:textbox>
                <w10:wrap type="topAndBottom"/>
              </v:shape>
            </w:pict>
          </mc:Fallback>
        </mc:AlternateContent>
      </w:r>
      <w:r w:rsidR="00522BBD">
        <w:rPr>
          <w:noProof/>
        </w:rPr>
        <w:drawing>
          <wp:anchor distT="0" distB="0" distL="114300" distR="114300" simplePos="0" relativeHeight="252022272" behindDoc="0" locked="0" layoutInCell="1" allowOverlap="1" wp14:anchorId="32D63C89" wp14:editId="5FDD243E">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 xml:space="preserve">time and any dead space that would reduce that amount of tracer injected. Initially a rubber band </w:t>
      </w:r>
      <w:proofErr w:type="gramStart"/>
      <w:r>
        <w:t>was tied</w:t>
      </w:r>
      <w:proofErr w:type="gramEnd"/>
      <w:r>
        <w:t xml:space="preserve"> around the syringe to prevent back- flow into the injector</w:t>
      </w:r>
      <w:r w:rsidR="000D1317">
        <w:t>,</w:t>
      </w:r>
      <w:r>
        <w:t xml:space="preserve"> but the pressure in the line was found to be insufficient to cause this effect.</w:t>
      </w:r>
    </w:p>
    <w:p w14:paraId="4ACBFE06" w14:textId="77777777" w:rsidR="001744D1" w:rsidRDefault="001744D1" w:rsidP="001744D1">
      <w:pPr>
        <w:ind w:firstLine="720"/>
        <w:rPr>
          <w:sz w:val="20"/>
          <w:szCs w:val="20"/>
        </w:rPr>
      </w:pPr>
    </w:p>
    <w:p w14:paraId="0EDD13A9" w14:textId="77777777"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86A7F">
        <w:t xml:space="preserve">Table </w:t>
      </w:r>
      <w:r w:rsidR="00F86A7F">
        <w:rPr>
          <w:noProof/>
        </w:rPr>
        <w:t>8</w:t>
      </w:r>
      <w:r w:rsidR="0000417E">
        <w:fldChar w:fldCharType="end"/>
      </w:r>
      <w:r>
        <w:t>).</w:t>
      </w:r>
    </w:p>
    <w:p w14:paraId="5247E7F3" w14:textId="77777777" w:rsidR="00653DB4" w:rsidRDefault="00653DB4">
      <w:pPr>
        <w:spacing w:line="200" w:lineRule="exact"/>
        <w:rPr>
          <w:sz w:val="20"/>
          <w:szCs w:val="20"/>
        </w:rPr>
      </w:pPr>
    </w:p>
    <w:p w14:paraId="2B9A3FE7" w14:textId="77777777" w:rsidR="00653DB4" w:rsidRDefault="00653DB4">
      <w:pPr>
        <w:spacing w:line="263" w:lineRule="exact"/>
        <w:rPr>
          <w:sz w:val="20"/>
          <w:szCs w:val="20"/>
        </w:rPr>
      </w:pPr>
    </w:p>
    <w:p w14:paraId="5792469A" w14:textId="77777777" w:rsidR="00653DB4" w:rsidRDefault="00A33B95" w:rsidP="00854E85">
      <w:pPr>
        <w:pStyle w:val="Heading2"/>
        <w:rPr>
          <w:sz w:val="20"/>
          <w:szCs w:val="20"/>
        </w:rPr>
      </w:pPr>
      <w:bookmarkStart w:id="234" w:name="_Toc49196543"/>
      <w:r>
        <w:t>3.2</w:t>
      </w:r>
      <w:r>
        <w:tab/>
        <w:t>Data Analysis</w:t>
      </w:r>
      <w:bookmarkEnd w:id="234"/>
    </w:p>
    <w:p w14:paraId="21AB58F0" w14:textId="77777777" w:rsidR="00653DB4" w:rsidRDefault="00653DB4">
      <w:pPr>
        <w:spacing w:line="300" w:lineRule="exact"/>
        <w:rPr>
          <w:sz w:val="20"/>
          <w:szCs w:val="20"/>
        </w:rPr>
      </w:pPr>
    </w:p>
    <w:p w14:paraId="457FC49B" w14:textId="77777777" w:rsidR="00653DB4" w:rsidRDefault="00522BBD" w:rsidP="00854E85">
      <w:pPr>
        <w:pStyle w:val="Heading3"/>
        <w:rPr>
          <w:sz w:val="20"/>
          <w:szCs w:val="20"/>
        </w:rPr>
      </w:pPr>
      <w:bookmarkStart w:id="235" w:name="_Toc49196544"/>
      <w:r>
        <w:t>3.2.1</w:t>
      </w:r>
      <w:r>
        <w:tab/>
        <w:t>Co</w:t>
      </w:r>
      <w:r w:rsidR="00886A95">
        <w:t>nductivity versus C</w:t>
      </w:r>
      <w:r w:rsidR="00A33B95">
        <w:t>oncentration</w:t>
      </w:r>
      <w:r w:rsidR="00886A95">
        <w:t xml:space="preserve"> of Tracer S</w:t>
      </w:r>
      <w:r>
        <w:t>olution</w:t>
      </w:r>
      <w:bookmarkEnd w:id="235"/>
    </w:p>
    <w:p w14:paraId="51A64AD8" w14:textId="77777777" w:rsidR="00653DB4" w:rsidRDefault="00653DB4">
      <w:pPr>
        <w:spacing w:line="279" w:lineRule="exact"/>
        <w:rPr>
          <w:sz w:val="20"/>
          <w:szCs w:val="20"/>
        </w:rPr>
      </w:pPr>
    </w:p>
    <w:p w14:paraId="739226D1" w14:textId="77777777"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14:paraId="48E824C6" w14:textId="77777777" w:rsidR="00653DB4" w:rsidRDefault="00653DB4" w:rsidP="00854E85">
      <w:pPr>
        <w:rPr>
          <w:sz w:val="20"/>
          <w:szCs w:val="20"/>
        </w:rPr>
      </w:pPr>
    </w:p>
    <w:p w14:paraId="0CD79BB8" w14:textId="77777777" w:rsidR="007831EA" w:rsidRDefault="00A33B95" w:rsidP="004E1E43">
      <w:pPr>
        <w:ind w:firstLine="720"/>
      </w:pPr>
      <w:r>
        <w:lastRenderedPageBreak/>
        <w:t xml:space="preserve">Some of the conductivity sensors had shown strong evidence of </w:t>
      </w:r>
      <w:r w:rsidR="000D1317">
        <w:t xml:space="preserve">deterioration </w:t>
      </w:r>
      <w:r>
        <w:t xml:space="preserve">with the formation of rust as evident in </w:t>
      </w:r>
      <w:r w:rsidR="0084602A">
        <w:fldChar w:fldCharType="begin"/>
      </w:r>
      <w:r w:rsidR="0084602A">
        <w:instrText xml:space="preserve"> REF _Ref49176968 \h </w:instrText>
      </w:r>
      <w:r w:rsidR="0084602A">
        <w:fldChar w:fldCharType="separate"/>
      </w:r>
      <w:r w:rsidR="00F86A7F">
        <w:t xml:space="preserve">Figure </w:t>
      </w:r>
      <w:r w:rsidR="00F86A7F">
        <w:rPr>
          <w:noProof/>
        </w:rPr>
        <w:t>3</w:t>
      </w:r>
      <w:r w:rsidR="00F86A7F">
        <w:t>.</w:t>
      </w:r>
      <w:r w:rsidR="00F86A7F">
        <w:rPr>
          <w:noProof/>
        </w:rPr>
        <w:t>9</w:t>
      </w:r>
      <w:r w:rsidR="0084602A">
        <w:fldChar w:fldCharType="end"/>
      </w:r>
      <w:r w:rsidR="0084602A">
        <w:t xml:space="preserve"> </w:t>
      </w:r>
      <w:r w:rsidR="004E1E43">
        <w:t>and</w:t>
      </w:r>
      <w:r w:rsidR="0084602A">
        <w:t xml:space="preserve"> </w:t>
      </w:r>
      <w:r w:rsidR="0084602A">
        <w:fldChar w:fldCharType="begin"/>
      </w:r>
      <w:r w:rsidR="0084602A">
        <w:instrText xml:space="preserve"> REF _Ref49176985 \h </w:instrText>
      </w:r>
      <w:r w:rsidR="0084602A">
        <w:fldChar w:fldCharType="separate"/>
      </w:r>
      <w:r w:rsidR="00F86A7F">
        <w:t xml:space="preserve">Figure </w:t>
      </w:r>
      <w:r w:rsidR="00F86A7F">
        <w:rPr>
          <w:noProof/>
        </w:rPr>
        <w:t>3</w:t>
      </w:r>
      <w:r w:rsidR="00F86A7F">
        <w:t>.</w:t>
      </w:r>
      <w:r w:rsidR="00F86A7F">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36" w:name="page44"/>
      <w:bookmarkEnd w:id="236"/>
      <w:r w:rsidR="0000417E">
        <w:t xml:space="preserve"> </w:t>
      </w:r>
      <w:r>
        <w:t xml:space="preserve">that exhibited </w:t>
      </w:r>
      <w:r w:rsidR="000D1317">
        <w:t xml:space="preserve">deterioration </w:t>
      </w:r>
      <w:r>
        <w:t>still produced a reading</w:t>
      </w:r>
      <w:r w:rsidR="000D1317">
        <w:t>,</w:t>
      </w:r>
      <w:r>
        <w:t xml:space="preserve"> but it would be inconsistent with other sensors. When transforming the readings into the dimensionless </w:t>
      </w:r>
      <w:r w:rsidR="00751F11">
        <w:t>E (t)</w:t>
      </w:r>
      <w:r>
        <w:t xml:space="preserve"> charts, any deviation between sensors </w:t>
      </w:r>
      <w:proofErr w:type="gramStart"/>
      <w:r>
        <w:t>would be removed</w:t>
      </w:r>
      <w:proofErr w:type="gramEnd"/>
      <w:r>
        <w:t xml:space="preserve">. </w:t>
      </w:r>
      <w:r w:rsidR="007831EA">
        <w:t>The sensors required precision rather than accuracy</w:t>
      </w:r>
      <w:r>
        <w:t>.</w:t>
      </w:r>
    </w:p>
    <w:p w14:paraId="467DA8E0" w14:textId="77777777"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1C43B82" wp14:editId="202BD407">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85E51FF" w14:textId="77777777" w:rsidR="00A37D18" w:rsidRPr="006D4D0F" w:rsidRDefault="00A37D18" w:rsidP="00000934">
                            <w:pPr>
                              <w:pStyle w:val="Caption"/>
                              <w:rPr>
                                <w:noProof/>
                              </w:rPr>
                            </w:pPr>
                            <w:bookmarkStart w:id="237" w:name="_Ref49176968"/>
                            <w:bookmarkStart w:id="238" w:name="_Toc49196614"/>
                            <w:r>
                              <w:t xml:space="preserve">Figure </w:t>
                            </w:r>
                            <w:fldSimple w:instr=" STYLEREF 1 \s ">
                              <w:r>
                                <w:rPr>
                                  <w:noProof/>
                                </w:rPr>
                                <w:t>3</w:t>
                              </w:r>
                            </w:fldSimple>
                            <w:r>
                              <w:t>.</w:t>
                            </w:r>
                            <w:fldSimple w:instr=" SEQ Figure \* ARABIC \s 1 ">
                              <w:r>
                                <w:rPr>
                                  <w:noProof/>
                                </w:rPr>
                                <w:t>9</w:t>
                              </w:r>
                            </w:fldSimple>
                            <w:bookmarkEnd w:id="237"/>
                            <w:r>
                              <w:t>: Formation of rust</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43B82"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14:paraId="085E51FF" w14:textId="77777777" w:rsidR="00A37D18" w:rsidRPr="006D4D0F" w:rsidRDefault="00A37D18" w:rsidP="00000934">
                      <w:pPr>
                        <w:pStyle w:val="Caption"/>
                        <w:rPr>
                          <w:noProof/>
                        </w:rPr>
                      </w:pPr>
                      <w:bookmarkStart w:id="239" w:name="_Ref49176968"/>
                      <w:bookmarkStart w:id="240" w:name="_Toc49196614"/>
                      <w:r>
                        <w:t xml:space="preserve">Figure </w:t>
                      </w:r>
                      <w:fldSimple w:instr=" STYLEREF 1 \s ">
                        <w:r>
                          <w:rPr>
                            <w:noProof/>
                          </w:rPr>
                          <w:t>3</w:t>
                        </w:r>
                      </w:fldSimple>
                      <w:r>
                        <w:t>.</w:t>
                      </w:r>
                      <w:fldSimple w:instr=" SEQ Figure \* ARABIC \s 1 ">
                        <w:r>
                          <w:rPr>
                            <w:noProof/>
                          </w:rPr>
                          <w:t>9</w:t>
                        </w:r>
                      </w:fldSimple>
                      <w:bookmarkEnd w:id="239"/>
                      <w:r>
                        <w:t>: Formation of rust</w:t>
                      </w:r>
                      <w:bookmarkEnd w:id="240"/>
                    </w:p>
                  </w:txbxContent>
                </v:textbox>
                <w10:wrap type="topAndBottom"/>
              </v:shape>
            </w:pict>
          </mc:Fallback>
        </mc:AlternateContent>
      </w:r>
      <w:r>
        <w:rPr>
          <w:noProof/>
        </w:rPr>
        <w:drawing>
          <wp:anchor distT="0" distB="0" distL="114300" distR="114300" simplePos="0" relativeHeight="252034560" behindDoc="0" locked="0" layoutInCell="1" allowOverlap="1" wp14:anchorId="4C71D64D" wp14:editId="463725EF">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14:paraId="5DC47AB5" w14:textId="77777777"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4CB7131F" wp14:editId="2665692D">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D29D097" w14:textId="77777777" w:rsidR="00A37D18" w:rsidRPr="001A6E29" w:rsidRDefault="00A37D18" w:rsidP="00000934">
                            <w:pPr>
                              <w:pStyle w:val="Caption"/>
                              <w:rPr>
                                <w:noProof/>
                              </w:rPr>
                            </w:pPr>
                            <w:bookmarkStart w:id="241" w:name="_Ref49176985"/>
                            <w:bookmarkStart w:id="242" w:name="_Toc49196615"/>
                            <w:r>
                              <w:t xml:space="preserve">Figure </w:t>
                            </w:r>
                            <w:fldSimple w:instr=" STYLEREF 1 \s ">
                              <w:r>
                                <w:rPr>
                                  <w:noProof/>
                                </w:rPr>
                                <w:t>3</w:t>
                              </w:r>
                            </w:fldSimple>
                            <w:r>
                              <w:t>.</w:t>
                            </w:r>
                            <w:fldSimple w:instr=" SEQ Figure \* ARABIC \s 1 ">
                              <w:r>
                                <w:rPr>
                                  <w:noProof/>
                                </w:rPr>
                                <w:t>10</w:t>
                              </w:r>
                            </w:fldSimple>
                            <w:bookmarkEnd w:id="241"/>
                            <w:r>
                              <w:t>: The effect of rust</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B7131F"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14:paraId="2D29D097" w14:textId="77777777" w:rsidR="00A37D18" w:rsidRPr="001A6E29" w:rsidRDefault="00A37D18" w:rsidP="00000934">
                      <w:pPr>
                        <w:pStyle w:val="Caption"/>
                        <w:rPr>
                          <w:noProof/>
                        </w:rPr>
                      </w:pPr>
                      <w:bookmarkStart w:id="243" w:name="_Ref49176985"/>
                      <w:bookmarkStart w:id="244" w:name="_Toc49196615"/>
                      <w:r>
                        <w:t xml:space="preserve">Figure </w:t>
                      </w:r>
                      <w:fldSimple w:instr=" STYLEREF 1 \s ">
                        <w:r>
                          <w:rPr>
                            <w:noProof/>
                          </w:rPr>
                          <w:t>3</w:t>
                        </w:r>
                      </w:fldSimple>
                      <w:r>
                        <w:t>.</w:t>
                      </w:r>
                      <w:fldSimple w:instr=" SEQ Figure \* ARABIC \s 1 ">
                        <w:r>
                          <w:rPr>
                            <w:noProof/>
                          </w:rPr>
                          <w:t>10</w:t>
                        </w:r>
                      </w:fldSimple>
                      <w:bookmarkEnd w:id="243"/>
                      <w:r>
                        <w:t>: The effect of rust</w:t>
                      </w:r>
                      <w:bookmarkEnd w:id="244"/>
                    </w:p>
                  </w:txbxContent>
                </v:textbox>
                <w10:wrap type="topAndBottom"/>
              </v:shape>
            </w:pict>
          </mc:Fallback>
        </mc:AlternateContent>
      </w:r>
      <w:r>
        <w:rPr>
          <w:noProof/>
        </w:rPr>
        <w:drawing>
          <wp:anchor distT="0" distB="0" distL="114300" distR="114300" simplePos="0" relativeHeight="252037632" behindDoc="0" locked="0" layoutInCell="1" allowOverlap="1" wp14:anchorId="1B809FD1" wp14:editId="307FDECE">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F86A7F">
        <w:t xml:space="preserve">Figure </w:t>
      </w:r>
      <w:r w:rsidR="00F86A7F">
        <w:rPr>
          <w:noProof/>
        </w:rPr>
        <w:t>3</w:t>
      </w:r>
      <w:r w:rsidR="00F86A7F">
        <w:t>.</w:t>
      </w:r>
      <w:r w:rsidR="00F86A7F">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250837">
        <w:fldChar w:fldCharType="begin"/>
      </w:r>
      <w:r w:rsidR="00250837">
        <w:instrText xml:space="preserve"> REF _Ref48999741 \h </w:instrText>
      </w:r>
      <w:r w:rsidR="00250837">
        <w:fldChar w:fldCharType="separate"/>
      </w:r>
      <w:r w:rsidR="00F86A7F">
        <w:t xml:space="preserve">Figure </w:t>
      </w:r>
      <w:r w:rsidR="00F86A7F">
        <w:rPr>
          <w:noProof/>
        </w:rPr>
        <w:t>3</w:t>
      </w:r>
      <w:r w:rsidR="00F86A7F">
        <w:t>.</w:t>
      </w:r>
      <w:r w:rsidR="00F86A7F">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766536">
        <w:instrText xml:space="preserve"> ADDIN ZOTERO_ITEM CSL_CITATION {"citationID":"5laaBmvx","properties":{"formattedCitation":"[85]","plainCitation":"[85]","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766536" w:rsidRPr="00766536">
        <w:rPr>
          <w:rFonts w:ascii="Calibri" w:hAnsi="Calibri" w:cs="Calibri"/>
        </w:rPr>
        <w:t>[85]</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r w:rsidR="000D1317">
        <w:t>,</w:t>
      </w:r>
      <w:proofErr w:type="gramEnd"/>
      <w:r w:rsidR="00A33B95">
        <w:t xml:space="preserve"> but the main interest is the </w:t>
      </w:r>
      <w:r w:rsidR="00CB4D02">
        <w:t>effect</w:t>
      </w:r>
      <w:r w:rsidR="00A33B95">
        <w:t xml:space="preserve"> on the speci</w:t>
      </w:r>
      <w:r w:rsidR="00CB1334">
        <w:t>fi</w:t>
      </w:r>
      <w:r w:rsidR="00A33B95">
        <w:t>c sensors that are used.</w:t>
      </w:r>
    </w:p>
    <w:p w14:paraId="55A449B8" w14:textId="77777777" w:rsidR="00653DB4" w:rsidRDefault="00653DB4" w:rsidP="004E1E43">
      <w:pPr>
        <w:rPr>
          <w:sz w:val="20"/>
          <w:szCs w:val="20"/>
        </w:rPr>
      </w:pPr>
    </w:p>
    <w:p w14:paraId="1AACFB20" w14:textId="77777777" w:rsidR="003435AE" w:rsidRDefault="00000934" w:rsidP="001C55EC">
      <w:pPr>
        <w:ind w:firstLine="720"/>
      </w:pPr>
      <w:r>
        <w:rPr>
          <w:noProof/>
          <w:sz w:val="20"/>
          <w:szCs w:val="20"/>
        </w:rPr>
        <w:drawing>
          <wp:anchor distT="0" distB="0" distL="114300" distR="114300" simplePos="0" relativeHeight="252033536" behindDoc="0" locked="0" layoutInCell="1" allowOverlap="1" wp14:anchorId="3493626C" wp14:editId="15339E0E">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9">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78434A3C" wp14:editId="4883E71E">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3C550553" w14:textId="77777777" w:rsidR="00A37D18" w:rsidRPr="009D3DEE" w:rsidRDefault="00A37D18" w:rsidP="00000934">
                            <w:pPr>
                              <w:pStyle w:val="Caption"/>
                              <w:rPr>
                                <w:noProof/>
                                <w:sz w:val="20"/>
                                <w:szCs w:val="20"/>
                              </w:rPr>
                            </w:pPr>
                            <w:bookmarkStart w:id="245" w:name="_Ref48998098"/>
                            <w:bookmarkStart w:id="246" w:name="_Toc49196616"/>
                            <w:r>
                              <w:t xml:space="preserve">Figure </w:t>
                            </w:r>
                            <w:fldSimple w:instr=" STYLEREF 1 \s ">
                              <w:r>
                                <w:rPr>
                                  <w:noProof/>
                                </w:rPr>
                                <w:t>3</w:t>
                              </w:r>
                            </w:fldSimple>
                            <w:r>
                              <w:t>.</w:t>
                            </w:r>
                            <w:fldSimple w:instr=" SEQ Figure \* ARABIC \s 1 ">
                              <w:r>
                                <w:rPr>
                                  <w:noProof/>
                                </w:rPr>
                                <w:t>11</w:t>
                              </w:r>
                            </w:fldSimple>
                            <w:bookmarkEnd w:id="245"/>
                            <w:r>
                              <w:t>: Concentration vs. conductivity</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434A3C"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14:paraId="3C550553" w14:textId="77777777" w:rsidR="00A37D18" w:rsidRPr="009D3DEE" w:rsidRDefault="00A37D18" w:rsidP="00000934">
                      <w:pPr>
                        <w:pStyle w:val="Caption"/>
                        <w:rPr>
                          <w:noProof/>
                          <w:sz w:val="20"/>
                          <w:szCs w:val="20"/>
                        </w:rPr>
                      </w:pPr>
                      <w:bookmarkStart w:id="247" w:name="_Ref48998098"/>
                      <w:bookmarkStart w:id="248" w:name="_Toc49196616"/>
                      <w:r>
                        <w:t xml:space="preserve">Figure </w:t>
                      </w:r>
                      <w:fldSimple w:instr=" STYLEREF 1 \s ">
                        <w:r>
                          <w:rPr>
                            <w:noProof/>
                          </w:rPr>
                          <w:t>3</w:t>
                        </w:r>
                      </w:fldSimple>
                      <w:r>
                        <w:t>.</w:t>
                      </w:r>
                      <w:fldSimple w:instr=" SEQ Figure \* ARABIC \s 1 ">
                        <w:r>
                          <w:rPr>
                            <w:noProof/>
                          </w:rPr>
                          <w:t>11</w:t>
                        </w:r>
                      </w:fldSimple>
                      <w:bookmarkEnd w:id="247"/>
                      <w:r>
                        <w:t>: Concentration vs. conductivity</w:t>
                      </w:r>
                      <w:bookmarkEnd w:id="248"/>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14:anchorId="0746458A" wp14:editId="2DE6783B">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100">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7D9F32A4" wp14:editId="5F66BB28">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14:paraId="1100E717" w14:textId="77777777" w:rsidR="00A37D18" w:rsidRPr="00510666" w:rsidRDefault="00A37D18" w:rsidP="00250837">
                            <w:pPr>
                              <w:pStyle w:val="Caption"/>
                              <w:rPr>
                                <w:noProof/>
                                <w:sz w:val="20"/>
                                <w:szCs w:val="20"/>
                              </w:rPr>
                            </w:pPr>
                            <w:bookmarkStart w:id="249" w:name="_Ref48999741"/>
                            <w:bookmarkStart w:id="250" w:name="_Toc49196617"/>
                            <w:r>
                              <w:t xml:space="preserve">Figure </w:t>
                            </w:r>
                            <w:fldSimple w:instr=" STYLEREF 1 \s ">
                              <w:r>
                                <w:rPr>
                                  <w:noProof/>
                                </w:rPr>
                                <w:t>3</w:t>
                              </w:r>
                            </w:fldSimple>
                            <w:r>
                              <w:t>.</w:t>
                            </w:r>
                            <w:fldSimple w:instr=" SEQ Figure \* ARABIC \s 1 ">
                              <w:r>
                                <w:rPr>
                                  <w:noProof/>
                                </w:rPr>
                                <w:t>12</w:t>
                              </w:r>
                            </w:fldSimple>
                            <w:bookmarkEnd w:id="249"/>
                            <w:r>
                              <w:t>: Concentration vs conductivity experiment setup</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F32A4"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14:paraId="1100E717" w14:textId="77777777" w:rsidR="00A37D18" w:rsidRPr="00510666" w:rsidRDefault="00A37D18" w:rsidP="00250837">
                      <w:pPr>
                        <w:pStyle w:val="Caption"/>
                        <w:rPr>
                          <w:noProof/>
                          <w:sz w:val="20"/>
                          <w:szCs w:val="20"/>
                        </w:rPr>
                      </w:pPr>
                      <w:bookmarkStart w:id="251" w:name="_Ref48999741"/>
                      <w:bookmarkStart w:id="252" w:name="_Toc49196617"/>
                      <w:r>
                        <w:t xml:space="preserve">Figure </w:t>
                      </w:r>
                      <w:fldSimple w:instr=" STYLEREF 1 \s ">
                        <w:r>
                          <w:rPr>
                            <w:noProof/>
                          </w:rPr>
                          <w:t>3</w:t>
                        </w:r>
                      </w:fldSimple>
                      <w:r>
                        <w:t>.</w:t>
                      </w:r>
                      <w:fldSimple w:instr=" SEQ Figure \* ARABIC \s 1 ">
                        <w:r>
                          <w:rPr>
                            <w:noProof/>
                          </w:rPr>
                          <w:t>12</w:t>
                        </w:r>
                      </w:fldSimple>
                      <w:bookmarkEnd w:id="251"/>
                      <w:r>
                        <w:t>: Concentration vs conductivity experiment setup</w:t>
                      </w:r>
                      <w:bookmarkEnd w:id="252"/>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53" w:name="page47"/>
      <w:bookmarkEnd w:id="253"/>
    </w:p>
    <w:p w14:paraId="792AC7F3" w14:textId="77777777" w:rsidR="001C55EC" w:rsidRPr="001C55EC" w:rsidRDefault="001C55EC" w:rsidP="001C55EC">
      <w:pPr>
        <w:ind w:firstLine="720"/>
        <w:rPr>
          <w:sz w:val="20"/>
          <w:szCs w:val="20"/>
        </w:rPr>
      </w:pPr>
    </w:p>
    <w:p w14:paraId="7945A07F" w14:textId="77777777" w:rsidR="00653DB4" w:rsidRDefault="00A33B95" w:rsidP="00854E85">
      <w:pPr>
        <w:pStyle w:val="Heading3"/>
        <w:rPr>
          <w:sz w:val="20"/>
          <w:szCs w:val="20"/>
        </w:rPr>
      </w:pPr>
      <w:bookmarkStart w:id="254" w:name="_Toc49196545"/>
      <w:r>
        <w:t>3.2.2</w:t>
      </w:r>
      <w:r>
        <w:tab/>
        <w:t xml:space="preserve">Transformation to </w:t>
      </w:r>
      <w:r w:rsidR="008923C6">
        <w:t>Probability</w:t>
      </w:r>
      <w:r>
        <w:t xml:space="preserve"> Density Function</w:t>
      </w:r>
      <w:bookmarkEnd w:id="254"/>
    </w:p>
    <w:p w14:paraId="7F2B25A3" w14:textId="77777777" w:rsidR="00653DB4" w:rsidRDefault="00653DB4">
      <w:pPr>
        <w:spacing w:line="363" w:lineRule="exact"/>
        <w:rPr>
          <w:sz w:val="20"/>
          <w:szCs w:val="20"/>
        </w:rPr>
      </w:pPr>
    </w:p>
    <w:p w14:paraId="354FE802" w14:textId="77777777"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w:t>
      </w:r>
      <w:r w:rsidR="0084602A">
        <w:t>.</w:t>
      </w:r>
    </w:p>
    <w:p w14:paraId="55847010" w14:textId="77777777" w:rsidR="001C55EC" w:rsidRDefault="001C55EC" w:rsidP="001C55EC">
      <w:pPr>
        <w:rPr>
          <w:sz w:val="20"/>
          <w:szCs w:val="20"/>
        </w:rPr>
      </w:pPr>
    </w:p>
    <w:p w14:paraId="54CBFFC3" w14:textId="77777777"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14:paraId="311FAF89" w14:textId="77777777" w:rsidR="001C55EC" w:rsidRDefault="001C55EC" w:rsidP="00BF4F9C">
      <w:pPr>
        <w:ind w:firstLine="720"/>
      </w:pPr>
    </w:p>
    <w:p w14:paraId="279DF07D" w14:textId="77777777"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14:paraId="711FBD74" w14:textId="77777777" w:rsidR="001C55EC" w:rsidRDefault="001C55EC" w:rsidP="00BF4F9C">
      <w:pPr>
        <w:ind w:firstLine="720"/>
        <w:rPr>
          <w:szCs w:val="24"/>
        </w:rPr>
      </w:pPr>
    </w:p>
    <w:p w14:paraId="69B4075F" w14:textId="77777777" w:rsidR="00653DB4" w:rsidRDefault="00E84BB2" w:rsidP="00E84BB2">
      <w:pPr>
        <w:rPr>
          <w:sz w:val="20"/>
          <w:szCs w:val="20"/>
        </w:rPr>
      </w:pPr>
      <w:r>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w:t>
      </w:r>
      <w:r w:rsidR="00A33B95">
        <w:lastRenderedPageBreak/>
        <w:t xml:space="preserve">to </w:t>
      </w:r>
      <w:proofErr w:type="gramStart"/>
      <w:r w:rsidR="00A33B95">
        <w:t>be accounted for</w:t>
      </w:r>
      <w:proofErr w:type="gramEnd"/>
      <w:r w:rsidR="00A33B95">
        <w:t xml:space="preserve"> in order to transform the conductivity graphs into RTD graphs. This task </w:t>
      </w:r>
      <w:proofErr w:type="gramStart"/>
      <w:r w:rsidR="00A33B95">
        <w:t>was initial</w:t>
      </w:r>
      <w:r w:rsidR="000D1317">
        <w:t>ly</w:t>
      </w:r>
      <w:r w:rsidR="00A33B95">
        <w:t xml:space="preserve"> completed</w:t>
      </w:r>
      <w:proofErr w:type="gramEnd"/>
      <w:r w:rsidR="00A33B95">
        <w:t xml:space="preserve">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F86A7F">
        <w:rPr>
          <w:rStyle w:val="IntenseReference"/>
        </w:rPr>
        <w:t>Appendix 5</w:t>
      </w:r>
      <w:r w:rsidR="00F86A7F" w:rsidRPr="005B1E19">
        <w:rPr>
          <w:rStyle w:val="IntenseReference"/>
        </w:rPr>
        <w:t xml:space="preserve">: </w:t>
      </w:r>
      <w:r w:rsidR="00F86A7F">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14:paraId="3A8BA7A5" w14:textId="77777777" w:rsidR="00653DB4" w:rsidRDefault="00653DB4" w:rsidP="00854E85">
      <w:pPr>
        <w:rPr>
          <w:sz w:val="20"/>
          <w:szCs w:val="20"/>
        </w:rPr>
      </w:pPr>
    </w:p>
    <w:p w14:paraId="1AAB4082" w14:textId="77777777" w:rsidR="00653DB4" w:rsidRDefault="00ED0783" w:rsidP="00BF4F9C">
      <w:pPr>
        <w:ind w:firstLine="720"/>
        <w:rPr>
          <w:sz w:val="20"/>
          <w:szCs w:val="20"/>
        </w:rPr>
      </w:pPr>
      <w:r>
        <w:t>Additionally, t</w:t>
      </w:r>
      <w:r w:rsidR="00A33B95">
        <w:t xml:space="preserve">here was a large amount of noise from the collected samples so a regression model </w:t>
      </w:r>
      <w:proofErr w:type="gramStart"/>
      <w:r w:rsidR="00A33B95">
        <w:t>was used</w:t>
      </w:r>
      <w:proofErr w:type="gramEnd"/>
      <w:r w:rsidR="00A33B95">
        <w:t xml:space="preserve"> to clean up the data. It </w:t>
      </w:r>
      <w:proofErr w:type="gramStart"/>
      <w:r w:rsidR="00A33B95">
        <w:t>was later decided</w:t>
      </w:r>
      <w:proofErr w:type="gramEnd"/>
      <w:r w:rsidR="00A33B95">
        <w:t xml:space="preserve"> that the </w:t>
      </w:r>
      <w:proofErr w:type="spellStart"/>
      <w:r w:rsidR="00A33B95">
        <w:t>Matlab</w:t>
      </w:r>
      <w:proofErr w:type="spellEnd"/>
      <w:r w:rsidR="00A33B95">
        <w:t xml:space="preserve"> function "</w:t>
      </w:r>
      <w:r w:rsidR="00F806AB">
        <w:t>fi</w:t>
      </w:r>
      <w:r w:rsidR="00A33B95">
        <w:t>lter" using a moving average was a better solutio</w:t>
      </w:r>
      <w:r w:rsidR="00F806AB">
        <w:t xml:space="preserve">n. The amount of points to </w:t>
      </w:r>
      <w:proofErr w:type="gramStart"/>
      <w:r w:rsidR="00F806AB">
        <w:t>be aff</w:t>
      </w:r>
      <w:r w:rsidR="00A33B95">
        <w:t>ected</w:t>
      </w:r>
      <w:proofErr w:type="gramEnd"/>
      <w:r w:rsidR="00A33B95">
        <w:t xml:space="preserve">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14:paraId="36D66D5B" w14:textId="77777777" w:rsidR="00653DB4" w:rsidRDefault="00653DB4" w:rsidP="00BF4F9C">
      <w:pPr>
        <w:rPr>
          <w:sz w:val="20"/>
          <w:szCs w:val="20"/>
        </w:rPr>
      </w:pPr>
    </w:p>
    <w:p w14:paraId="5B2E0364" w14:textId="77777777"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14:paraId="0F44EA2C" w14:textId="77777777" w:rsidR="00653DB4" w:rsidRDefault="00653DB4" w:rsidP="00BF4F9C">
      <w:pPr>
        <w:rPr>
          <w:sz w:val="20"/>
          <w:szCs w:val="20"/>
        </w:rPr>
      </w:pPr>
    </w:p>
    <w:p w14:paraId="61D86177" w14:textId="77777777" w:rsidR="0018017D" w:rsidRDefault="0018017D" w:rsidP="00DB64C1">
      <w:pPr>
        <w:jc w:val="center"/>
        <w:rPr>
          <w:sz w:val="21"/>
          <w:szCs w:val="21"/>
        </w:rPr>
      </w:pPr>
      <w:bookmarkStart w:id="255" w:name="page50"/>
      <w:bookmarkEnd w:id="255"/>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14:paraId="451FF702" w14:textId="77777777" w:rsidR="0018017D" w:rsidRDefault="0018017D" w:rsidP="00BF4F9C"/>
    <w:p w14:paraId="7653ED54" w14:textId="77777777" w:rsidR="00653DB4" w:rsidRDefault="00B80049" w:rsidP="00BF4F9C">
      <w:r>
        <w:t xml:space="preserve">Where E (t) is the </w:t>
      </w:r>
      <w:r w:rsidR="008923C6">
        <w:t xml:space="preserve">Probability Density Function and C (t) (M/L) is the concentration of tracer measured. </w:t>
      </w:r>
      <w:r w:rsidR="00A33B95">
        <w:t xml:space="preserve">This formula </w:t>
      </w:r>
      <w:proofErr w:type="gramStart"/>
      <w:r w:rsidR="00ED0783">
        <w:t xml:space="preserve">is </w:t>
      </w:r>
      <w:r w:rsidR="00A33B95">
        <w:t>based</w:t>
      </w:r>
      <w:proofErr w:type="gramEnd"/>
      <w:r w:rsidR="00A33B95">
        <w:t xml:space="preserve">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F86A7F">
        <w:rPr>
          <w:rStyle w:val="IntenseReference"/>
        </w:rPr>
        <w:t>Appendix 6</w:t>
      </w:r>
      <w:r w:rsidR="00F86A7F" w:rsidRPr="005B1E19">
        <w:rPr>
          <w:rStyle w:val="IntenseReference"/>
        </w:rPr>
        <w:t xml:space="preserve">: </w:t>
      </w:r>
      <w:r w:rsidR="00F86A7F">
        <w:rPr>
          <w:rStyle w:val="IntenseReference"/>
        </w:rPr>
        <w:t>Numerical Integrations</w:t>
      </w:r>
      <w:r w:rsidR="008923C6">
        <w:fldChar w:fldCharType="end"/>
      </w:r>
      <w:r w:rsidR="00A33B95">
        <w:t xml:space="preserve">. </w:t>
      </w:r>
    </w:p>
    <w:p w14:paraId="0CC4950C" w14:textId="77777777" w:rsidR="00653DB4" w:rsidRDefault="00653DB4" w:rsidP="00BF4F9C"/>
    <w:p w14:paraId="6C96A5A1" w14:textId="77777777"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The value obtained from an arbitrary measurement, such as cond</w:t>
      </w:r>
      <w:r w:rsidR="00AB72AB">
        <w:t>uctivity, provides no such benefi</w:t>
      </w:r>
      <w:r w:rsidR="00BF4F9C">
        <w:t>t</w:t>
      </w:r>
      <w:r w:rsidR="000B4C29">
        <w:t xml:space="preserve"> </w:t>
      </w:r>
      <w:r w:rsidR="00BF4F9C">
        <w:fldChar w:fldCharType="begin"/>
      </w:r>
      <w:r w:rsidR="00A36851">
        <w:instrText xml:space="preserve"> ADDIN ZOTERO_ITEM CSL_CITATION {"citationID":"SCk2Bxou","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A36851" w:rsidRPr="00A36851">
        <w:rPr>
          <w:rFonts w:ascii="Calibri" w:hAnsi="Calibri" w:cs="Calibri"/>
        </w:rPr>
        <w:t>[54]</w:t>
      </w:r>
      <w:r w:rsidR="00BF4F9C">
        <w:fldChar w:fldCharType="end"/>
      </w:r>
      <w:r w:rsidR="000B4C29">
        <w:t>.</w:t>
      </w:r>
    </w:p>
    <w:p w14:paraId="6A5CFB23" w14:textId="77777777" w:rsidR="00653DB4" w:rsidRDefault="00653DB4" w:rsidP="00BF4F9C"/>
    <w:p w14:paraId="0C1B4C0E" w14:textId="77777777" w:rsidR="00653DB4" w:rsidRDefault="00DB64C1" w:rsidP="00DB64C1">
      <w:r>
        <w:lastRenderedPageBreak/>
        <w:tab/>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14:paraId="0E415C80" w14:textId="77777777" w:rsidR="00DB64C1" w:rsidRDefault="00DB64C1" w:rsidP="00DB64C1"/>
    <w:p w14:paraId="7C8662CD" w14:textId="77777777" w:rsidR="00DB64C1" w:rsidRDefault="00A37D18"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14:paraId="4A895D8A" w14:textId="77777777" w:rsidR="00DB64C1" w:rsidRDefault="00DB64C1" w:rsidP="00DB64C1"/>
    <w:p w14:paraId="12D655C5" w14:textId="77777777" w:rsidR="00DB64C1" w:rsidRDefault="00DB64C1" w:rsidP="00DB64C1">
      <w:proofErr w:type="gramStart"/>
      <w:r>
        <w:t>And</w:t>
      </w:r>
      <w:proofErr w:type="gramEnd"/>
      <w:r>
        <w:t xml:space="preserve"> the second moment described as:</w:t>
      </w:r>
    </w:p>
    <w:p w14:paraId="43A529DA" w14:textId="77777777" w:rsidR="00DB64C1" w:rsidRDefault="00DB64C1" w:rsidP="00DB64C1"/>
    <w:p w14:paraId="32436E62" w14:textId="77777777" w:rsidR="00DB64C1" w:rsidRDefault="00A37D18"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14:paraId="5FEE6570" w14:textId="77777777" w:rsidR="00DB64C1" w:rsidRDefault="00DB64C1" w:rsidP="00DB64C1"/>
    <w:p w14:paraId="57B67099" w14:textId="77777777"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14:paraId="0D0A818A" w14:textId="77777777" w:rsidR="00A41BCA" w:rsidRDefault="00A41BCA" w:rsidP="00DB64C1">
      <w:pPr>
        <w:ind w:firstLine="720"/>
      </w:pPr>
    </w:p>
    <w:p w14:paraId="67184A72" w14:textId="77777777"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14:paraId="29ECE3E9" w14:textId="77777777" w:rsidR="00A41BCA" w:rsidRDefault="00A41BCA" w:rsidP="00A41BCA">
      <w:pPr>
        <w:ind w:firstLine="720"/>
        <w:jc w:val="right"/>
      </w:pPr>
    </w:p>
    <w:p w14:paraId="7FF03C14" w14:textId="77777777"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w:t>
      </w:r>
      <w:r w:rsidR="00ED0783">
        <w:t xml:space="preserve"> probability distribution </w:t>
      </w:r>
      <w:proofErr w:type="gramStart"/>
      <w:r w:rsidR="00ED0783">
        <w:t>is the</w:t>
      </w:r>
      <w:r>
        <w:t>n define</w:t>
      </w:r>
      <w:r w:rsidR="00ED0783">
        <w:t>d</w:t>
      </w:r>
      <w:proofErr w:type="gramEnd"/>
      <w:r>
        <w:t xml:space="preserve"> by:</w:t>
      </w:r>
    </w:p>
    <w:p w14:paraId="3E3DD4AF" w14:textId="77777777" w:rsidR="00A41BCA" w:rsidRDefault="00A41BCA" w:rsidP="00A41BCA"/>
    <w:p w14:paraId="65151C82" w14:textId="77777777"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14:paraId="75F38662" w14:textId="77777777" w:rsidR="00BA7985" w:rsidRDefault="00BA7985" w:rsidP="00A41BCA">
      <w:pPr>
        <w:ind w:firstLine="720"/>
        <w:jc w:val="right"/>
      </w:pPr>
    </w:p>
    <w:p w14:paraId="1A7751AB" w14:textId="77777777" w:rsidR="00BA7985" w:rsidRDefault="00ED0783" w:rsidP="00BA7985">
      <w:r>
        <w:t>By changing</w:t>
      </w:r>
      <w:r w:rsidR="00BA7985">
        <w:t xml:space="preserve"> to E (</w:t>
      </w:r>
      <w:r w:rsidR="00BA7985">
        <w:rPr>
          <w:rFonts w:cstheme="minorHAnsi"/>
        </w:rPr>
        <w:t>θ</w:t>
      </w:r>
      <w:r w:rsidR="00BA7985">
        <w:t xml:space="preserve">), the models can be evaluated with a mean residence time of </w:t>
      </w:r>
      <w:proofErr w:type="gramStart"/>
      <w:r w:rsidR="00BA7985">
        <w:t>1</w:t>
      </w:r>
      <w:proofErr w:type="gramEnd"/>
      <w:r>
        <w:t>,</w:t>
      </w:r>
      <w:r w:rsidR="00BA7985">
        <w:t xml:space="preserve"> which simplifi</w:t>
      </w:r>
      <w:r w:rsidR="00BA7985" w:rsidRPr="00BA7985">
        <w:t xml:space="preserve">es the process. The models were evaluated by the root square mean average as described in </w:t>
      </w:r>
      <w:r w:rsidR="00BA7985" w:rsidRPr="00BA7985">
        <w:fldChar w:fldCharType="begin"/>
      </w:r>
      <w:r w:rsidR="00BA7985" w:rsidRPr="00BA7985">
        <w:instrText xml:space="preserve"> REF _Ref49008320 \h </w:instrText>
      </w:r>
      <w:r w:rsidR="00BA7985">
        <w:instrText xml:space="preserve"> \* MERGEFORMAT </w:instrText>
      </w:r>
      <w:r w:rsidR="00BA7985" w:rsidRPr="00BA7985">
        <w:fldChar w:fldCharType="separate"/>
      </w:r>
      <w:r w:rsidR="00F86A7F" w:rsidRPr="00F86A7F">
        <w:t>2.5.5</w:t>
      </w:r>
      <w:r w:rsidR="00F86A7F">
        <w:tab/>
      </w:r>
      <w:r w:rsidR="00F86A7F" w:rsidRPr="00F86A7F">
        <w:t>Model Testing</w:t>
      </w:r>
      <w:r w:rsidR="00BA7985" w:rsidRPr="00BA7985">
        <w:fldChar w:fldCharType="end"/>
      </w:r>
      <w:r w:rsidR="00BA7985">
        <w:t>.</w:t>
      </w:r>
    </w:p>
    <w:p w14:paraId="6E84CE88" w14:textId="77777777" w:rsidR="00653DB4" w:rsidRDefault="00653DB4" w:rsidP="00472904">
      <w:pPr>
        <w:spacing w:line="310" w:lineRule="auto"/>
        <w:ind w:right="6"/>
        <w:jc w:val="both"/>
        <w:rPr>
          <w:sz w:val="20"/>
          <w:szCs w:val="20"/>
        </w:rPr>
      </w:pPr>
    </w:p>
    <w:p w14:paraId="77F42732" w14:textId="77777777" w:rsidR="00653DB4" w:rsidRDefault="00A33B95" w:rsidP="00854E85">
      <w:pPr>
        <w:pStyle w:val="Heading2"/>
        <w:rPr>
          <w:sz w:val="20"/>
          <w:szCs w:val="20"/>
        </w:rPr>
      </w:pPr>
      <w:bookmarkStart w:id="256" w:name="_Toc49196546"/>
      <w:r>
        <w:t>3.4</w:t>
      </w:r>
      <w:r>
        <w:tab/>
        <w:t>Recycle Experiment</w:t>
      </w:r>
      <w:bookmarkEnd w:id="256"/>
    </w:p>
    <w:p w14:paraId="6C90A9AA" w14:textId="77777777" w:rsidR="00653DB4" w:rsidRDefault="00653DB4">
      <w:pPr>
        <w:spacing w:line="319" w:lineRule="exact"/>
        <w:rPr>
          <w:sz w:val="20"/>
          <w:szCs w:val="20"/>
        </w:rPr>
      </w:pPr>
    </w:p>
    <w:p w14:paraId="04C9CC62" w14:textId="77777777"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the recycle streams</w:t>
      </w:r>
      <w:r>
        <w:t xml:space="preserve">. </w:t>
      </w:r>
      <w:r w:rsidR="00ED0783">
        <w:t>The o</w:t>
      </w:r>
      <w:r>
        <w:t xml:space="preserve">ptimization of the MRT by controlling the internal recycle rate </w:t>
      </w:r>
      <w:proofErr w:type="gramStart"/>
      <w:r>
        <w:t xml:space="preserve">can </w:t>
      </w:r>
      <w:r w:rsidR="00472904">
        <w:t>then</w:t>
      </w:r>
      <w:r>
        <w:t xml:space="preserve"> be considered</w:t>
      </w:r>
      <w:proofErr w:type="gramEnd"/>
      <w:r>
        <w:t>.</w:t>
      </w:r>
    </w:p>
    <w:p w14:paraId="4CB27530" w14:textId="77777777" w:rsidR="00653DB4" w:rsidRDefault="00653DB4">
      <w:pPr>
        <w:spacing w:line="372" w:lineRule="exact"/>
        <w:rPr>
          <w:sz w:val="20"/>
          <w:szCs w:val="20"/>
        </w:rPr>
      </w:pPr>
    </w:p>
    <w:p w14:paraId="75468501" w14:textId="77777777" w:rsidR="00BF4F9C" w:rsidRDefault="00BF4F9C">
      <w:pPr>
        <w:spacing w:line="372" w:lineRule="exact"/>
        <w:rPr>
          <w:sz w:val="20"/>
          <w:szCs w:val="20"/>
        </w:rPr>
      </w:pPr>
    </w:p>
    <w:p w14:paraId="2D697E03" w14:textId="77777777" w:rsidR="00BF4F9C" w:rsidRDefault="00BF4F9C">
      <w:pPr>
        <w:spacing w:line="372" w:lineRule="exact"/>
        <w:rPr>
          <w:sz w:val="20"/>
          <w:szCs w:val="20"/>
        </w:rPr>
      </w:pPr>
    </w:p>
    <w:p w14:paraId="4313FC4D" w14:textId="77777777" w:rsidR="00BF4F9C" w:rsidRDefault="00BF4F9C">
      <w:pPr>
        <w:spacing w:line="372" w:lineRule="exact"/>
        <w:rPr>
          <w:sz w:val="20"/>
          <w:szCs w:val="20"/>
        </w:rPr>
      </w:pPr>
    </w:p>
    <w:p w14:paraId="70C2ED30" w14:textId="77777777" w:rsidR="00653DB4" w:rsidRDefault="00A33B95" w:rsidP="00854E85">
      <w:pPr>
        <w:pStyle w:val="Heading2"/>
        <w:rPr>
          <w:sz w:val="20"/>
          <w:szCs w:val="20"/>
        </w:rPr>
      </w:pPr>
      <w:bookmarkStart w:id="257" w:name="_Toc49196547"/>
      <w:r>
        <w:t>3.5</w:t>
      </w:r>
      <w:r>
        <w:tab/>
        <w:t>Characteristic Parameters</w:t>
      </w:r>
      <w:bookmarkEnd w:id="257"/>
    </w:p>
    <w:p w14:paraId="011234C4" w14:textId="77777777" w:rsidR="00653DB4" w:rsidRDefault="00653DB4">
      <w:pPr>
        <w:spacing w:line="319" w:lineRule="exact"/>
        <w:rPr>
          <w:sz w:val="20"/>
          <w:szCs w:val="20"/>
        </w:rPr>
      </w:pPr>
    </w:p>
    <w:p w14:paraId="327EED17" w14:textId="77777777"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14:paraId="4A5A5370" w14:textId="77777777"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14:paraId="063FCAFE" w14:textId="77777777" w:rsidR="00653DB4" w:rsidRDefault="00653DB4" w:rsidP="00854E85">
      <w:pPr>
        <w:rPr>
          <w:sz w:val="20"/>
          <w:szCs w:val="20"/>
        </w:rPr>
      </w:pPr>
    </w:p>
    <w:p w14:paraId="585B1F3B" w14:textId="77777777" w:rsidR="00653DB4" w:rsidRDefault="00653DB4" w:rsidP="00854E85">
      <w:pPr>
        <w:rPr>
          <w:sz w:val="20"/>
          <w:szCs w:val="20"/>
        </w:rPr>
      </w:pPr>
    </w:p>
    <w:p w14:paraId="3AC9F3AD" w14:textId="77777777"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proofErr w:type="gramStart"/>
      <w:r w:rsidR="00222595">
        <w:t>was defined</w:t>
      </w:r>
      <w:proofErr w:type="gramEnd"/>
      <w:r w:rsidR="00222595">
        <w:t xml:space="preserve"> as</w:t>
      </w:r>
      <w:r>
        <w:t>:</w:t>
      </w:r>
    </w:p>
    <w:p w14:paraId="7095F422" w14:textId="77777777" w:rsidR="00653DB4" w:rsidRPr="00665CCD" w:rsidRDefault="00A37D18"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14:paraId="43C3B6B6" w14:textId="77777777" w:rsidR="00653DB4" w:rsidRDefault="00A33B95" w:rsidP="00222595">
      <w:r>
        <w:t>As a summary of section 2.3.3, the following relationship is true:</w:t>
      </w:r>
    </w:p>
    <w:p w14:paraId="46452F6C" w14:textId="77777777" w:rsidR="001A33D9" w:rsidRDefault="001A33D9" w:rsidP="00222595"/>
    <w:p w14:paraId="67390AC3" w14:textId="77777777" w:rsidR="00472904" w:rsidRPr="00472904" w:rsidRDefault="00A37D18"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14:paraId="125ED474" w14:textId="77777777" w:rsidR="00653DB4" w:rsidRDefault="00653DB4" w:rsidP="00222595">
      <w:pPr>
        <w:rPr>
          <w:sz w:val="20"/>
          <w:szCs w:val="20"/>
        </w:rPr>
      </w:pPr>
    </w:p>
    <w:p w14:paraId="5B09120C" w14:textId="77777777" w:rsidR="001A33D9" w:rsidRDefault="00A33B95" w:rsidP="0022259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14:paraId="06064123" w14:textId="77777777"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14:paraId="38FD88F9" w14:textId="77777777" w:rsidR="00653DB4" w:rsidRDefault="00A33B95" w:rsidP="0022259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14:paraId="717C8734" w14:textId="77777777" w:rsidR="00854E85" w:rsidRDefault="00854E85">
      <w:pPr>
        <w:spacing w:line="240" w:lineRule="auto"/>
        <w:rPr>
          <w:sz w:val="20"/>
          <w:szCs w:val="20"/>
        </w:rPr>
      </w:pPr>
      <w:bookmarkStart w:id="258" w:name="page52"/>
      <w:bookmarkEnd w:id="258"/>
      <w:r>
        <w:rPr>
          <w:sz w:val="20"/>
          <w:szCs w:val="20"/>
        </w:rPr>
        <w:br w:type="page"/>
      </w:r>
    </w:p>
    <w:p w14:paraId="515BD26C" w14:textId="77777777" w:rsidR="00653DB4" w:rsidRPr="00854E85" w:rsidRDefault="00854E85" w:rsidP="00BF4F9C">
      <w:pPr>
        <w:pStyle w:val="Heading1"/>
        <w:rPr>
          <w:sz w:val="20"/>
          <w:szCs w:val="20"/>
        </w:rPr>
      </w:pPr>
      <w:bookmarkStart w:id="259" w:name="_Toc49196548"/>
      <w:r>
        <w:lastRenderedPageBreak/>
        <w:t xml:space="preserve">: </w:t>
      </w:r>
      <w:r w:rsidR="00A33B95">
        <w:t>Results</w:t>
      </w:r>
      <w:bookmarkEnd w:id="259"/>
    </w:p>
    <w:p w14:paraId="4AA44EE1" w14:textId="77777777" w:rsidR="00653DB4" w:rsidRDefault="00A33B95" w:rsidP="00854E85">
      <w:pPr>
        <w:pStyle w:val="Heading2"/>
        <w:rPr>
          <w:sz w:val="20"/>
          <w:szCs w:val="20"/>
        </w:rPr>
      </w:pPr>
      <w:bookmarkStart w:id="260" w:name="_Toc49196549"/>
      <w:r>
        <w:t>4.1</w:t>
      </w:r>
      <w:r>
        <w:tab/>
        <w:t>Tracer Experiment</w:t>
      </w:r>
      <w:bookmarkEnd w:id="260"/>
    </w:p>
    <w:p w14:paraId="1C72D8D2" w14:textId="77777777" w:rsidR="00653DB4" w:rsidRDefault="00653DB4">
      <w:pPr>
        <w:spacing w:line="319" w:lineRule="exact"/>
        <w:rPr>
          <w:sz w:val="20"/>
          <w:szCs w:val="20"/>
        </w:rPr>
      </w:pPr>
    </w:p>
    <w:p w14:paraId="7CF4A3E9" w14:textId="77777777" w:rsidR="00653DB4" w:rsidRDefault="00A33B95" w:rsidP="00854E85">
      <w:r>
        <w:t xml:space="preserve"> </w:t>
      </w:r>
      <w:r w:rsidR="00FA75E7">
        <w:fldChar w:fldCharType="begin"/>
      </w:r>
      <w:r w:rsidR="00FA75E7">
        <w:instrText xml:space="preserve"> REF _Ref43395289 \h </w:instrText>
      </w:r>
      <w:r w:rsidR="00FA75E7">
        <w:fldChar w:fldCharType="separate"/>
      </w:r>
      <w:r w:rsidR="00F86A7F">
        <w:t xml:space="preserve">Figure </w:t>
      </w:r>
      <w:r w:rsidR="00F86A7F">
        <w:rPr>
          <w:noProof/>
        </w:rPr>
        <w:t>4</w:t>
      </w:r>
      <w:r w:rsidR="00F86A7F">
        <w:t>.</w:t>
      </w:r>
      <w:r w:rsidR="00F86A7F">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14:paraId="5041279E" w14:textId="77777777" w:rsidR="00665CCD" w:rsidRDefault="00665CCD" w:rsidP="00854E85"/>
    <w:p w14:paraId="6E99A98B" w14:textId="77777777" w:rsidR="00653DB4" w:rsidRDefault="00653DB4">
      <w:pPr>
        <w:spacing w:line="20" w:lineRule="exact"/>
        <w:rPr>
          <w:sz w:val="20"/>
          <w:szCs w:val="20"/>
        </w:rPr>
      </w:pPr>
    </w:p>
    <w:p w14:paraId="180A2ED6" w14:textId="77777777" w:rsidR="00653DB4" w:rsidRDefault="00653DB4">
      <w:pPr>
        <w:spacing w:line="200" w:lineRule="exact"/>
        <w:rPr>
          <w:sz w:val="20"/>
          <w:szCs w:val="20"/>
        </w:rPr>
      </w:pPr>
    </w:p>
    <w:p w14:paraId="59B38C9A" w14:textId="77777777" w:rsidR="00653DB4" w:rsidRDefault="00653DB4">
      <w:pPr>
        <w:spacing w:line="200" w:lineRule="exact"/>
        <w:rPr>
          <w:sz w:val="20"/>
          <w:szCs w:val="20"/>
        </w:rPr>
      </w:pPr>
    </w:p>
    <w:p w14:paraId="5825C703" w14:textId="77777777" w:rsidR="00653DB4" w:rsidRDefault="00653DB4">
      <w:pPr>
        <w:spacing w:line="200" w:lineRule="exact"/>
        <w:rPr>
          <w:sz w:val="20"/>
          <w:szCs w:val="20"/>
        </w:rPr>
      </w:pPr>
    </w:p>
    <w:p w14:paraId="3C509A7A" w14:textId="77777777" w:rsidR="00653DB4" w:rsidRDefault="00653DB4">
      <w:pPr>
        <w:spacing w:line="200" w:lineRule="exact"/>
        <w:rPr>
          <w:sz w:val="20"/>
          <w:szCs w:val="20"/>
        </w:rPr>
      </w:pPr>
    </w:p>
    <w:p w14:paraId="7B4312BB" w14:textId="77777777"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14:paraId="7160946B" w14:textId="77777777"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57329D06" w14:textId="77777777" w:rsidR="00653DB4" w:rsidRDefault="00F449F1" w:rsidP="00F449F1">
            <w:r>
              <w:t>Compared Trials</w:t>
            </w:r>
          </w:p>
        </w:tc>
        <w:tc>
          <w:tcPr>
            <w:tcW w:w="0" w:type="auto"/>
          </w:tcPr>
          <w:p w14:paraId="4BBECA38" w14:textId="77777777"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14:paraId="3F27C48E"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212AB10D" w14:textId="77777777" w:rsidR="00653DB4" w:rsidRDefault="00653DB4" w:rsidP="00F449F1">
            <w:pPr>
              <w:rPr>
                <w:sz w:val="4"/>
                <w:szCs w:val="4"/>
              </w:rPr>
            </w:pPr>
          </w:p>
        </w:tc>
        <w:tc>
          <w:tcPr>
            <w:tcW w:w="0" w:type="auto"/>
          </w:tcPr>
          <w:p w14:paraId="7DD71403" w14:textId="77777777"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77BADC1A"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73AC5306" w14:textId="77777777" w:rsidR="00653DB4" w:rsidRDefault="00A33B95" w:rsidP="00F449F1">
            <w:pPr>
              <w:rPr>
                <w:sz w:val="20"/>
                <w:szCs w:val="20"/>
              </w:rPr>
            </w:pPr>
            <w:r>
              <w:rPr>
                <w:rFonts w:ascii="Arial" w:eastAsia="Arial" w:hAnsi="Arial" w:cs="Arial"/>
              </w:rPr>
              <w:t>Trial 1 and 2</w:t>
            </w:r>
          </w:p>
        </w:tc>
        <w:tc>
          <w:tcPr>
            <w:tcW w:w="0" w:type="auto"/>
          </w:tcPr>
          <w:p w14:paraId="34FA0C69" w14:textId="77777777"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14:paraId="398F1A0E" w14:textId="77777777"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569AC7FB" w14:textId="77777777" w:rsidR="00653DB4" w:rsidRDefault="00A33B95" w:rsidP="00F449F1">
            <w:pPr>
              <w:rPr>
                <w:sz w:val="20"/>
                <w:szCs w:val="20"/>
              </w:rPr>
            </w:pPr>
            <w:r>
              <w:rPr>
                <w:rFonts w:ascii="Arial" w:eastAsia="Arial" w:hAnsi="Arial" w:cs="Arial"/>
              </w:rPr>
              <w:t>Trial 1 and 3</w:t>
            </w:r>
          </w:p>
        </w:tc>
        <w:tc>
          <w:tcPr>
            <w:tcW w:w="0" w:type="auto"/>
          </w:tcPr>
          <w:p w14:paraId="0AF6CFD0" w14:textId="77777777"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14:paraId="7333EB7D" w14:textId="77777777"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41E76D78" w14:textId="77777777" w:rsidR="00653DB4" w:rsidRDefault="00A33B95" w:rsidP="00F449F1">
            <w:pPr>
              <w:rPr>
                <w:sz w:val="20"/>
                <w:szCs w:val="20"/>
              </w:rPr>
            </w:pPr>
            <w:r>
              <w:rPr>
                <w:rFonts w:ascii="Arial" w:eastAsia="Arial" w:hAnsi="Arial" w:cs="Arial"/>
              </w:rPr>
              <w:t>Trial 2 and 3</w:t>
            </w:r>
          </w:p>
        </w:tc>
        <w:tc>
          <w:tcPr>
            <w:tcW w:w="0" w:type="auto"/>
          </w:tcPr>
          <w:p w14:paraId="665F5B06" w14:textId="77777777"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14:paraId="5257FB7D"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29DE1359" w14:textId="77777777" w:rsidR="00653DB4" w:rsidRDefault="00653DB4" w:rsidP="00F449F1">
            <w:pPr>
              <w:rPr>
                <w:sz w:val="4"/>
                <w:szCs w:val="4"/>
              </w:rPr>
            </w:pPr>
          </w:p>
        </w:tc>
        <w:tc>
          <w:tcPr>
            <w:tcW w:w="0" w:type="auto"/>
          </w:tcPr>
          <w:p w14:paraId="4798F767" w14:textId="77777777"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4DBE392A"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1457D8C8" w14:textId="77777777" w:rsidR="00653DB4" w:rsidRDefault="00A33B95" w:rsidP="00F449F1">
            <w:pPr>
              <w:rPr>
                <w:sz w:val="20"/>
                <w:szCs w:val="20"/>
              </w:rPr>
            </w:pPr>
            <w:r>
              <w:rPr>
                <w:rFonts w:ascii="Arial" w:eastAsia="Arial" w:hAnsi="Arial" w:cs="Arial"/>
              </w:rPr>
              <w:t>Average</w:t>
            </w:r>
          </w:p>
        </w:tc>
        <w:tc>
          <w:tcPr>
            <w:tcW w:w="0" w:type="auto"/>
          </w:tcPr>
          <w:p w14:paraId="0924397D" w14:textId="77777777"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14:paraId="47AF409F"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15A3E869" w14:textId="77777777" w:rsidR="00653DB4" w:rsidRDefault="00653DB4" w:rsidP="00F449F1">
            <w:pPr>
              <w:rPr>
                <w:sz w:val="4"/>
                <w:szCs w:val="4"/>
              </w:rPr>
            </w:pPr>
          </w:p>
        </w:tc>
        <w:tc>
          <w:tcPr>
            <w:tcW w:w="0" w:type="auto"/>
          </w:tcPr>
          <w:p w14:paraId="4C17CA0D" w14:textId="77777777"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14:paraId="294EDCD2" w14:textId="77777777" w:rsidR="00653DB4" w:rsidRDefault="00F449F1" w:rsidP="008C59A1">
      <w:pPr>
        <w:pStyle w:val="Caption"/>
        <w:rPr>
          <w:sz w:val="20"/>
          <w:szCs w:val="20"/>
        </w:rPr>
      </w:pPr>
      <w:bookmarkStart w:id="261" w:name="_Ref43395321"/>
      <w:bookmarkStart w:id="262" w:name="_Toc49196573"/>
      <w:r>
        <w:t xml:space="preserve">Table </w:t>
      </w:r>
      <w:fldSimple w:instr=" SEQ Table \* ARABIC ">
        <w:r w:rsidR="00F86A7F">
          <w:rPr>
            <w:noProof/>
          </w:rPr>
          <w:t>9</w:t>
        </w:r>
      </w:fldSimple>
      <w:bookmarkEnd w:id="261"/>
      <w:r>
        <w:t xml:space="preserve">: </w:t>
      </w:r>
      <w:r w:rsidRPr="001E4042">
        <w:t xml:space="preserve"> Erro</w:t>
      </w:r>
      <w:r>
        <w:t xml:space="preserve">r between different trials, </w:t>
      </w:r>
      <w:proofErr w:type="gramStart"/>
      <w:r>
        <w:t>E(</w:t>
      </w:r>
      <w:proofErr w:type="gramEnd"/>
      <w:r>
        <w:t>θ)</w:t>
      </w:r>
      <w:bookmarkEnd w:id="262"/>
    </w:p>
    <w:p w14:paraId="517A1B96" w14:textId="77777777" w:rsidR="00653DB4" w:rsidRDefault="00653DB4">
      <w:pPr>
        <w:sectPr w:rsidR="00653DB4" w:rsidSect="00EB44FE">
          <w:pgSz w:w="11900" w:h="17006"/>
          <w:pgMar w:top="1440" w:right="1440" w:bottom="0" w:left="1440" w:header="0" w:footer="0" w:gutter="0"/>
          <w:cols w:space="720"/>
        </w:sectPr>
      </w:pPr>
    </w:p>
    <w:p w14:paraId="54812547" w14:textId="77777777" w:rsidR="00F449F1" w:rsidRDefault="001B6761" w:rsidP="00F449F1">
      <w:pPr>
        <w:keepNext/>
        <w:ind w:right="210"/>
        <w:jc w:val="right"/>
      </w:pPr>
      <w:bookmarkStart w:id="263" w:name="page53"/>
      <w:bookmarkEnd w:id="263"/>
      <w:r>
        <w:rPr>
          <w:rFonts w:ascii="Arial" w:eastAsia="Arial" w:hAnsi="Arial" w:cs="Arial"/>
          <w:noProof/>
        </w:rPr>
        <w:lastRenderedPageBreak/>
        <w:drawing>
          <wp:inline distT="0" distB="0" distL="0" distR="0" wp14:anchorId="0326D7DC" wp14:editId="0433BCBC">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101">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14:paraId="7980022F" w14:textId="77777777" w:rsidR="00653DB4" w:rsidRDefault="00F449F1" w:rsidP="008A640E">
      <w:pPr>
        <w:pStyle w:val="Caption"/>
      </w:pPr>
      <w:bookmarkStart w:id="264" w:name="_Ref43395289"/>
      <w:bookmarkStart w:id="265" w:name="_Toc49196618"/>
      <w:r>
        <w:t xml:space="preserve">Figure </w:t>
      </w:r>
      <w:fldSimple w:instr=" STYLEREF 1 \s ">
        <w:r w:rsidR="00F86A7F">
          <w:rPr>
            <w:noProof/>
          </w:rPr>
          <w:t>4</w:t>
        </w:r>
      </w:fldSimple>
      <w:r w:rsidR="0090532E">
        <w:t>.</w:t>
      </w:r>
      <w:fldSimple w:instr=" SEQ Figure \* ARABIC \s 1 ">
        <w:r w:rsidR="00F86A7F">
          <w:rPr>
            <w:noProof/>
          </w:rPr>
          <w:t>1</w:t>
        </w:r>
      </w:fldSimple>
      <w:bookmarkEnd w:id="264"/>
      <w:r>
        <w:t xml:space="preserve">: </w:t>
      </w:r>
      <w:r w:rsidRPr="00F436BE">
        <w:t>Raw Data of tracer experiment</w:t>
      </w:r>
      <w:bookmarkEnd w:id="265"/>
    </w:p>
    <w:p w14:paraId="3EE0CCC5" w14:textId="77777777"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14:paraId="511C799B" w14:textId="77777777" w:rsidR="008A640E" w:rsidRDefault="008A640E" w:rsidP="008A640E">
      <w:pPr>
        <w:rPr>
          <w:sz w:val="20"/>
          <w:szCs w:val="20"/>
        </w:rPr>
      </w:pPr>
      <w:bookmarkStart w:id="266" w:name="page54"/>
      <w:bookmarkEnd w:id="266"/>
      <w:r>
        <w:lastRenderedPageBreak/>
        <w:tab/>
        <w:t xml:space="preserve">Repeated trials </w:t>
      </w:r>
      <w:proofErr w:type="gramStart"/>
      <w:r>
        <w:t>were performed</w:t>
      </w:r>
      <w:proofErr w:type="gramEnd"/>
      <w:r>
        <w:t xml:space="preserve"> to determine the consistency of the </w:t>
      </w:r>
      <w:r w:rsidR="00ED0783">
        <w:t>experiment</w:t>
      </w:r>
      <w:r>
        <w:t xml:space="preserve">. The overall RTD for the different trials </w:t>
      </w:r>
      <w:proofErr w:type="gramStart"/>
      <w:r>
        <w:t>are examined</w:t>
      </w:r>
      <w:proofErr w:type="gramEnd"/>
      <w:r>
        <w:t xml:space="preserve"> on </w:t>
      </w:r>
      <w:r>
        <w:fldChar w:fldCharType="begin"/>
      </w:r>
      <w:r>
        <w:instrText xml:space="preserve"> REF _Ref43393365 \h  \* MERGEFORMAT </w:instrText>
      </w:r>
      <w:r>
        <w:fldChar w:fldCharType="separate"/>
      </w:r>
      <w:r w:rsidR="00F86A7F">
        <w:t xml:space="preserve">Figure </w:t>
      </w:r>
      <w:r w:rsidR="00F86A7F">
        <w:rPr>
          <w:noProof/>
        </w:rPr>
        <w:t>4.2</w:t>
      </w:r>
      <w:r>
        <w:fldChar w:fldCharType="end"/>
      </w:r>
      <w:r>
        <w:t>. As expected</w:t>
      </w:r>
      <w:r w:rsidR="00ED0783">
        <w:t>,</w:t>
      </w:r>
      <w:r>
        <w:t xml:space="preserve"> </w:t>
      </w:r>
      <w:r w:rsidR="00ED0783">
        <w:t>t</w:t>
      </w:r>
      <w:r>
        <w:t>here are some deviations between the trials</w:t>
      </w:r>
      <w:r w:rsidR="00ED0783">
        <w:t>. T</w:t>
      </w:r>
      <w:r>
        <w:t xml:space="preserve">hey exhibited different conditions (ex. tracer volumes) but their overall behaviour is consistent as shown in </w:t>
      </w:r>
      <w:r>
        <w:fldChar w:fldCharType="begin"/>
      </w:r>
      <w:r>
        <w:instrText xml:space="preserve"> REF _Ref43395321 \h </w:instrText>
      </w:r>
      <w:r>
        <w:fldChar w:fldCharType="separate"/>
      </w:r>
      <w:r w:rsidR="00F86A7F">
        <w:t xml:space="preserve">Table </w:t>
      </w:r>
      <w:r w:rsidR="00F86A7F">
        <w:rPr>
          <w:noProof/>
        </w:rPr>
        <w:t>9</w:t>
      </w:r>
      <w:r>
        <w:fldChar w:fldCharType="end"/>
      </w:r>
      <w:r w:rsidR="00ED0783">
        <w:t>.</w:t>
      </w:r>
      <w:r>
        <w:t xml:space="preserve"> </w:t>
      </w:r>
      <w:r w:rsidR="00ED0783">
        <w:fldChar w:fldCharType="begin"/>
      </w:r>
      <w:r w:rsidR="00ED0783">
        <w:instrText xml:space="preserve"> REF _Ref43395321 \h </w:instrText>
      </w:r>
      <w:r w:rsidR="00ED0783">
        <w:fldChar w:fldCharType="separate"/>
      </w:r>
      <w:r w:rsidR="00F86A7F">
        <w:t xml:space="preserve">Table </w:t>
      </w:r>
      <w:r w:rsidR="00F86A7F">
        <w:rPr>
          <w:noProof/>
        </w:rPr>
        <w:t>9</w:t>
      </w:r>
      <w:r w:rsidR="00ED0783">
        <w:fldChar w:fldCharType="end"/>
      </w:r>
      <w:r w:rsidR="00ED0783">
        <w:t xml:space="preserve"> </w:t>
      </w:r>
      <w:r>
        <w:t xml:space="preserve">illustrates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are summarized</w:t>
      </w:r>
      <w:proofErr w:type="gramEnd"/>
      <w:r>
        <w:t xml:space="preserve"> in </w:t>
      </w:r>
      <w:commentRangeStart w:id="267"/>
      <w:r>
        <w:fldChar w:fldCharType="begin"/>
      </w:r>
      <w:r>
        <w:instrText xml:space="preserve"> REF _Ref43395355 \h  \* MERGEFORMAT </w:instrText>
      </w:r>
      <w:r>
        <w:fldChar w:fldCharType="separate"/>
      </w:r>
      <w:r w:rsidR="00F86A7F">
        <w:t xml:space="preserve">Table </w:t>
      </w:r>
      <w:r w:rsidR="00F86A7F">
        <w:rPr>
          <w:noProof/>
        </w:rPr>
        <w:t>10</w:t>
      </w:r>
      <w:r>
        <w:fldChar w:fldCharType="end"/>
      </w:r>
      <w:commentRangeEnd w:id="267"/>
      <w:r w:rsidR="008A76D1">
        <w:rPr>
          <w:rStyle w:val="CommentReference"/>
        </w:rPr>
        <w:commentReference w:id="267"/>
      </w:r>
      <w:r>
        <w:t>.</w:t>
      </w:r>
    </w:p>
    <w:p w14:paraId="4C72198E" w14:textId="77777777"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4FDC3969" wp14:editId="4E935C0F">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3221D48E" w14:textId="77777777" w:rsidR="00A37D18" w:rsidRPr="007C0D77" w:rsidRDefault="00A37D18" w:rsidP="008C59A1">
                            <w:pPr>
                              <w:pStyle w:val="Caption"/>
                              <w:rPr>
                                <w:noProof/>
                                <w:sz w:val="20"/>
                                <w:szCs w:val="20"/>
                              </w:rPr>
                            </w:pPr>
                            <w:bookmarkStart w:id="269" w:name="_Ref43393365"/>
                            <w:bookmarkStart w:id="270" w:name="_Toc49196619"/>
                            <w:r>
                              <w:t xml:space="preserve">Figure </w:t>
                            </w:r>
                            <w:fldSimple w:instr=" STYLEREF 1 \s ">
                              <w:r>
                                <w:rPr>
                                  <w:noProof/>
                                </w:rPr>
                                <w:t>4</w:t>
                              </w:r>
                            </w:fldSimple>
                            <w:r>
                              <w:t>.</w:t>
                            </w:r>
                            <w:fldSimple w:instr=" SEQ Figure \* ARABIC \s 1 ">
                              <w:r>
                                <w:rPr>
                                  <w:noProof/>
                                </w:rPr>
                                <w:t>2</w:t>
                              </w:r>
                            </w:fldSimple>
                            <w:bookmarkEnd w:id="269"/>
                            <w:r>
                              <w:t xml:space="preserve">: </w:t>
                            </w:r>
                            <w:r w:rsidRPr="00AE33E5">
                              <w:t>different RTD trials for overall reactor</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C3969"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14:paraId="3221D48E" w14:textId="77777777" w:rsidR="00A37D18" w:rsidRPr="007C0D77" w:rsidRDefault="00A37D18" w:rsidP="008C59A1">
                      <w:pPr>
                        <w:pStyle w:val="Caption"/>
                        <w:rPr>
                          <w:noProof/>
                          <w:sz w:val="20"/>
                          <w:szCs w:val="20"/>
                        </w:rPr>
                      </w:pPr>
                      <w:bookmarkStart w:id="271" w:name="_Ref43393365"/>
                      <w:bookmarkStart w:id="272" w:name="_Toc49196619"/>
                      <w:r>
                        <w:t xml:space="preserve">Figure </w:t>
                      </w:r>
                      <w:fldSimple w:instr=" STYLEREF 1 \s ">
                        <w:r>
                          <w:rPr>
                            <w:noProof/>
                          </w:rPr>
                          <w:t>4</w:t>
                        </w:r>
                      </w:fldSimple>
                      <w:r>
                        <w:t>.</w:t>
                      </w:r>
                      <w:fldSimple w:instr=" SEQ Figure \* ARABIC \s 1 ">
                        <w:r>
                          <w:rPr>
                            <w:noProof/>
                          </w:rPr>
                          <w:t>2</w:t>
                        </w:r>
                      </w:fldSimple>
                      <w:bookmarkEnd w:id="271"/>
                      <w:r>
                        <w:t xml:space="preserve">: </w:t>
                      </w:r>
                      <w:r w:rsidRPr="00AE33E5">
                        <w:t>different RTD trials for overall reactor</w:t>
                      </w:r>
                      <w:bookmarkEnd w:id="272"/>
                    </w:p>
                  </w:txbxContent>
                </v:textbox>
                <w10:wrap type="topAndBottom" anchorx="margin"/>
              </v:shape>
            </w:pict>
          </mc:Fallback>
        </mc:AlternateContent>
      </w:r>
    </w:p>
    <w:p w14:paraId="504B4C27" w14:textId="77777777" w:rsidR="00653DB4" w:rsidRDefault="00653DB4">
      <w:pPr>
        <w:spacing w:line="20" w:lineRule="exact"/>
        <w:rPr>
          <w:sz w:val="20"/>
          <w:szCs w:val="20"/>
        </w:rPr>
      </w:pPr>
    </w:p>
    <w:p w14:paraId="73B55FC3" w14:textId="77777777" w:rsidR="00653DB4" w:rsidRDefault="00537495">
      <w:pPr>
        <w:spacing w:line="200" w:lineRule="exact"/>
        <w:rPr>
          <w:sz w:val="20"/>
          <w:szCs w:val="20"/>
        </w:rPr>
      </w:pPr>
      <w:r>
        <w:rPr>
          <w:noProof/>
          <w:sz w:val="20"/>
          <w:szCs w:val="20"/>
        </w:rPr>
        <w:drawing>
          <wp:anchor distT="0" distB="0" distL="114300" distR="114300" simplePos="0" relativeHeight="251943424" behindDoc="0" locked="0" layoutInCell="1" allowOverlap="1" wp14:anchorId="063F7DB9" wp14:editId="4CC6E69E">
            <wp:simplePos x="0" y="0"/>
            <wp:positionH relativeFrom="margin">
              <wp:align>right</wp:align>
            </wp:positionH>
            <wp:positionV relativeFrom="page">
              <wp:align>center</wp:align>
            </wp:positionV>
            <wp:extent cx="5730240" cy="4295775"/>
            <wp:effectExtent l="0" t="0" r="3810" b="9525"/>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102">
                      <a:extLst>
                        <a:ext uri="{28A0092B-C50C-407E-A947-70E740481C1C}">
                          <a14:useLocalDpi xmlns:a14="http://schemas.microsoft.com/office/drawing/2010/main" val="0"/>
                        </a:ext>
                      </a:extLst>
                    </a:blip>
                    <a:stretch>
                      <a:fillRect/>
                    </a:stretch>
                  </pic:blipFill>
                  <pic:spPr>
                    <a:xfrm>
                      <a:off x="0" y="0"/>
                      <a:ext cx="5730240" cy="4296042"/>
                    </a:xfrm>
                    <a:prstGeom prst="rect">
                      <a:avLst/>
                    </a:prstGeom>
                  </pic:spPr>
                </pic:pic>
              </a:graphicData>
            </a:graphic>
            <wp14:sizeRelH relativeFrom="page">
              <wp14:pctWidth>0</wp14:pctWidth>
            </wp14:sizeRelH>
            <wp14:sizeRelV relativeFrom="page">
              <wp14:pctHeight>0</wp14:pctHeight>
            </wp14:sizeRelV>
          </wp:anchor>
        </w:drawing>
      </w:r>
    </w:p>
    <w:p w14:paraId="1027B5C0" w14:textId="77777777" w:rsidR="00653DB4" w:rsidRDefault="00653DB4">
      <w:pPr>
        <w:spacing w:line="200" w:lineRule="exact"/>
        <w:rPr>
          <w:sz w:val="20"/>
          <w:szCs w:val="20"/>
        </w:rPr>
      </w:pPr>
    </w:p>
    <w:p w14:paraId="5E744E9B" w14:textId="77777777" w:rsidR="00653DB4" w:rsidRDefault="00653DB4">
      <w:pPr>
        <w:spacing w:line="200" w:lineRule="exact"/>
        <w:rPr>
          <w:sz w:val="20"/>
          <w:szCs w:val="20"/>
        </w:rPr>
      </w:pPr>
    </w:p>
    <w:p w14:paraId="2EF87191" w14:textId="77777777" w:rsidR="00653DB4" w:rsidRDefault="00653DB4">
      <w:pPr>
        <w:spacing w:line="200" w:lineRule="exact"/>
        <w:rPr>
          <w:sz w:val="20"/>
          <w:szCs w:val="20"/>
        </w:rPr>
      </w:pPr>
    </w:p>
    <w:p w14:paraId="0C2998AD" w14:textId="77777777"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14:paraId="12AA01ED" w14:textId="77777777"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32D2E5E3" w14:textId="77777777" w:rsidR="00653DB4" w:rsidRDefault="00653DB4">
            <w:pPr>
              <w:rPr>
                <w:sz w:val="21"/>
                <w:szCs w:val="21"/>
              </w:rPr>
            </w:pPr>
          </w:p>
        </w:tc>
        <w:tc>
          <w:tcPr>
            <w:tcW w:w="0" w:type="auto"/>
          </w:tcPr>
          <w:p w14:paraId="5FCA026A" w14:textId="77777777"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14:paraId="63CB8B40" w14:textId="77777777"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14:paraId="1C92CC4C"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1F189540" w14:textId="77777777" w:rsidR="00653DB4" w:rsidRDefault="00653DB4">
            <w:pPr>
              <w:rPr>
                <w:sz w:val="4"/>
                <w:szCs w:val="4"/>
              </w:rPr>
            </w:pPr>
          </w:p>
        </w:tc>
        <w:tc>
          <w:tcPr>
            <w:tcW w:w="0" w:type="auto"/>
          </w:tcPr>
          <w:p w14:paraId="0D227BEA"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14:paraId="7EF8744E"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78271EF9"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46B4521B" w14:textId="77777777" w:rsidR="00653DB4" w:rsidRDefault="00A33B95">
            <w:pPr>
              <w:ind w:left="120"/>
              <w:rPr>
                <w:sz w:val="20"/>
                <w:szCs w:val="20"/>
              </w:rPr>
            </w:pPr>
            <w:r>
              <w:rPr>
                <w:rFonts w:ascii="Arial" w:eastAsia="Arial" w:hAnsi="Arial" w:cs="Arial"/>
              </w:rPr>
              <w:t>Trial 1</w:t>
            </w:r>
          </w:p>
        </w:tc>
        <w:tc>
          <w:tcPr>
            <w:tcW w:w="0" w:type="auto"/>
          </w:tcPr>
          <w:p w14:paraId="0EBEAF20"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14:paraId="445125E2"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14:paraId="251C3845" w14:textId="77777777"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0FDC286D" w14:textId="77777777" w:rsidR="00653DB4" w:rsidRDefault="00A33B95">
            <w:pPr>
              <w:ind w:left="120"/>
              <w:rPr>
                <w:sz w:val="20"/>
                <w:szCs w:val="20"/>
              </w:rPr>
            </w:pPr>
            <w:r>
              <w:rPr>
                <w:rFonts w:ascii="Arial" w:eastAsia="Arial" w:hAnsi="Arial" w:cs="Arial"/>
              </w:rPr>
              <w:t>Trial 2</w:t>
            </w:r>
          </w:p>
        </w:tc>
        <w:tc>
          <w:tcPr>
            <w:tcW w:w="0" w:type="auto"/>
          </w:tcPr>
          <w:p w14:paraId="0C079BB7" w14:textId="77777777"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14:paraId="1AED8536" w14:textId="77777777"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14:paraId="46D13909" w14:textId="77777777"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46A765C4" w14:textId="77777777" w:rsidR="00653DB4" w:rsidRDefault="00A33B95">
            <w:pPr>
              <w:ind w:left="120"/>
              <w:rPr>
                <w:sz w:val="20"/>
                <w:szCs w:val="20"/>
              </w:rPr>
            </w:pPr>
            <w:r>
              <w:rPr>
                <w:rFonts w:ascii="Arial" w:eastAsia="Arial" w:hAnsi="Arial" w:cs="Arial"/>
              </w:rPr>
              <w:t>Trial 3</w:t>
            </w:r>
          </w:p>
        </w:tc>
        <w:tc>
          <w:tcPr>
            <w:tcW w:w="0" w:type="auto"/>
          </w:tcPr>
          <w:p w14:paraId="1EF7DA9C"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14:paraId="258A5450"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14:paraId="71363380"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6385DC0B" w14:textId="77777777" w:rsidR="00653DB4" w:rsidRDefault="00653DB4">
            <w:pPr>
              <w:rPr>
                <w:sz w:val="4"/>
                <w:szCs w:val="4"/>
              </w:rPr>
            </w:pPr>
          </w:p>
        </w:tc>
        <w:tc>
          <w:tcPr>
            <w:tcW w:w="0" w:type="auto"/>
          </w:tcPr>
          <w:p w14:paraId="215780AB"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14:paraId="34EFDE76"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14:paraId="083DEEDE" w14:textId="77777777"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47629F26" w14:textId="77777777" w:rsidR="00653DB4" w:rsidRDefault="00A33B95">
            <w:pPr>
              <w:ind w:left="120"/>
              <w:rPr>
                <w:sz w:val="20"/>
                <w:szCs w:val="20"/>
              </w:rPr>
            </w:pPr>
            <w:r>
              <w:rPr>
                <w:rFonts w:ascii="Arial" w:eastAsia="Arial" w:hAnsi="Arial" w:cs="Arial"/>
              </w:rPr>
              <w:t>Average</w:t>
            </w:r>
          </w:p>
        </w:tc>
        <w:tc>
          <w:tcPr>
            <w:tcW w:w="0" w:type="auto"/>
          </w:tcPr>
          <w:p w14:paraId="2D805324"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14:paraId="2F0259DB" w14:textId="77777777"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14:paraId="0DD6CFA1" w14:textId="77777777"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14:paraId="4B0178FD" w14:textId="77777777" w:rsidR="00653DB4" w:rsidRDefault="00653DB4">
            <w:pPr>
              <w:rPr>
                <w:sz w:val="4"/>
                <w:szCs w:val="4"/>
              </w:rPr>
            </w:pPr>
          </w:p>
        </w:tc>
        <w:tc>
          <w:tcPr>
            <w:tcW w:w="0" w:type="auto"/>
          </w:tcPr>
          <w:p w14:paraId="128B608C" w14:textId="77777777"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14:paraId="08039E26" w14:textId="77777777"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14:paraId="04E81355" w14:textId="77777777" w:rsidR="00653DB4" w:rsidRDefault="00F449F1" w:rsidP="008C59A1">
      <w:pPr>
        <w:pStyle w:val="Caption"/>
        <w:rPr>
          <w:sz w:val="20"/>
          <w:szCs w:val="20"/>
        </w:rPr>
      </w:pPr>
      <w:bookmarkStart w:id="273" w:name="_Ref43395355"/>
      <w:bookmarkStart w:id="274" w:name="_Toc49196574"/>
      <w:r>
        <w:t xml:space="preserve">Table </w:t>
      </w:r>
      <w:fldSimple w:instr=" SEQ Table \* ARABIC ">
        <w:r w:rsidR="00F86A7F">
          <w:rPr>
            <w:noProof/>
          </w:rPr>
          <w:t>10</w:t>
        </w:r>
      </w:fldSimple>
      <w:bookmarkEnd w:id="273"/>
      <w:r>
        <w:t xml:space="preserve">: </w:t>
      </w:r>
      <w:r w:rsidRPr="00710315">
        <w:t>RTD characteristics of different trials</w:t>
      </w:r>
      <w:bookmarkEnd w:id="274"/>
    </w:p>
    <w:p w14:paraId="563A4E10" w14:textId="77777777" w:rsidR="00653DB4" w:rsidRDefault="00653DB4">
      <w:pPr>
        <w:sectPr w:rsidR="00653DB4" w:rsidSect="003929F2">
          <w:type w:val="continuous"/>
          <w:pgSz w:w="11900" w:h="17006"/>
          <w:pgMar w:top="1440" w:right="1440" w:bottom="0" w:left="1440" w:header="0" w:footer="0" w:gutter="0"/>
          <w:cols w:space="720"/>
        </w:sectPr>
      </w:pPr>
    </w:p>
    <w:p w14:paraId="15D19FC5" w14:textId="77777777"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14:anchorId="058A0F06" wp14:editId="1C6F0192">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103">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699BEDD7" wp14:editId="1E004CF7">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14:paraId="04FECC01" w14:textId="77777777" w:rsidR="00A37D18" w:rsidRPr="006358FC" w:rsidRDefault="00A37D18" w:rsidP="008C59A1">
                            <w:pPr>
                              <w:pStyle w:val="Caption"/>
                              <w:rPr>
                                <w:rFonts w:ascii="Arial" w:eastAsia="Arial" w:hAnsi="Arial" w:cs="Arial"/>
                                <w:noProof/>
                              </w:rPr>
                            </w:pPr>
                            <w:bookmarkStart w:id="275" w:name="_Ref43395386"/>
                            <w:bookmarkStart w:id="276" w:name="_Toc49196620"/>
                            <w:r>
                              <w:t xml:space="preserve">Figure </w:t>
                            </w:r>
                            <w:fldSimple w:instr=" STYLEREF 1 \s ">
                              <w:r>
                                <w:rPr>
                                  <w:noProof/>
                                </w:rPr>
                                <w:t>4</w:t>
                              </w:r>
                            </w:fldSimple>
                            <w:r>
                              <w:t>.</w:t>
                            </w:r>
                            <w:fldSimple w:instr=" SEQ Figure \* ARABIC \s 1 ">
                              <w:r>
                                <w:rPr>
                                  <w:noProof/>
                                </w:rPr>
                                <w:t>3</w:t>
                              </w:r>
                            </w:fldSimple>
                            <w:bookmarkEnd w:id="275"/>
                            <w:r>
                              <w:t xml:space="preserve">: </w:t>
                            </w:r>
                            <w:r w:rsidRPr="00B11DA0">
                              <w:t>STAR reactor Residence Time Distribution Function</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9BEDD7" id="Text Box 94" o:spid="_x0000_s1065"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" stroked="f">
                <v:textbox style="mso-fit-shape-to-text:t" inset="0,0,0,0">
                  <w:txbxContent>
                    <w:p w14:paraId="04FECC01" w14:textId="77777777" w:rsidR="00A37D18" w:rsidRPr="006358FC" w:rsidRDefault="00A37D18" w:rsidP="008C59A1">
                      <w:pPr>
                        <w:pStyle w:val="Caption"/>
                        <w:rPr>
                          <w:rFonts w:ascii="Arial" w:eastAsia="Arial" w:hAnsi="Arial" w:cs="Arial"/>
                          <w:noProof/>
                        </w:rPr>
                      </w:pPr>
                      <w:bookmarkStart w:id="277" w:name="_Ref43395386"/>
                      <w:bookmarkStart w:id="278" w:name="_Toc49196620"/>
                      <w:r>
                        <w:t xml:space="preserve">Figure </w:t>
                      </w:r>
                      <w:fldSimple w:instr=" STYLEREF 1 \s ">
                        <w:r>
                          <w:rPr>
                            <w:noProof/>
                          </w:rPr>
                          <w:t>4</w:t>
                        </w:r>
                      </w:fldSimple>
                      <w:r>
                        <w:t>.</w:t>
                      </w:r>
                      <w:fldSimple w:instr=" SEQ Figure \* ARABIC \s 1 ">
                        <w:r>
                          <w:rPr>
                            <w:noProof/>
                          </w:rPr>
                          <w:t>3</w:t>
                        </w:r>
                      </w:fldSimple>
                      <w:bookmarkEnd w:id="277"/>
                      <w:r>
                        <w:t xml:space="preserve">: </w:t>
                      </w:r>
                      <w:r w:rsidRPr="00B11DA0">
                        <w:t>STAR reactor Residence Time Distribution Function</w:t>
                      </w:r>
                      <w:bookmarkEnd w:id="278"/>
                    </w:p>
                  </w:txbxContent>
                </v:textbox>
                <w10:wrap type="topAndBottom" anchorx="margin"/>
              </v:shape>
            </w:pict>
          </mc:Fallback>
        </mc:AlternateContent>
      </w:r>
      <w:r w:rsidR="008A640E">
        <w:fldChar w:fldCharType="begin"/>
      </w:r>
      <w:r w:rsidR="008A640E">
        <w:instrText xml:space="preserve"> REF _Ref43395386 \h  \* MERGEFORMAT </w:instrText>
      </w:r>
      <w:r w:rsidR="008A640E">
        <w:fldChar w:fldCharType="separate"/>
      </w:r>
      <w:r w:rsidR="00F86A7F">
        <w:t xml:space="preserve">Figure </w:t>
      </w:r>
      <w:r w:rsidR="00F86A7F">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3929F2">
        <w:t xml:space="preserve">Figure (4.4) shows the dimensionless RTD for the raw data represented in </w:t>
      </w:r>
      <w:r w:rsidR="003929F2">
        <w:fldChar w:fldCharType="begin"/>
      </w:r>
      <w:r w:rsidR="003929F2">
        <w:instrText xml:space="preserve"> REF _Ref43395289 \h  \* MERGEFORMAT </w:instrText>
      </w:r>
      <w:r w:rsidR="003929F2">
        <w:fldChar w:fldCharType="separate"/>
      </w:r>
      <w:r w:rsidR="00F86A7F">
        <w:t xml:space="preserve">Figure </w:t>
      </w:r>
      <w:r w:rsidR="00F86A7F">
        <w:rPr>
          <w:noProof/>
        </w:rPr>
        <w:t>4.1</w:t>
      </w:r>
      <w:r w:rsidR="003929F2">
        <w:fldChar w:fldCharType="end"/>
      </w:r>
      <w:r w:rsidR="003929F2">
        <w:t>.</w:t>
      </w:r>
    </w:p>
    <w:p w14:paraId="25EB07E2" w14:textId="77777777" w:rsidR="003929F2" w:rsidRDefault="003929F2" w:rsidP="003929F2">
      <w:pPr>
        <w:sectPr w:rsidR="003929F2" w:rsidSect="003929F2">
          <w:pgSz w:w="11900" w:h="17006"/>
          <w:pgMar w:top="1440" w:right="1440" w:bottom="0" w:left="1440" w:header="0" w:footer="0" w:gutter="0"/>
          <w:cols w:space="720"/>
          <w:docGrid w:linePitch="326"/>
        </w:sectPr>
      </w:pPr>
    </w:p>
    <w:p w14:paraId="449A2F3C" w14:textId="77777777"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lastRenderedPageBreak/>
        <w:drawing>
          <wp:anchor distT="0" distB="0" distL="114300" distR="114300" simplePos="0" relativeHeight="252046848" behindDoc="0" locked="0" layoutInCell="1" allowOverlap="1" wp14:anchorId="0C955CE0" wp14:editId="5918B93E">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4">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24875E62" wp14:editId="783CADCA">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14:paraId="1378CDA0" w14:textId="77777777" w:rsidR="00A37D18" w:rsidRPr="006A2969" w:rsidRDefault="00A37D18" w:rsidP="003929F2">
                            <w:pPr>
                              <w:pStyle w:val="Caption"/>
                              <w:rPr>
                                <w:noProof/>
                              </w:rPr>
                            </w:pPr>
                            <w:bookmarkStart w:id="279" w:name="_Toc49196621"/>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75E62"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14:paraId="1378CDA0" w14:textId="77777777" w:rsidR="00A37D18" w:rsidRPr="006A2969" w:rsidRDefault="00A37D18" w:rsidP="003929F2">
                      <w:pPr>
                        <w:pStyle w:val="Caption"/>
                        <w:rPr>
                          <w:noProof/>
                        </w:rPr>
                      </w:pPr>
                      <w:bookmarkStart w:id="280" w:name="_Toc49196621"/>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280"/>
                    </w:p>
                  </w:txbxContent>
                </v:textbox>
                <w10:wrap type="topAndBottom" anchorx="page"/>
              </v:shape>
            </w:pict>
          </mc:Fallback>
        </mc:AlternateContent>
      </w:r>
    </w:p>
    <w:p w14:paraId="6A12EB3C" w14:textId="77777777" w:rsidR="00653DB4" w:rsidRDefault="00653DB4">
      <w:pPr>
        <w:spacing w:line="20" w:lineRule="exact"/>
        <w:rPr>
          <w:sz w:val="20"/>
          <w:szCs w:val="20"/>
        </w:rPr>
      </w:pPr>
      <w:bookmarkStart w:id="281" w:name="page55"/>
      <w:bookmarkEnd w:id="281"/>
    </w:p>
    <w:p w14:paraId="72D73FD9" w14:textId="77777777" w:rsidR="00653DB4" w:rsidRPr="00854E85" w:rsidRDefault="00854E85" w:rsidP="00854E85">
      <w:pPr>
        <w:pStyle w:val="Heading2"/>
      </w:pPr>
      <w:bookmarkStart w:id="282" w:name="_Toc49196550"/>
      <w:r>
        <w:t>4.2</w:t>
      </w:r>
      <w:r>
        <w:tab/>
      </w:r>
      <w:r w:rsidR="00A33B95" w:rsidRPr="00854E85">
        <w:t>Model Testing</w:t>
      </w:r>
      <w:bookmarkEnd w:id="282"/>
    </w:p>
    <w:p w14:paraId="46B96CFB" w14:textId="77777777" w:rsidR="00653DB4" w:rsidRDefault="00653DB4">
      <w:pPr>
        <w:spacing w:line="295" w:lineRule="exact"/>
        <w:rPr>
          <w:sz w:val="20"/>
          <w:szCs w:val="20"/>
        </w:rPr>
      </w:pPr>
    </w:p>
    <w:p w14:paraId="5296AA7B" w14:textId="77777777" w:rsidR="00653DB4" w:rsidRDefault="002E34C1" w:rsidP="00577E89">
      <w:r>
        <w:rPr>
          <w:noProof/>
          <w:sz w:val="20"/>
          <w:szCs w:val="20"/>
        </w:rPr>
        <w:drawing>
          <wp:anchor distT="0" distB="0" distL="114300" distR="114300" simplePos="0" relativeHeight="251817472" behindDoc="0" locked="0" layoutInCell="1" allowOverlap="1" wp14:anchorId="4AE41691" wp14:editId="2B42A00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5">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36010C59" wp14:editId="61437ED5">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575C1C56" w14:textId="77777777" w:rsidR="00A37D18" w:rsidRPr="002E34C1" w:rsidRDefault="00A37D18" w:rsidP="002E34C1">
                            <w:pPr>
                              <w:pStyle w:val="Caption"/>
                            </w:pPr>
                            <w:bookmarkStart w:id="283" w:name="_Ref43395418"/>
                            <w:bookmarkStart w:id="284" w:name="_Toc49196622"/>
                            <w:r>
                              <w:t xml:space="preserve">Figure </w:t>
                            </w:r>
                            <w:fldSimple w:instr=" STYLEREF 1 \s ">
                              <w:r>
                                <w:rPr>
                                  <w:noProof/>
                                </w:rPr>
                                <w:t>4</w:t>
                              </w:r>
                            </w:fldSimple>
                            <w:r>
                              <w:t>.</w:t>
                            </w:r>
                            <w:fldSimple w:instr=" SEQ Figure \* ARABIC \s 1 ">
                              <w:r>
                                <w:rPr>
                                  <w:noProof/>
                                </w:rPr>
                                <w:t>5</w:t>
                              </w:r>
                            </w:fldSimple>
                            <w:bookmarkEnd w:id="283"/>
                            <w:r>
                              <w:t xml:space="preserve">: </w:t>
                            </w:r>
                            <w:r w:rsidRPr="00421BEC">
                              <w:t>Ideal Models Test</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010C59"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14:paraId="575C1C56" w14:textId="77777777" w:rsidR="00A37D18" w:rsidRPr="002E34C1" w:rsidRDefault="00A37D18" w:rsidP="002E34C1">
                      <w:pPr>
                        <w:pStyle w:val="Caption"/>
                      </w:pPr>
                      <w:bookmarkStart w:id="285" w:name="_Ref43395418"/>
                      <w:bookmarkStart w:id="286" w:name="_Toc49196622"/>
                      <w:r>
                        <w:t xml:space="preserve">Figure </w:t>
                      </w:r>
                      <w:fldSimple w:instr=" STYLEREF 1 \s ">
                        <w:r>
                          <w:rPr>
                            <w:noProof/>
                          </w:rPr>
                          <w:t>4</w:t>
                        </w:r>
                      </w:fldSimple>
                      <w:r>
                        <w:t>.</w:t>
                      </w:r>
                      <w:fldSimple w:instr=" SEQ Figure \* ARABIC \s 1 ">
                        <w:r>
                          <w:rPr>
                            <w:noProof/>
                          </w:rPr>
                          <w:t>5</w:t>
                        </w:r>
                      </w:fldSimple>
                      <w:bookmarkEnd w:id="285"/>
                      <w:r>
                        <w:t xml:space="preserve">: </w:t>
                      </w:r>
                      <w:r w:rsidRPr="00421BEC">
                        <w:t>Ideal Models Test</w:t>
                      </w:r>
                      <w:bookmarkEnd w:id="286"/>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F86A7F">
        <w:t xml:space="preserve">Figure </w:t>
      </w:r>
      <w:r w:rsidR="00F86A7F">
        <w:rPr>
          <w:noProof/>
        </w:rPr>
        <w:t>4</w:t>
      </w:r>
      <w:r w:rsidR="00F86A7F">
        <w:t>.</w:t>
      </w:r>
      <w:r w:rsidR="00F86A7F">
        <w:rPr>
          <w:noProof/>
        </w:rPr>
        <w:t>5</w:t>
      </w:r>
      <w:r w:rsidR="00FA75E7">
        <w:fldChar w:fldCharType="end"/>
      </w:r>
      <w:r w:rsidR="00FA75E7">
        <w:t xml:space="preserve"> </w:t>
      </w:r>
      <w:r w:rsidR="00414267">
        <w:t>demonstrates how the i</w:t>
      </w:r>
      <w:r w:rsidR="00A33B95" w:rsidRPr="001F23DB">
        <w:t xml:space="preserve">deal models </w:t>
      </w:r>
      <w:r w:rsidR="001F23DB">
        <w:t>fi</w:t>
      </w:r>
      <w:r w:rsidR="00A33B95" w:rsidRPr="001F23DB">
        <w:t xml:space="preserve">t </w:t>
      </w:r>
      <w:r w:rsidR="00FA75E7">
        <w:t>the RTD for this trial while</w:t>
      </w:r>
      <w:r w:rsidR="00FD1A82">
        <w:t xml:space="preserve"> </w:t>
      </w:r>
      <w:r w:rsidR="00414267">
        <w:fldChar w:fldCharType="begin"/>
      </w:r>
      <w:r w:rsidR="00414267">
        <w:instrText xml:space="preserve"> REF _Ref49190351 \h </w:instrText>
      </w:r>
      <w:r w:rsidR="00414267">
        <w:fldChar w:fldCharType="separate"/>
      </w:r>
      <w:r w:rsidR="00F86A7F">
        <w:t xml:space="preserve">Figure </w:t>
      </w:r>
      <w:r w:rsidR="00F86A7F">
        <w:rPr>
          <w:noProof/>
        </w:rPr>
        <w:t>4</w:t>
      </w:r>
      <w:r w:rsidR="00F86A7F">
        <w:t>.</w:t>
      </w:r>
      <w:r w:rsidR="00F86A7F">
        <w:rPr>
          <w:noProof/>
        </w:rPr>
        <w:t>7</w:t>
      </w:r>
      <w:r w:rsidR="00414267">
        <w:fldChar w:fldCharType="end"/>
      </w:r>
      <w:r w:rsidR="00414267">
        <w:t xml:space="preserve"> </w:t>
      </w:r>
      <w:r w:rsidR="00FA75E7">
        <w:t xml:space="preserve">and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 xml:space="preserve"> </w:t>
      </w:r>
      <w:r w:rsidR="00A33B95" w:rsidRPr="001F23DB">
        <w:t>test</w:t>
      </w:r>
      <w:r w:rsidR="00DE5134" w:rsidRPr="001F23DB">
        <w:t xml:space="preserve"> different </w:t>
      </w:r>
      <w:r w:rsidR="00A33B95" w:rsidRPr="001F23DB">
        <w:t>real reactor models. The behaviour of RTD is closer to that of th</w:t>
      </w:r>
      <w:r w:rsidR="00414267">
        <w:t>e ideal CSTR than it is of the i</w:t>
      </w:r>
      <w:r w:rsidR="00A33B95" w:rsidRPr="001F23DB">
        <w:t>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14:paraId="79170D97" w14:textId="77777777" w:rsidR="002E34C1" w:rsidRDefault="002E34C1" w:rsidP="00577E89"/>
    <w:p w14:paraId="0471630E" w14:textId="77777777" w:rsidR="002E34C1" w:rsidRPr="001F23DB" w:rsidRDefault="002E34C1" w:rsidP="002E34C1">
      <w:pPr>
        <w:ind w:firstLine="720"/>
      </w:pPr>
      <w:r>
        <w:tab/>
        <w:t>T</w:t>
      </w:r>
      <w:r w:rsidRPr="001F23DB">
        <w:t xml:space="preserve">here are three reactor models in </w:t>
      </w:r>
      <w:r w:rsidR="0066282F">
        <w:fldChar w:fldCharType="begin"/>
      </w:r>
      <w:r w:rsidR="0066282F">
        <w:instrText xml:space="preserve"> REF _Ref49190351 \h </w:instrText>
      </w:r>
      <w:r w:rsidR="0066282F">
        <w:fldChar w:fldCharType="separate"/>
      </w:r>
      <w:r w:rsidR="00F86A7F">
        <w:t xml:space="preserve">Figure </w:t>
      </w:r>
      <w:r w:rsidR="00F86A7F">
        <w:rPr>
          <w:noProof/>
        </w:rPr>
        <w:t>4</w:t>
      </w:r>
      <w:r w:rsidR="00F86A7F">
        <w:t>.</w:t>
      </w:r>
      <w:r w:rsidR="00F86A7F">
        <w:rPr>
          <w:noProof/>
        </w:rPr>
        <w:t>7</w:t>
      </w:r>
      <w:r w:rsidR="0066282F">
        <w:fldChar w:fldCharType="end"/>
      </w:r>
      <w:r w:rsidR="00FD1A82">
        <w:t xml:space="preserve"> </w:t>
      </w:r>
      <w:r w:rsidRPr="001F23DB">
        <w:t xml:space="preserve">and two models </w:t>
      </w:r>
      <w:r w:rsidR="00FD1A82" w:rsidRPr="001F23DB">
        <w:t>in</w:t>
      </w:r>
      <w:r w:rsidR="00FD1A82">
        <w:t xml:space="preserve">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w:t>
      </w:r>
      <w:r w:rsidR="00FD1A82">
        <w:t xml:space="preserve"> </w:t>
      </w:r>
      <w:r w:rsidRPr="001F23DB">
        <w:t xml:space="preserve">The real reactors are better </w:t>
      </w:r>
      <w:r>
        <w:t>fi</w:t>
      </w:r>
      <w:r w:rsidRPr="001F23DB">
        <w:t xml:space="preserve">ts for the RTD than the previous ideal reactor models. </w:t>
      </w:r>
    </w:p>
    <w:p w14:paraId="0CF1B3AE" w14:textId="77777777" w:rsidR="002E34C1" w:rsidRPr="001F23DB" w:rsidRDefault="002E34C1" w:rsidP="00577E89"/>
    <w:p w14:paraId="2F86D867" w14:textId="77777777" w:rsidR="00653DB4" w:rsidRDefault="00653DB4" w:rsidP="00577E89"/>
    <w:p w14:paraId="6328B81D" w14:textId="77777777" w:rsidR="00414267" w:rsidRDefault="00414267" w:rsidP="00577E89"/>
    <w:p w14:paraId="2C2C226D" w14:textId="77777777" w:rsidR="00414267" w:rsidRDefault="00414267" w:rsidP="00577E89"/>
    <w:p w14:paraId="34318D09" w14:textId="77777777" w:rsidR="00414267" w:rsidRDefault="00414267" w:rsidP="00577E89"/>
    <w:p w14:paraId="6BFC5926" w14:textId="77777777" w:rsidR="00414267" w:rsidRDefault="00414267" w:rsidP="00577E89"/>
    <w:p w14:paraId="4AF50090" w14:textId="77777777" w:rsidR="00FD1A82" w:rsidRDefault="00414267">
      <w:pPr>
        <w:spacing w:line="240" w:lineRule="auto"/>
      </w:pPr>
      <w:r>
        <w:rPr>
          <w:noProof/>
        </w:rPr>
        <w:lastRenderedPageBreak/>
        <mc:AlternateContent>
          <mc:Choice Requires="wps">
            <w:drawing>
              <wp:anchor distT="0" distB="0" distL="114300" distR="114300" simplePos="0" relativeHeight="252080640" behindDoc="0" locked="0" layoutInCell="1" allowOverlap="1" wp14:anchorId="75659CAC" wp14:editId="563876E2">
                <wp:simplePos x="0" y="0"/>
                <wp:positionH relativeFrom="margin">
                  <wp:align>left</wp:align>
                </wp:positionH>
                <wp:positionV relativeFrom="paragraph">
                  <wp:posOffset>8656025</wp:posOffset>
                </wp:positionV>
                <wp:extent cx="5333365" cy="635"/>
                <wp:effectExtent l="0" t="0" r="635" b="0"/>
                <wp:wrapTopAndBottom/>
                <wp:docPr id="89" name="Text Box 89"/>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14:paraId="4535B11B" w14:textId="77777777" w:rsidR="00A37D18" w:rsidRPr="00BB54FE" w:rsidRDefault="00A37D18" w:rsidP="00414267">
                            <w:pPr>
                              <w:pStyle w:val="Caption"/>
                              <w:rPr>
                                <w:noProof/>
                              </w:rPr>
                            </w:pPr>
                            <w:bookmarkStart w:id="287" w:name="_Ref49190352"/>
                            <w:bookmarkStart w:id="288" w:name="_Toc49196623"/>
                            <w:r>
                              <w:t xml:space="preserve">Figure </w:t>
                            </w:r>
                            <w:fldSimple w:instr=" STYLEREF 1 \s ">
                              <w:r>
                                <w:rPr>
                                  <w:noProof/>
                                </w:rPr>
                                <w:t>4</w:t>
                              </w:r>
                            </w:fldSimple>
                            <w:r>
                              <w:t>.</w:t>
                            </w:r>
                            <w:fldSimple w:instr=" SEQ Figure \* ARABIC \s 1 ">
                              <w:r>
                                <w:rPr>
                                  <w:noProof/>
                                </w:rPr>
                                <w:t>6</w:t>
                              </w:r>
                            </w:fldSimple>
                            <w:bookmarkEnd w:id="287"/>
                            <w:r>
                              <w:t>: Real reactor models test cont.</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59CAC" id="Text Box 89" o:spid="_x0000_s1068" type="#_x0000_t202" style="position:absolute;margin-left:0;margin-top:681.6pt;width:419.95pt;height:.05pt;z-index:2520806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" stroked="f">
                <v:textbox style="mso-fit-shape-to-text:t" inset="0,0,0,0">
                  <w:txbxContent>
                    <w:p w14:paraId="4535B11B" w14:textId="77777777" w:rsidR="00A37D18" w:rsidRPr="00BB54FE" w:rsidRDefault="00A37D18" w:rsidP="00414267">
                      <w:pPr>
                        <w:pStyle w:val="Caption"/>
                        <w:rPr>
                          <w:noProof/>
                        </w:rPr>
                      </w:pPr>
                      <w:bookmarkStart w:id="289" w:name="_Ref49190352"/>
                      <w:bookmarkStart w:id="290" w:name="_Toc49196623"/>
                      <w:r>
                        <w:t xml:space="preserve">Figure </w:t>
                      </w:r>
                      <w:fldSimple w:instr=" STYLEREF 1 \s ">
                        <w:r>
                          <w:rPr>
                            <w:noProof/>
                          </w:rPr>
                          <w:t>4</w:t>
                        </w:r>
                      </w:fldSimple>
                      <w:r>
                        <w:t>.</w:t>
                      </w:r>
                      <w:fldSimple w:instr=" SEQ Figure \* ARABIC \s 1 ">
                        <w:r>
                          <w:rPr>
                            <w:noProof/>
                          </w:rPr>
                          <w:t>6</w:t>
                        </w:r>
                      </w:fldSimple>
                      <w:bookmarkEnd w:id="289"/>
                      <w:r>
                        <w:t>: Real reactor models test cont.</w:t>
                      </w:r>
                      <w:bookmarkEnd w:id="290"/>
                    </w:p>
                  </w:txbxContent>
                </v:textbox>
                <w10:wrap type="topAndBottom" anchorx="margin"/>
              </v:shape>
            </w:pict>
          </mc:Fallback>
        </mc:AlternateContent>
      </w:r>
      <w:r>
        <w:rPr>
          <w:noProof/>
        </w:rPr>
        <mc:AlternateContent>
          <mc:Choice Requires="wps">
            <w:drawing>
              <wp:anchor distT="0" distB="0" distL="114300" distR="114300" simplePos="0" relativeHeight="252078592" behindDoc="0" locked="0" layoutInCell="1" allowOverlap="1" wp14:anchorId="4F359471" wp14:editId="558C92CF">
                <wp:simplePos x="0" y="0"/>
                <wp:positionH relativeFrom="column">
                  <wp:posOffset>0</wp:posOffset>
                </wp:positionH>
                <wp:positionV relativeFrom="paragraph">
                  <wp:posOffset>4236720</wp:posOffset>
                </wp:positionV>
                <wp:extent cx="533336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14:paraId="7CBCD4BB" w14:textId="77777777" w:rsidR="00A37D18" w:rsidRPr="0064651A" w:rsidRDefault="00A37D18" w:rsidP="00414267">
                            <w:pPr>
                              <w:pStyle w:val="Caption"/>
                              <w:rPr>
                                <w:noProof/>
                              </w:rPr>
                            </w:pPr>
                            <w:bookmarkStart w:id="291" w:name="_Ref49190351"/>
                            <w:bookmarkStart w:id="292" w:name="_Toc49196624"/>
                            <w:r>
                              <w:t xml:space="preserve">Figure </w:t>
                            </w:r>
                            <w:fldSimple w:instr=" STYLEREF 1 \s ">
                              <w:r>
                                <w:rPr>
                                  <w:noProof/>
                                </w:rPr>
                                <w:t>4</w:t>
                              </w:r>
                            </w:fldSimple>
                            <w:r>
                              <w:t>.</w:t>
                            </w:r>
                            <w:fldSimple w:instr=" SEQ Figure \* ARABIC \s 1 ">
                              <w:r>
                                <w:rPr>
                                  <w:noProof/>
                                </w:rPr>
                                <w:t>7</w:t>
                              </w:r>
                            </w:fldSimple>
                            <w:bookmarkEnd w:id="291"/>
                            <w:r>
                              <w:t>: Real reactor models test</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59471" id="Text Box 81" o:spid="_x0000_s1069" type="#_x0000_t202" style="position:absolute;margin-left:0;margin-top:333.6pt;width:419.95pt;height:.05pt;z-index:25207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" stroked="f">
                <v:textbox style="mso-fit-shape-to-text:t" inset="0,0,0,0">
                  <w:txbxContent>
                    <w:p w14:paraId="7CBCD4BB" w14:textId="77777777" w:rsidR="00A37D18" w:rsidRPr="0064651A" w:rsidRDefault="00A37D18" w:rsidP="00414267">
                      <w:pPr>
                        <w:pStyle w:val="Caption"/>
                        <w:rPr>
                          <w:noProof/>
                        </w:rPr>
                      </w:pPr>
                      <w:bookmarkStart w:id="293" w:name="_Ref49190351"/>
                      <w:bookmarkStart w:id="294" w:name="_Toc49196624"/>
                      <w:r>
                        <w:t xml:space="preserve">Figure </w:t>
                      </w:r>
                      <w:fldSimple w:instr=" STYLEREF 1 \s ">
                        <w:r>
                          <w:rPr>
                            <w:noProof/>
                          </w:rPr>
                          <w:t>4</w:t>
                        </w:r>
                      </w:fldSimple>
                      <w:r>
                        <w:t>.</w:t>
                      </w:r>
                      <w:fldSimple w:instr=" SEQ Figure \* ARABIC \s 1 ">
                        <w:r>
                          <w:rPr>
                            <w:noProof/>
                          </w:rPr>
                          <w:t>7</w:t>
                        </w:r>
                      </w:fldSimple>
                      <w:bookmarkEnd w:id="293"/>
                      <w:r>
                        <w:t>: Real reactor models test</w:t>
                      </w:r>
                      <w:bookmarkEnd w:id="294"/>
                    </w:p>
                  </w:txbxContent>
                </v:textbox>
                <w10:wrap type="topAndBottom"/>
              </v:shape>
            </w:pict>
          </mc:Fallback>
        </mc:AlternateContent>
      </w:r>
      <w:commentRangeStart w:id="295"/>
      <w:r>
        <w:rPr>
          <w:noProof/>
        </w:rPr>
        <w:drawing>
          <wp:anchor distT="0" distB="0" distL="114300" distR="114300" simplePos="0" relativeHeight="252075520" behindDoc="0" locked="0" layoutInCell="1" allowOverlap="1" wp14:anchorId="6F41D14F" wp14:editId="4B07A867">
            <wp:simplePos x="0" y="0"/>
            <wp:positionH relativeFrom="page">
              <wp:posOffset>914400</wp:posOffset>
            </wp:positionH>
            <wp:positionV relativeFrom="page">
              <wp:posOffset>1095375</wp:posOffset>
            </wp:positionV>
            <wp:extent cx="5333559" cy="3998645"/>
            <wp:effectExtent l="0" t="0" r="635" b="190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sultsreal.png"/>
                    <pic:cNvPicPr/>
                  </pic:nvPicPr>
                  <pic:blipFill>
                    <a:blip r:embed="rId10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14:paraId="34237499" w14:textId="77777777" w:rsidR="00414267" w:rsidRDefault="00414267">
      <w:pPr>
        <w:spacing w:line="240" w:lineRule="auto"/>
      </w:pPr>
      <w:r>
        <w:rPr>
          <w:noProof/>
        </w:rPr>
        <w:drawing>
          <wp:anchor distT="0" distB="0" distL="114300" distR="114300" simplePos="0" relativeHeight="252076544" behindDoc="0" locked="0" layoutInCell="1" allowOverlap="1" wp14:anchorId="7FD4560D" wp14:editId="0FF61A60">
            <wp:simplePos x="0" y="0"/>
            <wp:positionH relativeFrom="page">
              <wp:posOffset>914400</wp:posOffset>
            </wp:positionH>
            <wp:positionV relativeFrom="page">
              <wp:posOffset>5462270</wp:posOffset>
            </wp:positionV>
            <wp:extent cx="5333559" cy="3998645"/>
            <wp:effectExtent l="0" t="0" r="635" b="190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sultsreal2.png"/>
                    <pic:cNvPicPr/>
                  </pic:nvPicPr>
                  <pic:blipFill>
                    <a:blip r:embed="rId10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commentRangeEnd w:id="295"/>
      <w:r w:rsidR="00A37D18">
        <w:rPr>
          <w:rStyle w:val="CommentReference"/>
        </w:rPr>
        <w:commentReference w:id="295"/>
      </w:r>
    </w:p>
    <w:p w14:paraId="4F3CD4B8" w14:textId="77777777" w:rsidR="00FD1A82" w:rsidRDefault="00FD1A82">
      <w:pPr>
        <w:spacing w:line="240" w:lineRule="auto"/>
      </w:pPr>
    </w:p>
    <w:p w14:paraId="6BB96717" w14:textId="77777777" w:rsidR="002E34C1" w:rsidRDefault="002E34C1" w:rsidP="002E34C1">
      <w:r>
        <w:tab/>
      </w:r>
      <w:r>
        <w:fldChar w:fldCharType="begin"/>
      </w:r>
      <w:r>
        <w:instrText xml:space="preserve"> REF _Ref43393432 \h </w:instrText>
      </w:r>
      <w:r>
        <w:fldChar w:fldCharType="separate"/>
      </w:r>
      <w:r w:rsidR="00F86A7F">
        <w:t xml:space="preserve">Table </w:t>
      </w:r>
      <w:r w:rsidR="00F86A7F">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r>
      <w:r w:rsidR="0084602A">
        <w:instrText xml:space="preserve"> REF _Ref49177181 \h </w:instrText>
      </w:r>
      <w:r w:rsidR="0084602A">
        <w:fldChar w:fldCharType="separate"/>
      </w:r>
      <w:r w:rsidR="00F86A7F">
        <w:t xml:space="preserve">Table </w:t>
      </w:r>
      <w:r w:rsidR="00F86A7F">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14:paraId="42B4CBCD" w14:textId="77777777" w:rsidR="008A640E" w:rsidRDefault="008A640E"/>
    <w:p w14:paraId="2CFB476C" w14:textId="77777777" w:rsidR="002E34C1" w:rsidRDefault="002E34C1"/>
    <w:p w14:paraId="3EEFCCCE" w14:textId="77777777"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14:paraId="1EECAFD7" w14:textId="77777777"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1090DB1F" w14:textId="77777777" w:rsidR="008A640E" w:rsidRPr="00577E89" w:rsidRDefault="008A640E" w:rsidP="008A640E"/>
        </w:tc>
        <w:tc>
          <w:tcPr>
            <w:tcW w:w="0" w:type="auto"/>
          </w:tcPr>
          <w:p w14:paraId="2032F766"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14:paraId="5E49D44D"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14:paraId="51627C6B"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14:paraId="4A4BE4AB"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14:paraId="5C905F1E"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14:paraId="299DEA6D"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14:paraId="2A3719FC" w14:textId="77777777"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14:paraId="0C4D1F36" w14:textId="77777777"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79229608" w14:textId="77777777" w:rsidR="008A640E" w:rsidRPr="00577E89" w:rsidRDefault="008A640E" w:rsidP="008A640E">
            <w:pPr>
              <w:rPr>
                <w:sz w:val="20"/>
                <w:szCs w:val="20"/>
              </w:rPr>
            </w:pPr>
            <w:r w:rsidRPr="00577E89">
              <w:rPr>
                <w:rFonts w:eastAsia="Arial" w:cs="Arial"/>
              </w:rPr>
              <w:t>Trial 1</w:t>
            </w:r>
          </w:p>
        </w:tc>
        <w:tc>
          <w:tcPr>
            <w:tcW w:w="0" w:type="auto"/>
          </w:tcPr>
          <w:p w14:paraId="3EE2A352"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14:paraId="17A068B8"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14:paraId="7FDE0BD8"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14:paraId="047955BC"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14:paraId="3DDAAEF1"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14:paraId="09761C62"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14:paraId="132BA45C"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14:paraId="5C696285" w14:textId="77777777"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05B32087" w14:textId="77777777" w:rsidR="008A640E" w:rsidRPr="00577E89" w:rsidRDefault="008A640E" w:rsidP="008A640E">
            <w:pPr>
              <w:rPr>
                <w:sz w:val="20"/>
                <w:szCs w:val="20"/>
              </w:rPr>
            </w:pPr>
            <w:r w:rsidRPr="00577E89">
              <w:rPr>
                <w:rFonts w:eastAsia="Arial" w:cs="Arial"/>
              </w:rPr>
              <w:t>Trial 2</w:t>
            </w:r>
          </w:p>
        </w:tc>
        <w:tc>
          <w:tcPr>
            <w:tcW w:w="0" w:type="auto"/>
          </w:tcPr>
          <w:p w14:paraId="43F3A094"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14:paraId="746416D1"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14:paraId="3ECC53F3"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14:paraId="3FBD6D37"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14:paraId="6113ABF3"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14:paraId="4AB8625E"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14:paraId="1EA288DE"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14:paraId="337ED384" w14:textId="77777777"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14:paraId="51F57928" w14:textId="77777777" w:rsidR="008A640E" w:rsidRPr="00577E89" w:rsidRDefault="008A640E" w:rsidP="008A640E">
            <w:pPr>
              <w:rPr>
                <w:sz w:val="20"/>
                <w:szCs w:val="20"/>
              </w:rPr>
            </w:pPr>
            <w:r w:rsidRPr="00577E89">
              <w:rPr>
                <w:rFonts w:eastAsia="Arial" w:cs="Arial"/>
              </w:rPr>
              <w:t>Trial 3</w:t>
            </w:r>
          </w:p>
        </w:tc>
        <w:tc>
          <w:tcPr>
            <w:tcW w:w="0" w:type="auto"/>
          </w:tcPr>
          <w:p w14:paraId="5135E280"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14:paraId="1B3F22B7"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14:paraId="602394A1"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14:paraId="5009CFA3"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14:paraId="236F7051"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14:paraId="05348D93"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14:paraId="4C27F214" w14:textId="77777777"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14:paraId="7D4C8CF9" w14:textId="77777777"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14:paraId="23853829" w14:textId="77777777"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14:paraId="48C84221"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14:paraId="459DBF89"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14:paraId="4FC9B28D"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14:paraId="07D3A584"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14:paraId="5D8167B5"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14:paraId="487471C8" w14:textId="77777777"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14:paraId="363DD621" w14:textId="77777777"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14:paraId="7CC91641" w14:textId="77777777" w:rsidR="008A640E" w:rsidRDefault="008A640E" w:rsidP="008A640E">
      <w:pPr>
        <w:pStyle w:val="Caption"/>
        <w:rPr>
          <w:sz w:val="20"/>
          <w:szCs w:val="20"/>
        </w:rPr>
      </w:pPr>
      <w:bookmarkStart w:id="296" w:name="_Ref43393432"/>
      <w:bookmarkStart w:id="297" w:name="_Toc49196575"/>
      <w:r>
        <w:t xml:space="preserve">Table </w:t>
      </w:r>
      <w:fldSimple w:instr=" SEQ Table \* ARABIC ">
        <w:r w:rsidR="00F86A7F">
          <w:rPr>
            <w:noProof/>
          </w:rPr>
          <w:t>11</w:t>
        </w:r>
      </w:fldSimple>
      <w:bookmarkEnd w:id="296"/>
      <w:r>
        <w:t xml:space="preserve">: </w:t>
      </w:r>
      <w:r w:rsidRPr="0073056E">
        <w:t>Model Test Summary</w:t>
      </w:r>
      <w:bookmarkEnd w:id="297"/>
    </w:p>
    <w:p w14:paraId="4967A7BC" w14:textId="77777777" w:rsidR="008A640E" w:rsidRDefault="008A640E">
      <w:pPr>
        <w:sectPr w:rsidR="008A640E" w:rsidSect="003929F2">
          <w:pgSz w:w="11900" w:h="17006"/>
          <w:pgMar w:top="1440" w:right="1440" w:bottom="0" w:left="1440" w:header="0" w:footer="0" w:gutter="0"/>
          <w:cols w:space="720"/>
        </w:sectPr>
      </w:pPr>
    </w:p>
    <w:p w14:paraId="289AB555" w14:textId="77777777" w:rsidR="00653DB4" w:rsidRDefault="00653DB4">
      <w:pPr>
        <w:spacing w:line="200" w:lineRule="exact"/>
        <w:rPr>
          <w:sz w:val="20"/>
          <w:szCs w:val="20"/>
        </w:rPr>
      </w:pPr>
      <w:bookmarkStart w:id="298" w:name="page57"/>
      <w:bookmarkEnd w:id="298"/>
    </w:p>
    <w:p w14:paraId="522B5625" w14:textId="77777777" w:rsidR="00653DB4" w:rsidRDefault="00653DB4" w:rsidP="002E34C1"/>
    <w:p w14:paraId="6394A23B" w14:textId="77777777" w:rsidR="002E34C1" w:rsidRDefault="002E34C1" w:rsidP="002E34C1"/>
    <w:p w14:paraId="582094A3" w14:textId="77777777" w:rsidR="002E34C1" w:rsidRDefault="002E34C1" w:rsidP="002E34C1"/>
    <w:p w14:paraId="74F31DEF" w14:textId="77777777" w:rsidR="002E34C1" w:rsidRDefault="002E34C1" w:rsidP="002E34C1"/>
    <w:p w14:paraId="2DD0492B" w14:textId="77777777" w:rsidR="002E34C1" w:rsidRDefault="002E34C1" w:rsidP="002E34C1"/>
    <w:p w14:paraId="2A93CD77" w14:textId="77777777"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14:paraId="56F491D4" w14:textId="77777777"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14:paraId="033E15B7" w14:textId="77777777" w:rsidR="002E34C1" w:rsidRPr="00A42E6D" w:rsidRDefault="002E34C1" w:rsidP="002E34C1">
            <w:pPr>
              <w:rPr>
                <w:sz w:val="20"/>
                <w:szCs w:val="20"/>
              </w:rPr>
            </w:pPr>
          </w:p>
        </w:tc>
        <w:tc>
          <w:tcPr>
            <w:tcW w:w="0" w:type="auto"/>
          </w:tcPr>
          <w:p w14:paraId="7FD3CBE4"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14:paraId="7B41F5CB"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14:paraId="2C7F695A"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14:paraId="2EF97E3C"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14:paraId="346C83C9"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14:paraId="42089481"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14:paraId="5E35F493" w14:textId="77777777"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14:paraId="4F69742D" w14:textId="77777777"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14:paraId="7F8B5777" w14:textId="77777777"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14:paraId="1FA76E30"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753AE7F3"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6FE13E2D"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14:paraId="2F1B2994"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14:paraId="4016D587"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14:paraId="470A6FD0"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14:paraId="76705B3F"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14:paraId="6C7DD196" w14:textId="77777777"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14:paraId="1B9AB898" w14:textId="77777777"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14:paraId="19A85552"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14:paraId="69DDE3CF"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14:paraId="00795ECF"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4B36E02C"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1342E1F0"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07E26CFD"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14:paraId="147BCD40"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14:paraId="2721C75F" w14:textId="77777777"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14:paraId="31DE5051" w14:textId="77777777"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14:paraId="38BC11C3"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2202339E"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14:paraId="4982FCB4"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14:paraId="41256A18"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14:paraId="5363F95A"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14:paraId="3D61DB58"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14:paraId="6E289D27" w14:textId="77777777"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14:paraId="2D32AF0A" w14:textId="77777777"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14:paraId="55EA580F" w14:textId="77777777"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14:paraId="1A411B68"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14:paraId="4EC52418"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14:paraId="7C069936"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14:paraId="2430AD6C"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14:paraId="7A79C4FF"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14:paraId="2C8776C1" w14:textId="77777777"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14:paraId="63E3975D" w14:textId="77777777"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14:paraId="0C71EDD3" w14:textId="77777777" w:rsidR="002E34C1" w:rsidRDefault="002E34C1" w:rsidP="002E34C1">
      <w:pPr>
        <w:pStyle w:val="Caption"/>
        <w:rPr>
          <w:sz w:val="20"/>
          <w:szCs w:val="20"/>
        </w:rPr>
      </w:pPr>
      <w:bookmarkStart w:id="299" w:name="_Ref49177181"/>
      <w:bookmarkStart w:id="300" w:name="_Ref49177172"/>
      <w:bookmarkStart w:id="301" w:name="_Toc49196576"/>
      <w:r>
        <w:t xml:space="preserve">Table </w:t>
      </w:r>
      <w:fldSimple w:instr=" SEQ Table \* ARABIC ">
        <w:r w:rsidR="00F86A7F">
          <w:rPr>
            <w:noProof/>
          </w:rPr>
          <w:t>12</w:t>
        </w:r>
      </w:fldSimple>
      <w:bookmarkEnd w:id="299"/>
      <w:r>
        <w:t xml:space="preserve">: </w:t>
      </w:r>
      <w:r w:rsidRPr="003276C3">
        <w:t>Model Optimal Parameters</w:t>
      </w:r>
      <w:bookmarkEnd w:id="300"/>
      <w:bookmarkEnd w:id="301"/>
    </w:p>
    <w:p w14:paraId="09BD6D4E" w14:textId="77777777" w:rsidR="002E34C1" w:rsidRDefault="002E34C1" w:rsidP="002E34C1">
      <w:pPr>
        <w:pStyle w:val="Caption"/>
        <w:sectPr w:rsidR="002E34C1" w:rsidSect="003929F2">
          <w:type w:val="continuous"/>
          <w:pgSz w:w="11900" w:h="17006"/>
          <w:pgMar w:top="1440" w:right="1440" w:bottom="0" w:left="1440" w:header="0" w:footer="0" w:gutter="0"/>
          <w:cols w:space="720"/>
        </w:sectPr>
      </w:pPr>
    </w:p>
    <w:p w14:paraId="4316FEE9" w14:textId="77777777" w:rsidR="00653DB4" w:rsidRDefault="00653DB4">
      <w:pPr>
        <w:spacing w:line="200" w:lineRule="exact"/>
        <w:rPr>
          <w:sz w:val="20"/>
          <w:szCs w:val="20"/>
        </w:rPr>
      </w:pPr>
      <w:bookmarkStart w:id="302" w:name="page58"/>
      <w:bookmarkEnd w:id="302"/>
    </w:p>
    <w:p w14:paraId="643E059D" w14:textId="77777777" w:rsidR="00653DB4" w:rsidRDefault="00653DB4">
      <w:pPr>
        <w:spacing w:line="200" w:lineRule="exact"/>
        <w:rPr>
          <w:sz w:val="20"/>
          <w:szCs w:val="20"/>
        </w:rPr>
      </w:pPr>
    </w:p>
    <w:p w14:paraId="3A6A3120" w14:textId="77777777" w:rsidR="00653DB4" w:rsidRDefault="00653DB4">
      <w:pPr>
        <w:spacing w:line="200" w:lineRule="exact"/>
        <w:rPr>
          <w:sz w:val="20"/>
          <w:szCs w:val="20"/>
        </w:rPr>
      </w:pPr>
    </w:p>
    <w:p w14:paraId="16EB7158" w14:textId="77777777" w:rsidR="00653DB4" w:rsidRDefault="00653DB4">
      <w:pPr>
        <w:spacing w:line="200" w:lineRule="exact"/>
        <w:rPr>
          <w:sz w:val="20"/>
          <w:szCs w:val="20"/>
        </w:rPr>
      </w:pPr>
    </w:p>
    <w:p w14:paraId="6167F2D7" w14:textId="77777777" w:rsidR="00653DB4" w:rsidRDefault="00653DB4">
      <w:pPr>
        <w:spacing w:line="200" w:lineRule="exact"/>
        <w:rPr>
          <w:sz w:val="20"/>
          <w:szCs w:val="20"/>
        </w:rPr>
      </w:pPr>
    </w:p>
    <w:p w14:paraId="6BDC12F2" w14:textId="77777777" w:rsidR="00653DB4" w:rsidRDefault="00653DB4">
      <w:pPr>
        <w:spacing w:line="200" w:lineRule="exact"/>
        <w:rPr>
          <w:sz w:val="20"/>
          <w:szCs w:val="20"/>
        </w:rPr>
      </w:pPr>
    </w:p>
    <w:p w14:paraId="74CFBCE1" w14:textId="77777777" w:rsidR="00653DB4" w:rsidRDefault="00653DB4">
      <w:pPr>
        <w:spacing w:line="200" w:lineRule="exact"/>
        <w:rPr>
          <w:sz w:val="20"/>
          <w:szCs w:val="20"/>
        </w:rPr>
      </w:pPr>
    </w:p>
    <w:p w14:paraId="608E0463" w14:textId="77777777" w:rsidR="00653DB4" w:rsidRDefault="00653DB4">
      <w:pPr>
        <w:spacing w:line="366" w:lineRule="exact"/>
        <w:rPr>
          <w:sz w:val="20"/>
          <w:szCs w:val="20"/>
        </w:rPr>
      </w:pPr>
    </w:p>
    <w:p w14:paraId="434B4586" w14:textId="77777777"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14:paraId="39B6ED50" w14:textId="77777777" w:rsidR="00653DB4" w:rsidRPr="00973478" w:rsidRDefault="00973478" w:rsidP="00973478">
      <w:bookmarkStart w:id="303" w:name="page59"/>
      <w:bookmarkEnd w:id="303"/>
      <w:r>
        <w:rPr>
          <w:noProof/>
        </w:rPr>
        <w:lastRenderedPageBreak/>
        <mc:AlternateContent>
          <mc:Choice Requires="wps">
            <w:drawing>
              <wp:anchor distT="0" distB="0" distL="114300" distR="114300" simplePos="0" relativeHeight="252083712" behindDoc="0" locked="0" layoutInCell="1" allowOverlap="1" wp14:anchorId="467879B1" wp14:editId="16E156C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14:paraId="147B7446" w14:textId="77777777" w:rsidR="00A37D18" w:rsidRPr="00444913" w:rsidRDefault="00A37D18" w:rsidP="00973478">
                            <w:pPr>
                              <w:pStyle w:val="Caption"/>
                              <w:rPr>
                                <w:rFonts w:ascii="Arial" w:eastAsia="Arial" w:hAnsi="Arial" w:cs="Arial"/>
                                <w:noProof/>
                              </w:rPr>
                            </w:pPr>
                            <w:bookmarkStart w:id="304" w:name="_Ref49190489"/>
                            <w:bookmarkStart w:id="305" w:name="_Toc49196625"/>
                            <w:r>
                              <w:t xml:space="preserve">Figure </w:t>
                            </w:r>
                            <w:fldSimple w:instr=" STYLEREF 1 \s ">
                              <w:r>
                                <w:rPr>
                                  <w:noProof/>
                                </w:rPr>
                                <w:t>4</w:t>
                              </w:r>
                            </w:fldSimple>
                            <w:r>
                              <w:t>.</w:t>
                            </w:r>
                            <w:fldSimple w:instr=" SEQ Figure \* ARABIC \s 1 ">
                              <w:r>
                                <w:rPr>
                                  <w:noProof/>
                                </w:rPr>
                                <w:t>8</w:t>
                              </w:r>
                            </w:fldSimple>
                            <w:bookmarkEnd w:id="304"/>
                            <w:r>
                              <w:t xml:space="preserve">: </w:t>
                            </w:r>
                            <w:r w:rsidRPr="00A201AA">
                              <w:t>Internal Recycle Study</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879B1" id="Text Box 90" o:spid="_x0000_s1070"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" stroked="f">
                <v:textbox style="mso-fit-shape-to-text:t" inset="0,0,0,0">
                  <w:txbxContent>
                    <w:p w14:paraId="147B7446" w14:textId="77777777" w:rsidR="00A37D18" w:rsidRPr="00444913" w:rsidRDefault="00A37D18" w:rsidP="00973478">
                      <w:pPr>
                        <w:pStyle w:val="Caption"/>
                        <w:rPr>
                          <w:rFonts w:ascii="Arial" w:eastAsia="Arial" w:hAnsi="Arial" w:cs="Arial"/>
                          <w:noProof/>
                        </w:rPr>
                      </w:pPr>
                      <w:bookmarkStart w:id="306" w:name="_Ref49190489"/>
                      <w:bookmarkStart w:id="307" w:name="_Toc49196625"/>
                      <w:r>
                        <w:t xml:space="preserve">Figure </w:t>
                      </w:r>
                      <w:fldSimple w:instr=" STYLEREF 1 \s ">
                        <w:r>
                          <w:rPr>
                            <w:noProof/>
                          </w:rPr>
                          <w:t>4</w:t>
                        </w:r>
                      </w:fldSimple>
                      <w:r>
                        <w:t>.</w:t>
                      </w:r>
                      <w:fldSimple w:instr=" SEQ Figure \* ARABIC \s 1 ">
                        <w:r>
                          <w:rPr>
                            <w:noProof/>
                          </w:rPr>
                          <w:t>8</w:t>
                        </w:r>
                      </w:fldSimple>
                      <w:bookmarkEnd w:id="306"/>
                      <w:r>
                        <w:t xml:space="preserve">: </w:t>
                      </w:r>
                      <w:r w:rsidRPr="00A201AA">
                        <w:t>Internal Recycle Study</w:t>
                      </w:r>
                      <w:bookmarkEnd w:id="307"/>
                    </w:p>
                  </w:txbxContent>
                </v:textbox>
                <w10:wrap type="topAndBottom"/>
              </v:shape>
            </w:pict>
          </mc:Fallback>
        </mc:AlternateContent>
      </w:r>
      <w:r>
        <w:rPr>
          <w:rFonts w:ascii="Arial" w:eastAsia="Arial" w:hAnsi="Arial" w:cs="Arial"/>
          <w:noProof/>
        </w:rPr>
        <w:drawing>
          <wp:anchor distT="0" distB="0" distL="114300" distR="114300" simplePos="0" relativeHeight="252081664" behindDoc="0" locked="0" layoutInCell="1" allowOverlap="1" wp14:anchorId="5DCB54E7" wp14:editId="5C8513BC">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8">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14:paraId="39BAE26A" w14:textId="77777777" w:rsidR="00653DB4" w:rsidRDefault="00A33B95" w:rsidP="00C43BD2">
      <w:pPr>
        <w:pStyle w:val="Heading2"/>
        <w:rPr>
          <w:sz w:val="20"/>
          <w:szCs w:val="20"/>
        </w:rPr>
      </w:pPr>
      <w:bookmarkStart w:id="308" w:name="_Toc49196551"/>
      <w:r>
        <w:t>4.3</w:t>
      </w:r>
      <w:r>
        <w:tab/>
        <w:t>Internal Recycle Experiment</w:t>
      </w:r>
      <w:bookmarkEnd w:id="308"/>
    </w:p>
    <w:p w14:paraId="518CD9DE" w14:textId="77777777" w:rsidR="00653DB4" w:rsidRDefault="00653DB4">
      <w:pPr>
        <w:spacing w:line="325" w:lineRule="exact"/>
        <w:rPr>
          <w:sz w:val="20"/>
          <w:szCs w:val="20"/>
        </w:rPr>
      </w:pPr>
    </w:p>
    <w:p w14:paraId="238EFFED" w14:textId="77777777" w:rsidR="00653DB4" w:rsidRDefault="00973478" w:rsidP="00A42E6D">
      <w:pPr>
        <w:rPr>
          <w:sz w:val="20"/>
          <w:szCs w:val="20"/>
        </w:rPr>
      </w:pPr>
      <w:r>
        <w:fldChar w:fldCharType="begin"/>
      </w:r>
      <w:r>
        <w:instrText xml:space="preserve"> REF _Ref49190489 \h </w:instrText>
      </w:r>
      <w:r>
        <w:fldChar w:fldCharType="separate"/>
      </w:r>
      <w:r w:rsidR="00F86A7F">
        <w:t xml:space="preserve">Figure </w:t>
      </w:r>
      <w:r w:rsidR="00F86A7F">
        <w:rPr>
          <w:noProof/>
        </w:rPr>
        <w:t>4</w:t>
      </w:r>
      <w:r w:rsidR="00F86A7F">
        <w:t>.</w:t>
      </w:r>
      <w:r w:rsidR="00F86A7F">
        <w:rPr>
          <w:noProof/>
        </w:rPr>
        <w:t>8</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 xml:space="preserve">time </w:t>
      </w:r>
      <w:proofErr w:type="gramStart"/>
      <w:r w:rsidR="00A33B95">
        <w:t>was compared</w:t>
      </w:r>
      <w:proofErr w:type="gramEnd"/>
      <w:r w:rsidR="00A33B95">
        <w:t xml:space="preserve">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14:paraId="3FFCFE9D" w14:textId="77777777" w:rsidR="00653DB4" w:rsidRDefault="00653DB4">
      <w:pPr>
        <w:spacing w:line="200" w:lineRule="exact"/>
        <w:rPr>
          <w:sz w:val="20"/>
          <w:szCs w:val="20"/>
        </w:rPr>
      </w:pPr>
    </w:p>
    <w:p w14:paraId="67C0ACDE" w14:textId="77777777" w:rsidR="00653DB4" w:rsidRDefault="00653DB4">
      <w:pPr>
        <w:spacing w:line="206" w:lineRule="exact"/>
        <w:rPr>
          <w:sz w:val="20"/>
          <w:szCs w:val="20"/>
        </w:rPr>
      </w:pPr>
    </w:p>
    <w:p w14:paraId="65B4A6B3" w14:textId="77777777" w:rsidR="00653DB4" w:rsidRDefault="00A33B95" w:rsidP="00C43BD2">
      <w:pPr>
        <w:pStyle w:val="Heading2"/>
        <w:rPr>
          <w:sz w:val="20"/>
          <w:szCs w:val="20"/>
        </w:rPr>
      </w:pPr>
      <w:bookmarkStart w:id="309" w:name="_Toc49196552"/>
      <w:r>
        <w:t>4.4</w:t>
      </w:r>
      <w:r>
        <w:tab/>
        <w:t>Characteristic Parameters</w:t>
      </w:r>
      <w:bookmarkEnd w:id="309"/>
    </w:p>
    <w:p w14:paraId="5E6C0A00" w14:textId="77777777" w:rsidR="00653DB4" w:rsidRDefault="00653DB4">
      <w:pPr>
        <w:spacing w:line="282" w:lineRule="exact"/>
        <w:rPr>
          <w:sz w:val="20"/>
          <w:szCs w:val="20"/>
        </w:rPr>
      </w:pPr>
    </w:p>
    <w:p w14:paraId="71C88E32" w14:textId="77777777" w:rsidR="00653DB4" w:rsidRDefault="00C17680" w:rsidP="00C43BD2">
      <w:pPr>
        <w:pStyle w:val="Heading3"/>
        <w:rPr>
          <w:sz w:val="20"/>
          <w:szCs w:val="20"/>
        </w:rPr>
      </w:pPr>
      <w:bookmarkStart w:id="310" w:name="_Toc49196553"/>
      <w:r>
        <w:t>4.4.1</w:t>
      </w:r>
      <w:r>
        <w:tab/>
        <w:t xml:space="preserve">Dead </w:t>
      </w:r>
      <w:r w:rsidR="00A33B95">
        <w:t>Space and By-passing</w:t>
      </w:r>
      <w:bookmarkEnd w:id="310"/>
    </w:p>
    <w:p w14:paraId="3603F918" w14:textId="77777777" w:rsidR="00653DB4" w:rsidRDefault="00653DB4">
      <w:pPr>
        <w:spacing w:line="262" w:lineRule="exact"/>
        <w:rPr>
          <w:sz w:val="20"/>
          <w:szCs w:val="20"/>
        </w:rPr>
      </w:pPr>
    </w:p>
    <w:p w14:paraId="5177DAF8" w14:textId="77777777" w:rsidR="00653DB4" w:rsidRDefault="00A33B95" w:rsidP="00A42E6D">
      <w:pPr>
        <w:rPr>
          <w:sz w:val="20"/>
          <w:szCs w:val="20"/>
        </w:rPr>
      </w:pPr>
      <w:r>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w:t>
      </w:r>
      <w:r w:rsidR="00973478">
        <w:t xml:space="preserve"> </w:t>
      </w:r>
      <w:r>
        <w:t xml:space="preserve">hrs. As the </w:t>
      </w:r>
      <w:r w:rsidR="005452B5">
        <w:t>sample mean</w:t>
      </w:r>
      <w:r>
        <w:t xml:space="preserve"> time </w:t>
      </w:r>
      <w:r>
        <w:lastRenderedPageBreak/>
        <w:t>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14:paraId="7E184058" w14:textId="77777777" w:rsidR="00653DB4" w:rsidRDefault="00653DB4">
      <w:pPr>
        <w:spacing w:line="329" w:lineRule="exact"/>
        <w:rPr>
          <w:sz w:val="20"/>
          <w:szCs w:val="20"/>
        </w:rPr>
      </w:pPr>
    </w:p>
    <w:p w14:paraId="03697186" w14:textId="77777777" w:rsidR="00653DB4" w:rsidRDefault="00A33B95" w:rsidP="00C43BD2">
      <w:pPr>
        <w:pStyle w:val="Heading3"/>
        <w:rPr>
          <w:sz w:val="20"/>
          <w:szCs w:val="20"/>
        </w:rPr>
      </w:pPr>
      <w:bookmarkStart w:id="311" w:name="_Toc49196554"/>
      <w:r>
        <w:t>4.4.2</w:t>
      </w:r>
      <w:r>
        <w:tab/>
        <w:t>Hold-back and Segregation</w:t>
      </w:r>
      <w:bookmarkEnd w:id="311"/>
    </w:p>
    <w:p w14:paraId="7F34D766" w14:textId="77777777" w:rsidR="00653DB4" w:rsidRDefault="00653DB4">
      <w:pPr>
        <w:spacing w:line="262" w:lineRule="exact"/>
        <w:rPr>
          <w:sz w:val="20"/>
          <w:szCs w:val="20"/>
        </w:rPr>
      </w:pPr>
    </w:p>
    <w:p w14:paraId="29386D53" w14:textId="77777777"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t>
      </w:r>
      <w:r w:rsidR="007B2357">
        <w:t>by taking the numerical integration of the probability dens</w:t>
      </w:r>
      <w:r w:rsidR="00973478">
        <w:t xml:space="preserve">ity function (E (t)). The </w:t>
      </w:r>
      <w:proofErr w:type="gramStart"/>
      <w:r w:rsidR="00973478">
        <w:t>Hold-b</w:t>
      </w:r>
      <w:r w:rsidR="007B2357">
        <w:t>ack</w:t>
      </w:r>
      <w:proofErr w:type="gramEnd"/>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w:t>
      </w:r>
      <w:proofErr w:type="gramStart"/>
      <w:r w:rsidR="007B2357">
        <w:t>is illustrated</w:t>
      </w:r>
      <w:proofErr w:type="gramEnd"/>
      <w:r w:rsidR="007B2357">
        <w:t xml:space="preserve"> in </w:t>
      </w:r>
      <w:r w:rsidR="007B2357">
        <w:fldChar w:fldCharType="begin"/>
      </w:r>
      <w:r w:rsidR="007B2357">
        <w:instrText xml:space="preserve"> REF _Ref43393210 \h </w:instrText>
      </w:r>
      <w:r w:rsidR="007B2357">
        <w:fldChar w:fldCharType="separate"/>
      </w:r>
      <w:r w:rsidR="00F86A7F">
        <w:t xml:space="preserve">Figure </w:t>
      </w:r>
      <w:r w:rsidR="00F86A7F">
        <w:rPr>
          <w:noProof/>
        </w:rPr>
        <w:t>4</w:t>
      </w:r>
      <w:r w:rsidR="00F86A7F">
        <w:t>.</w:t>
      </w:r>
      <w:r w:rsidR="00F86A7F">
        <w:rPr>
          <w:noProof/>
        </w:rPr>
        <w:t>9</w:t>
      </w:r>
      <w:r w:rsidR="007B2357">
        <w:fldChar w:fldCharType="end"/>
      </w:r>
      <w:r w:rsidR="00973478">
        <w:t>,</w:t>
      </w:r>
      <w:r w:rsidR="007B2357">
        <w:t xml:space="preserve"> but the </w:t>
      </w:r>
      <w:r>
        <w:t>value H was found to be 0.2365.</w:t>
      </w:r>
    </w:p>
    <w:p w14:paraId="74C6D9FF" w14:textId="77777777" w:rsidR="00653DB4" w:rsidRDefault="00653DB4" w:rsidP="00C43BD2">
      <w:pPr>
        <w:rPr>
          <w:sz w:val="20"/>
          <w:szCs w:val="20"/>
        </w:rPr>
      </w:pPr>
    </w:p>
    <w:p w14:paraId="0BA60B78" w14:textId="77777777"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14:anchorId="7852E9C3" wp14:editId="1FDECF35">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9">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41BFF759" wp14:editId="7C80FC07">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14:paraId="2D30AD35" w14:textId="77777777" w:rsidR="00A37D18" w:rsidRPr="009E48A7" w:rsidRDefault="00A37D18" w:rsidP="008C59A1">
                            <w:pPr>
                              <w:pStyle w:val="Caption"/>
                              <w:rPr>
                                <w:rFonts w:ascii="Arial" w:eastAsia="Arial" w:hAnsi="Arial" w:cs="Arial"/>
                                <w:noProof/>
                              </w:rPr>
                            </w:pPr>
                            <w:bookmarkStart w:id="312" w:name="_Ref43393210"/>
                            <w:bookmarkStart w:id="313" w:name="_Toc49196626"/>
                            <w:r>
                              <w:t xml:space="preserve">Figure </w:t>
                            </w:r>
                            <w:fldSimple w:instr=" STYLEREF 1 \s ">
                              <w:r>
                                <w:rPr>
                                  <w:noProof/>
                                </w:rPr>
                                <w:t>4</w:t>
                              </w:r>
                            </w:fldSimple>
                            <w:r>
                              <w:t>.</w:t>
                            </w:r>
                            <w:fldSimple w:instr=" SEQ Figure \* ARABIC \s 1 ">
                              <w:r>
                                <w:rPr>
                                  <w:noProof/>
                                </w:rPr>
                                <w:t>9</w:t>
                              </w:r>
                            </w:fldSimple>
                            <w:bookmarkEnd w:id="312"/>
                            <w:r>
                              <w:t xml:space="preserve">: </w:t>
                            </w:r>
                            <w:proofErr w:type="gramStart"/>
                            <w:r w:rsidRPr="00B83FCE">
                              <w:t>Hold-back</w:t>
                            </w:r>
                            <w:proofErr w:type="gramEnd"/>
                            <w:r w:rsidRPr="00B83FCE">
                              <w:t xml:space="preserve"> for the vertical bioreactor</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FF759" id="Text Box 102" o:spid="_x0000_s1071"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AHlaafNQIAAGwEAAAOAAAAAAAAAAAA&#10;AAAAAC4CAABkcnMvZTJvRG9jLnhtbFBLAQItABQABgAIAAAAIQC0pU124AAAAAwBAAAPAAAAAAAA&#10;AAAAAAAAAI8EAABkcnMvZG93bnJldi54bWxQSwUGAAAAAAQABADzAAAAnAUAAAAA&#10;" stroked="f">
                <v:textbox inset="0,0,0,0">
                  <w:txbxContent>
                    <w:p w14:paraId="2D30AD35" w14:textId="77777777" w:rsidR="00A37D18" w:rsidRPr="009E48A7" w:rsidRDefault="00A37D18" w:rsidP="008C59A1">
                      <w:pPr>
                        <w:pStyle w:val="Caption"/>
                        <w:rPr>
                          <w:rFonts w:ascii="Arial" w:eastAsia="Arial" w:hAnsi="Arial" w:cs="Arial"/>
                          <w:noProof/>
                        </w:rPr>
                      </w:pPr>
                      <w:bookmarkStart w:id="314" w:name="_Ref43393210"/>
                      <w:bookmarkStart w:id="315" w:name="_Toc49196626"/>
                      <w:r>
                        <w:t xml:space="preserve">Figure </w:t>
                      </w:r>
                      <w:fldSimple w:instr=" STYLEREF 1 \s ">
                        <w:r>
                          <w:rPr>
                            <w:noProof/>
                          </w:rPr>
                          <w:t>4</w:t>
                        </w:r>
                      </w:fldSimple>
                      <w:r>
                        <w:t>.</w:t>
                      </w:r>
                      <w:fldSimple w:instr=" SEQ Figure \* ARABIC \s 1 ">
                        <w:r>
                          <w:rPr>
                            <w:noProof/>
                          </w:rPr>
                          <w:t>9</w:t>
                        </w:r>
                      </w:fldSimple>
                      <w:bookmarkEnd w:id="314"/>
                      <w:r>
                        <w:t xml:space="preserve">: </w:t>
                      </w:r>
                      <w:proofErr w:type="gramStart"/>
                      <w:r w:rsidRPr="00B83FCE">
                        <w:t>Hold-back</w:t>
                      </w:r>
                      <w:proofErr w:type="gramEnd"/>
                      <w:r w:rsidRPr="00B83FCE">
                        <w:t xml:space="preserve"> for the vertical bioreactor</w:t>
                      </w:r>
                      <w:bookmarkEnd w:id="315"/>
                    </w:p>
                  </w:txbxContent>
                </v:textbox>
                <w10:wrap type="topAndBottom" anchory="page"/>
              </v:shape>
            </w:pict>
          </mc:Fallback>
        </mc:AlternateContent>
      </w:r>
      <w:r w:rsidR="00A33B95">
        <w:t xml:space="preserve">The value for segregation (S) </w:t>
      </w:r>
      <w:proofErr w:type="gramStart"/>
      <w:r w:rsidR="00A33B95">
        <w:t>was found</w:t>
      </w:r>
      <w:proofErr w:type="gramEnd"/>
      <w:r w:rsidR="00A33B95">
        <w:t xml:space="preserve"> from plotting the </w:t>
      </w:r>
      <w:r w:rsidR="00751F11">
        <w:t>F (t)</w:t>
      </w:r>
      <w:r w:rsidR="00A33B95">
        <w:t xml:space="preserve"> with the </w:t>
      </w:r>
      <w:r w:rsidR="00751F11">
        <w:t>F (t)</w:t>
      </w:r>
      <w:r w:rsidR="00A33B95">
        <w:t xml:space="preserve"> for the ideal CSTR. The intersecting points </w:t>
      </w:r>
      <w:proofErr w:type="gramStart"/>
      <w:r w:rsidR="00A33B95">
        <w:t>were found</w:t>
      </w:r>
      <w:proofErr w:type="gramEnd"/>
      <w:r w:rsidR="00A33B95">
        <w:t xml:space="preserve">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t>
      </w:r>
      <w:proofErr w:type="gramStart"/>
      <w:r w:rsidR="00A33B95">
        <w:t>was used</w:t>
      </w:r>
      <w:proofErr w:type="gramEnd"/>
      <w:r w:rsidR="00A33B95">
        <w:t xml:space="preserve">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F86A7F">
        <w:t xml:space="preserve">Figure </w:t>
      </w:r>
      <w:r w:rsidR="00F86A7F">
        <w:rPr>
          <w:noProof/>
        </w:rPr>
        <w:t>4</w:t>
      </w:r>
      <w:r w:rsidR="00F86A7F">
        <w:t>.</w:t>
      </w:r>
      <w:r w:rsidR="00F86A7F">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w:t>
      </w:r>
      <w:r w:rsidR="00973478">
        <w:t>,</w:t>
      </w:r>
      <w:r w:rsidR="00A33B95">
        <w:t xml:space="preserve">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F86A7F">
        <w:t xml:space="preserve">Figure </w:t>
      </w:r>
      <w:r w:rsidR="00F86A7F">
        <w:rPr>
          <w:noProof/>
        </w:rPr>
        <w:t>4</w:t>
      </w:r>
      <w:r w:rsidR="00F86A7F">
        <w:t>.</w:t>
      </w:r>
      <w:r w:rsidR="00F86A7F">
        <w:rPr>
          <w:noProof/>
        </w:rPr>
        <w:t>11</w:t>
      </w:r>
      <w:r w:rsidR="00FA75E7">
        <w:fldChar w:fldCharType="end"/>
      </w:r>
      <w:r w:rsidR="00A33B95">
        <w:t xml:space="preserve"> clearly </w:t>
      </w:r>
      <w:r w:rsidR="007B2357">
        <w:t>demonstrates this point</w:t>
      </w:r>
      <w:r w:rsidR="00A33B95">
        <w:t>. This is</w:t>
      </w:r>
      <w:r w:rsidR="00C17680">
        <w:t xml:space="preserve"> evidence that there is no dead </w:t>
      </w:r>
      <w:r w:rsidR="00A33B95">
        <w:t xml:space="preserve">space. The value of segregation (S) </w:t>
      </w:r>
      <w:proofErr w:type="gramStart"/>
      <w:r w:rsidR="00A33B95">
        <w:t>was found</w:t>
      </w:r>
      <w:proofErr w:type="gramEnd"/>
      <w:r w:rsidR="00A33B95">
        <w:t xml:space="preserve"> to be -0.16.</w:t>
      </w:r>
      <w:r>
        <w:t xml:space="preserve"> As this is a very low value, it signifies that the react</w:t>
      </w:r>
      <w:r w:rsidR="00414267">
        <w:t>or behaves very similar to the i</w:t>
      </w:r>
      <w:r>
        <w:t xml:space="preserve">deal CSTR. This demonstrates that the cylindrical geometry of the STAR reactor satisfies the conditions for a high level of mixing.  </w:t>
      </w:r>
    </w:p>
    <w:p w14:paraId="7C12A992" w14:textId="77777777" w:rsidR="00653DB4" w:rsidRDefault="00653DB4">
      <w:pPr>
        <w:spacing w:line="200" w:lineRule="exact"/>
        <w:rPr>
          <w:sz w:val="20"/>
          <w:szCs w:val="20"/>
        </w:rPr>
      </w:pPr>
      <w:bookmarkStart w:id="316" w:name="page61"/>
      <w:bookmarkEnd w:id="316"/>
    </w:p>
    <w:p w14:paraId="730041F8" w14:textId="77777777" w:rsidR="001D1F2A" w:rsidRDefault="002B72D1" w:rsidP="001D1F2A">
      <w:pPr>
        <w:keepNext/>
      </w:pPr>
      <w:r>
        <w:rPr>
          <w:noProof/>
        </w:rPr>
        <w:drawing>
          <wp:inline distT="0" distB="0" distL="0" distR="0" wp14:anchorId="7B518B8E" wp14:editId="0263BFE6">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10">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6BEFB1B7" w14:textId="77777777" w:rsidR="00653DB4" w:rsidRDefault="001D1F2A" w:rsidP="008C59A1">
      <w:pPr>
        <w:pStyle w:val="Caption"/>
        <w:sectPr w:rsidR="00653DB4" w:rsidSect="003929F2">
          <w:pgSz w:w="11900" w:h="17006"/>
          <w:pgMar w:top="1440" w:right="1440" w:bottom="0" w:left="1440" w:header="0" w:footer="0" w:gutter="0"/>
          <w:cols w:space="720"/>
        </w:sectPr>
      </w:pPr>
      <w:bookmarkStart w:id="317" w:name="_Ref43395591"/>
      <w:bookmarkStart w:id="318" w:name="_Toc49196627"/>
      <w:r>
        <w:t xml:space="preserve">Figure </w:t>
      </w:r>
      <w:fldSimple w:instr=" STYLEREF 1 \s ">
        <w:r w:rsidR="00F86A7F">
          <w:rPr>
            <w:noProof/>
          </w:rPr>
          <w:t>4</w:t>
        </w:r>
      </w:fldSimple>
      <w:r w:rsidR="0090532E">
        <w:t>.</w:t>
      </w:r>
      <w:fldSimple w:instr=" SEQ Figure \* ARABIC \s 1 ">
        <w:r w:rsidR="00F86A7F">
          <w:rPr>
            <w:noProof/>
          </w:rPr>
          <w:t>10</w:t>
        </w:r>
      </w:fldSimple>
      <w:bookmarkEnd w:id="317"/>
      <w:r>
        <w:t xml:space="preserve">: </w:t>
      </w:r>
      <w:r w:rsidRPr="00B67200">
        <w:t>Segregation (S) for the vertical bioreactor</w:t>
      </w:r>
      <w:bookmarkEnd w:id="318"/>
    </w:p>
    <w:p w14:paraId="6581A59A" w14:textId="77777777" w:rsidR="00653DB4" w:rsidRPr="002B72D1" w:rsidRDefault="00653DB4">
      <w:pPr>
        <w:spacing w:line="200" w:lineRule="exact"/>
        <w:rPr>
          <w:rFonts w:ascii="Arial" w:hAnsi="Arial" w:cs="Arial"/>
          <w:sz w:val="20"/>
          <w:szCs w:val="20"/>
        </w:rPr>
      </w:pPr>
    </w:p>
    <w:p w14:paraId="39BAE2FB" w14:textId="77777777" w:rsidR="00900C22" w:rsidRDefault="00900C22" w:rsidP="002B72D1">
      <w:pPr>
        <w:ind w:right="-13"/>
        <w:jc w:val="center"/>
        <w:rPr>
          <w:rFonts w:ascii="Arial" w:eastAsia="Arial" w:hAnsi="Arial" w:cs="Arial"/>
        </w:rPr>
      </w:pPr>
    </w:p>
    <w:p w14:paraId="51A28F73" w14:textId="77777777" w:rsidR="001D1F2A" w:rsidRDefault="002B72D1" w:rsidP="001D1F2A">
      <w:pPr>
        <w:keepNext/>
        <w:ind w:right="-13"/>
        <w:jc w:val="center"/>
      </w:pPr>
      <w:r>
        <w:rPr>
          <w:noProof/>
          <w:sz w:val="20"/>
          <w:szCs w:val="20"/>
        </w:rPr>
        <w:drawing>
          <wp:inline distT="0" distB="0" distL="0" distR="0" wp14:anchorId="47C59107" wp14:editId="01599569">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11">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14:paraId="64660791" w14:textId="77777777" w:rsidR="002B72D1" w:rsidRDefault="001D1F2A" w:rsidP="008C59A1">
      <w:pPr>
        <w:pStyle w:val="Caption"/>
        <w:rPr>
          <w:sz w:val="20"/>
          <w:szCs w:val="20"/>
        </w:rPr>
      </w:pPr>
      <w:bookmarkStart w:id="319" w:name="_Ref43395186"/>
      <w:bookmarkStart w:id="320" w:name="_Toc49196628"/>
      <w:r>
        <w:t xml:space="preserve">Figure </w:t>
      </w:r>
      <w:fldSimple w:instr=" STYLEREF 1 \s ">
        <w:r w:rsidR="00F86A7F">
          <w:rPr>
            <w:noProof/>
          </w:rPr>
          <w:t>4</w:t>
        </w:r>
      </w:fldSimple>
      <w:r w:rsidR="0090532E">
        <w:t>.</w:t>
      </w:r>
      <w:fldSimple w:instr=" SEQ Figure \* ARABIC \s 1 ">
        <w:r w:rsidR="00F86A7F">
          <w:rPr>
            <w:noProof/>
          </w:rPr>
          <w:t>11</w:t>
        </w:r>
      </w:fldSimple>
      <w:bookmarkEnd w:id="319"/>
      <w:r>
        <w:t xml:space="preserve">: </w:t>
      </w:r>
      <w:r w:rsidRPr="00E97EE1">
        <w:t>Zoomed-in Segregation (S)</w:t>
      </w:r>
      <w:bookmarkEnd w:id="320"/>
    </w:p>
    <w:p w14:paraId="393D28E2" w14:textId="77777777" w:rsidR="00653DB4" w:rsidRDefault="00653DB4">
      <w:pPr>
        <w:sectPr w:rsidR="00653DB4" w:rsidSect="003929F2">
          <w:type w:val="continuous"/>
          <w:pgSz w:w="11900" w:h="17006"/>
          <w:pgMar w:top="1440" w:right="1440" w:bottom="0" w:left="1440" w:header="0" w:footer="0" w:gutter="0"/>
          <w:cols w:space="720"/>
        </w:sectPr>
      </w:pPr>
    </w:p>
    <w:p w14:paraId="7A562C75" w14:textId="77777777" w:rsidR="00653DB4" w:rsidRDefault="00C43BD2" w:rsidP="00C43BD2">
      <w:pPr>
        <w:pStyle w:val="Heading1"/>
      </w:pPr>
      <w:bookmarkStart w:id="321" w:name="page62"/>
      <w:bookmarkStart w:id="322" w:name="_Toc49196555"/>
      <w:bookmarkEnd w:id="321"/>
      <w:r>
        <w:lastRenderedPageBreak/>
        <w:t xml:space="preserve">: </w:t>
      </w:r>
      <w:r w:rsidR="00A33B95">
        <w:t>Discussion</w:t>
      </w:r>
      <w:bookmarkEnd w:id="322"/>
    </w:p>
    <w:p w14:paraId="56F473D9" w14:textId="77777777" w:rsidR="00C43BD2" w:rsidRPr="00C43BD2" w:rsidRDefault="00C43BD2" w:rsidP="00C43BD2"/>
    <w:p w14:paraId="7B0D22AC" w14:textId="77777777"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D1F2A">
        <w:fldChar w:fldCharType="begin"/>
      </w:r>
      <w:r w:rsidR="001D1F2A">
        <w:instrText xml:space="preserve"> REF _Ref43393365 \h </w:instrText>
      </w:r>
      <w:r w:rsidR="001D1F2A">
        <w:fldChar w:fldCharType="separate"/>
      </w:r>
      <w:r w:rsidR="00F86A7F">
        <w:t xml:space="preserve">Figure </w:t>
      </w:r>
      <w:r w:rsidR="00F86A7F">
        <w:rPr>
          <w:noProof/>
        </w:rPr>
        <w:t>4</w:t>
      </w:r>
      <w:r w:rsidR="00F86A7F">
        <w:t>.</w:t>
      </w:r>
      <w:r w:rsidR="00F86A7F">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r>
      <w:r w:rsidR="001D1F2A">
        <w:instrText xml:space="preserve"> REF _Ref43393432 \h </w:instrText>
      </w:r>
      <w:r w:rsidR="001D1F2A">
        <w:fldChar w:fldCharType="separate"/>
      </w:r>
      <w:r w:rsidR="00F86A7F">
        <w:t xml:space="preserve">Table </w:t>
      </w:r>
      <w:r w:rsidR="00F86A7F">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r>
      <w:r w:rsidR="00A36851">
        <w:instrText xml:space="preserve"> ADDIN ZOTERO_ITEM CSL_CITATION {"citationID":"L0cxbJ1z","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A36851" w:rsidRPr="00A36851">
        <w:rPr>
          <w:rFonts w:ascii="Calibri" w:hAnsi="Calibri" w:cs="Calibri"/>
        </w:rPr>
        <w:t>[54]</w:t>
      </w:r>
      <w:r w:rsidR="001D1F2A">
        <w:fldChar w:fldCharType="end"/>
      </w:r>
      <w:r>
        <w:t>.</w:t>
      </w:r>
    </w:p>
    <w:p w14:paraId="41F80E54" w14:textId="77777777" w:rsidR="00653DB4" w:rsidRDefault="00653DB4" w:rsidP="00C43BD2">
      <w:pPr>
        <w:rPr>
          <w:sz w:val="20"/>
          <w:szCs w:val="20"/>
        </w:rPr>
      </w:pPr>
    </w:p>
    <w:p w14:paraId="644A9171" w14:textId="77777777"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14:paraId="1BBA8F98" w14:textId="77777777" w:rsidR="00653DB4" w:rsidRDefault="00653DB4" w:rsidP="00C43BD2">
      <w:pPr>
        <w:rPr>
          <w:sz w:val="20"/>
          <w:szCs w:val="20"/>
        </w:rPr>
      </w:pPr>
    </w:p>
    <w:p w14:paraId="5F237124" w14:textId="77777777"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14:paraId="6DB85162" w14:textId="77777777"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14:paraId="53171E9A" w14:textId="77777777" w:rsidR="00653DB4" w:rsidRDefault="00653DB4" w:rsidP="00C43BD2">
      <w:pPr>
        <w:rPr>
          <w:sz w:val="20"/>
          <w:szCs w:val="20"/>
        </w:rPr>
      </w:pPr>
    </w:p>
    <w:p w14:paraId="38FDD97B" w14:textId="77777777"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14:paraId="7D8D0DDC" w14:textId="77777777" w:rsidR="00653DB4" w:rsidRDefault="00653DB4" w:rsidP="00C43BD2">
      <w:pPr>
        <w:rPr>
          <w:sz w:val="20"/>
          <w:szCs w:val="20"/>
        </w:rPr>
      </w:pPr>
    </w:p>
    <w:p w14:paraId="2759AA62" w14:textId="77777777"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14:paraId="35EA3603" w14:textId="77777777" w:rsidR="00653DB4" w:rsidRDefault="00653DB4" w:rsidP="00C43BD2">
      <w:pPr>
        <w:rPr>
          <w:sz w:val="20"/>
          <w:szCs w:val="20"/>
        </w:rPr>
      </w:pPr>
    </w:p>
    <w:p w14:paraId="7526E4B5" w14:textId="77777777"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w:t>
      </w:r>
      <w:r>
        <w:lastRenderedPageBreak/>
        <w:t>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23" w:name="page63"/>
      <w:bookmarkEnd w:id="323"/>
      <w:r w:rsidR="00BA59A9">
        <w:t>.</w:t>
      </w:r>
    </w:p>
    <w:p w14:paraId="7020E8DD" w14:textId="77777777" w:rsidR="00BA59A9" w:rsidRDefault="00BA59A9" w:rsidP="00BA59A9">
      <w:pPr>
        <w:ind w:firstLine="360"/>
      </w:pPr>
    </w:p>
    <w:p w14:paraId="399262E4" w14:textId="77777777"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14:paraId="3FE8A15D" w14:textId="77777777" w:rsidR="00653DB4" w:rsidRDefault="00653DB4" w:rsidP="00BA59A9">
      <w:pPr>
        <w:rPr>
          <w:sz w:val="20"/>
          <w:szCs w:val="20"/>
        </w:rPr>
      </w:pPr>
    </w:p>
    <w:p w14:paraId="5A835323" w14:textId="77777777"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973478">
        <w:t>(</w:t>
      </w:r>
      <w:r w:rsidR="00FA75E7">
        <w:fldChar w:fldCharType="begin"/>
      </w:r>
      <w:r w:rsidR="00FA75E7">
        <w:instrText xml:space="preserve"> REF _Ref43395621 \h </w:instrText>
      </w:r>
      <w:r w:rsidR="00BA59A9">
        <w:instrText xml:space="preserve"> \* MERGEFORMAT </w:instrText>
      </w:r>
      <w:r w:rsidR="00FA75E7">
        <w:fldChar w:fldCharType="separate"/>
      </w:r>
      <w:r w:rsidR="00F86A7F">
        <w:t xml:space="preserve">Figure </w:t>
      </w:r>
      <w:r w:rsidR="00F86A7F">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 xml:space="preserve">n determining the new amount of </w:t>
      </w:r>
      <w:proofErr w:type="gramStart"/>
      <w:r>
        <w:t>by-passing</w:t>
      </w:r>
      <w:proofErr w:type="gramEnd"/>
      <w:r>
        <w:t xml:space="preserve"> would be an easier solution.</w:t>
      </w:r>
    </w:p>
    <w:p w14:paraId="7B194432" w14:textId="77777777" w:rsidR="00653DB4" w:rsidRDefault="00653DB4" w:rsidP="00BA59A9">
      <w:pPr>
        <w:rPr>
          <w:sz w:val="20"/>
          <w:szCs w:val="20"/>
        </w:rPr>
      </w:pPr>
    </w:p>
    <w:p w14:paraId="135A343E" w14:textId="77777777" w:rsidR="00653DB4" w:rsidRDefault="00973478" w:rsidP="00BA59A9">
      <w:pPr>
        <w:ind w:firstLine="360"/>
        <w:rPr>
          <w:sz w:val="20"/>
          <w:szCs w:val="20"/>
        </w:rPr>
      </w:pPr>
      <w:r>
        <w:t>Additionally, the</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w:t>
      </w:r>
      <w:proofErr w:type="gramStart"/>
      <w:r w:rsidR="00A33B95">
        <w:t>by-passing</w:t>
      </w:r>
      <w:proofErr w:type="gramEnd"/>
      <w:r w:rsidR="00A33B95">
        <w:t xml:space="preserve"> of 7.5%.</w:t>
      </w:r>
    </w:p>
    <w:p w14:paraId="0692EE97" w14:textId="77777777" w:rsidR="00653DB4" w:rsidRDefault="00653DB4">
      <w:pPr>
        <w:sectPr w:rsidR="00653DB4" w:rsidSect="003929F2">
          <w:pgSz w:w="11900" w:h="17006"/>
          <w:pgMar w:top="1440" w:right="1440" w:bottom="0" w:left="1440" w:header="0" w:footer="0" w:gutter="0"/>
          <w:cols w:space="720"/>
        </w:sectPr>
      </w:pPr>
    </w:p>
    <w:p w14:paraId="4DD7D5F2" w14:textId="77777777" w:rsidR="00653DB4" w:rsidRDefault="00653DB4">
      <w:pPr>
        <w:spacing w:line="200" w:lineRule="exact"/>
        <w:rPr>
          <w:sz w:val="20"/>
          <w:szCs w:val="20"/>
        </w:rPr>
      </w:pPr>
    </w:p>
    <w:p w14:paraId="6C377C81" w14:textId="77777777" w:rsidR="00653DB4" w:rsidRDefault="00653DB4">
      <w:pPr>
        <w:sectPr w:rsidR="00653DB4" w:rsidSect="003929F2">
          <w:type w:val="continuous"/>
          <w:pgSz w:w="11900" w:h="17006"/>
          <w:pgMar w:top="1440" w:right="1440" w:bottom="0" w:left="1440" w:header="0" w:footer="0" w:gutter="0"/>
          <w:cols w:space="720"/>
        </w:sectPr>
      </w:pPr>
    </w:p>
    <w:p w14:paraId="27B047AB" w14:textId="77777777" w:rsidR="00653DB4" w:rsidRDefault="00192C5D">
      <w:pPr>
        <w:spacing w:line="200" w:lineRule="exact"/>
        <w:rPr>
          <w:sz w:val="20"/>
          <w:szCs w:val="20"/>
        </w:rPr>
      </w:pPr>
      <w:bookmarkStart w:id="324" w:name="page64"/>
      <w:bookmarkEnd w:id="324"/>
      <w:r>
        <w:rPr>
          <w:noProof/>
          <w:sz w:val="20"/>
          <w:szCs w:val="20"/>
        </w:rPr>
        <w:lastRenderedPageBreak/>
        <w:drawing>
          <wp:anchor distT="0" distB="0" distL="114300" distR="114300" simplePos="0" relativeHeight="251814400" behindDoc="1" locked="0" layoutInCell="0" allowOverlap="1" wp14:anchorId="64C59BC8" wp14:editId="0BF6422B">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12">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14:paraId="30BA26B1" w14:textId="77777777" w:rsidR="00653DB4" w:rsidRDefault="00653DB4">
      <w:pPr>
        <w:spacing w:line="200" w:lineRule="exact"/>
        <w:rPr>
          <w:sz w:val="20"/>
          <w:szCs w:val="20"/>
        </w:rPr>
      </w:pPr>
    </w:p>
    <w:p w14:paraId="706B1749" w14:textId="77777777" w:rsidR="00653DB4" w:rsidRDefault="00653DB4">
      <w:pPr>
        <w:spacing w:line="200" w:lineRule="exact"/>
        <w:rPr>
          <w:sz w:val="20"/>
          <w:szCs w:val="20"/>
        </w:rPr>
      </w:pPr>
    </w:p>
    <w:p w14:paraId="57693431" w14:textId="77777777" w:rsidR="00653DB4" w:rsidRDefault="00653DB4">
      <w:pPr>
        <w:spacing w:line="200" w:lineRule="exact"/>
        <w:rPr>
          <w:sz w:val="20"/>
          <w:szCs w:val="20"/>
        </w:rPr>
      </w:pPr>
    </w:p>
    <w:p w14:paraId="7A04328F" w14:textId="77777777" w:rsidR="00653DB4" w:rsidRDefault="00653DB4">
      <w:pPr>
        <w:spacing w:line="200" w:lineRule="exact"/>
        <w:rPr>
          <w:sz w:val="20"/>
          <w:szCs w:val="20"/>
        </w:rPr>
      </w:pPr>
    </w:p>
    <w:p w14:paraId="0E149455" w14:textId="77777777" w:rsidR="00653DB4" w:rsidRDefault="00653DB4">
      <w:pPr>
        <w:spacing w:line="200" w:lineRule="exact"/>
        <w:rPr>
          <w:sz w:val="20"/>
          <w:szCs w:val="20"/>
        </w:rPr>
      </w:pPr>
    </w:p>
    <w:p w14:paraId="468B486F" w14:textId="77777777" w:rsidR="00653DB4" w:rsidRDefault="00653DB4">
      <w:pPr>
        <w:spacing w:line="200" w:lineRule="exact"/>
        <w:rPr>
          <w:sz w:val="20"/>
          <w:szCs w:val="20"/>
        </w:rPr>
      </w:pPr>
    </w:p>
    <w:p w14:paraId="6866B612" w14:textId="77777777" w:rsidR="00653DB4" w:rsidRDefault="00653DB4">
      <w:pPr>
        <w:spacing w:line="200" w:lineRule="exact"/>
        <w:rPr>
          <w:sz w:val="20"/>
          <w:szCs w:val="20"/>
        </w:rPr>
      </w:pPr>
    </w:p>
    <w:p w14:paraId="4763B205" w14:textId="77777777" w:rsidR="00653DB4" w:rsidRDefault="00653DB4">
      <w:pPr>
        <w:spacing w:line="200" w:lineRule="exact"/>
        <w:rPr>
          <w:sz w:val="20"/>
          <w:szCs w:val="20"/>
        </w:rPr>
      </w:pPr>
    </w:p>
    <w:p w14:paraId="56B14FB8" w14:textId="77777777" w:rsidR="00653DB4" w:rsidRDefault="00653DB4">
      <w:pPr>
        <w:spacing w:line="200" w:lineRule="exact"/>
        <w:rPr>
          <w:sz w:val="20"/>
          <w:szCs w:val="20"/>
        </w:rPr>
      </w:pPr>
    </w:p>
    <w:p w14:paraId="6B4C20E1" w14:textId="77777777" w:rsidR="00653DB4" w:rsidRDefault="00653DB4">
      <w:pPr>
        <w:spacing w:line="200" w:lineRule="exact"/>
        <w:rPr>
          <w:sz w:val="20"/>
          <w:szCs w:val="20"/>
        </w:rPr>
      </w:pPr>
    </w:p>
    <w:p w14:paraId="62964C2D" w14:textId="77777777" w:rsidR="00653DB4" w:rsidRDefault="00653DB4">
      <w:pPr>
        <w:spacing w:line="200" w:lineRule="exact"/>
        <w:rPr>
          <w:sz w:val="20"/>
          <w:szCs w:val="20"/>
        </w:rPr>
      </w:pPr>
    </w:p>
    <w:p w14:paraId="3AF53EAD" w14:textId="77777777" w:rsidR="00653DB4" w:rsidRDefault="00653DB4">
      <w:pPr>
        <w:spacing w:line="200" w:lineRule="exact"/>
        <w:rPr>
          <w:sz w:val="20"/>
          <w:szCs w:val="20"/>
        </w:rPr>
      </w:pPr>
    </w:p>
    <w:p w14:paraId="6D725500" w14:textId="77777777" w:rsidR="00653DB4" w:rsidRDefault="00653DB4">
      <w:pPr>
        <w:spacing w:line="200" w:lineRule="exact"/>
        <w:rPr>
          <w:sz w:val="20"/>
          <w:szCs w:val="20"/>
        </w:rPr>
      </w:pPr>
    </w:p>
    <w:p w14:paraId="5633DF41" w14:textId="77777777" w:rsidR="00653DB4" w:rsidRDefault="00653DB4">
      <w:pPr>
        <w:spacing w:line="200" w:lineRule="exact"/>
        <w:rPr>
          <w:sz w:val="20"/>
          <w:szCs w:val="20"/>
        </w:rPr>
      </w:pPr>
    </w:p>
    <w:p w14:paraId="1F089D01" w14:textId="77777777" w:rsidR="00653DB4" w:rsidRDefault="00653DB4">
      <w:pPr>
        <w:spacing w:line="200" w:lineRule="exact"/>
        <w:rPr>
          <w:sz w:val="20"/>
          <w:szCs w:val="20"/>
        </w:rPr>
      </w:pPr>
    </w:p>
    <w:p w14:paraId="287BE16B" w14:textId="77777777" w:rsidR="00653DB4" w:rsidRDefault="00653DB4">
      <w:pPr>
        <w:spacing w:line="200" w:lineRule="exact"/>
        <w:rPr>
          <w:sz w:val="20"/>
          <w:szCs w:val="20"/>
        </w:rPr>
      </w:pPr>
    </w:p>
    <w:p w14:paraId="3383863C" w14:textId="77777777" w:rsidR="00653DB4" w:rsidRDefault="00653DB4">
      <w:pPr>
        <w:spacing w:line="200" w:lineRule="exact"/>
        <w:rPr>
          <w:sz w:val="20"/>
          <w:szCs w:val="20"/>
        </w:rPr>
      </w:pPr>
    </w:p>
    <w:p w14:paraId="57C186C2" w14:textId="77777777" w:rsidR="00653DB4" w:rsidRDefault="00653DB4">
      <w:pPr>
        <w:spacing w:line="200" w:lineRule="exact"/>
        <w:rPr>
          <w:sz w:val="20"/>
          <w:szCs w:val="20"/>
        </w:rPr>
      </w:pPr>
    </w:p>
    <w:p w14:paraId="365BADF3" w14:textId="77777777" w:rsidR="00653DB4" w:rsidRDefault="00653DB4">
      <w:pPr>
        <w:spacing w:line="200" w:lineRule="exact"/>
        <w:rPr>
          <w:sz w:val="20"/>
          <w:szCs w:val="20"/>
        </w:rPr>
      </w:pPr>
    </w:p>
    <w:p w14:paraId="762D0536" w14:textId="77777777" w:rsidR="00653DB4" w:rsidRDefault="00653DB4">
      <w:pPr>
        <w:spacing w:line="200" w:lineRule="exact"/>
        <w:rPr>
          <w:sz w:val="20"/>
          <w:szCs w:val="20"/>
        </w:rPr>
      </w:pPr>
    </w:p>
    <w:p w14:paraId="382DE2D3" w14:textId="77777777" w:rsidR="00653DB4" w:rsidRDefault="00653DB4">
      <w:pPr>
        <w:spacing w:line="200" w:lineRule="exact"/>
        <w:rPr>
          <w:sz w:val="20"/>
          <w:szCs w:val="20"/>
        </w:rPr>
      </w:pPr>
    </w:p>
    <w:p w14:paraId="53639C62" w14:textId="77777777" w:rsidR="00653DB4" w:rsidRDefault="00653DB4">
      <w:pPr>
        <w:spacing w:line="200" w:lineRule="exact"/>
        <w:rPr>
          <w:sz w:val="20"/>
          <w:szCs w:val="20"/>
        </w:rPr>
      </w:pPr>
    </w:p>
    <w:p w14:paraId="2F732C60" w14:textId="77777777" w:rsidR="00653DB4" w:rsidRDefault="00653DB4">
      <w:pPr>
        <w:spacing w:line="200" w:lineRule="exact"/>
        <w:rPr>
          <w:sz w:val="20"/>
          <w:szCs w:val="20"/>
        </w:rPr>
      </w:pPr>
    </w:p>
    <w:p w14:paraId="707A315E" w14:textId="77777777" w:rsidR="00653DB4" w:rsidRDefault="00653DB4">
      <w:pPr>
        <w:spacing w:line="200" w:lineRule="exact"/>
        <w:rPr>
          <w:sz w:val="20"/>
          <w:szCs w:val="20"/>
        </w:rPr>
      </w:pPr>
    </w:p>
    <w:p w14:paraId="1AC4E2D4" w14:textId="77777777" w:rsidR="00653DB4" w:rsidRDefault="00653DB4">
      <w:pPr>
        <w:spacing w:line="200" w:lineRule="exact"/>
        <w:rPr>
          <w:sz w:val="20"/>
          <w:szCs w:val="20"/>
        </w:rPr>
      </w:pPr>
    </w:p>
    <w:p w14:paraId="0E3EA647" w14:textId="77777777" w:rsidR="00653DB4" w:rsidRDefault="00653DB4">
      <w:pPr>
        <w:spacing w:line="200" w:lineRule="exact"/>
        <w:rPr>
          <w:sz w:val="20"/>
          <w:szCs w:val="20"/>
        </w:rPr>
      </w:pPr>
    </w:p>
    <w:p w14:paraId="147D9B4E" w14:textId="77777777" w:rsidR="00653DB4" w:rsidRDefault="00653DB4">
      <w:pPr>
        <w:spacing w:line="200" w:lineRule="exact"/>
        <w:rPr>
          <w:sz w:val="20"/>
          <w:szCs w:val="20"/>
        </w:rPr>
      </w:pPr>
    </w:p>
    <w:p w14:paraId="31BBCAF1" w14:textId="77777777" w:rsidR="00653DB4" w:rsidRDefault="00653DB4">
      <w:pPr>
        <w:spacing w:line="200" w:lineRule="exact"/>
        <w:rPr>
          <w:sz w:val="20"/>
          <w:szCs w:val="20"/>
        </w:rPr>
      </w:pPr>
    </w:p>
    <w:p w14:paraId="0C653D98" w14:textId="77777777" w:rsidR="00653DB4" w:rsidRDefault="00653DB4">
      <w:pPr>
        <w:spacing w:line="200" w:lineRule="exact"/>
        <w:rPr>
          <w:sz w:val="20"/>
          <w:szCs w:val="20"/>
        </w:rPr>
      </w:pPr>
    </w:p>
    <w:p w14:paraId="22F8B2FB" w14:textId="77777777" w:rsidR="00653DB4" w:rsidRDefault="00653DB4">
      <w:pPr>
        <w:spacing w:line="200" w:lineRule="exact"/>
        <w:rPr>
          <w:sz w:val="20"/>
          <w:szCs w:val="20"/>
        </w:rPr>
      </w:pPr>
    </w:p>
    <w:p w14:paraId="39F71AF4" w14:textId="77777777" w:rsidR="00653DB4" w:rsidRDefault="00653DB4">
      <w:pPr>
        <w:spacing w:line="200" w:lineRule="exact"/>
        <w:rPr>
          <w:sz w:val="20"/>
          <w:szCs w:val="20"/>
        </w:rPr>
      </w:pPr>
    </w:p>
    <w:p w14:paraId="57D1DF53" w14:textId="77777777" w:rsidR="00653DB4" w:rsidRDefault="00653DB4">
      <w:pPr>
        <w:spacing w:line="200" w:lineRule="exact"/>
        <w:rPr>
          <w:sz w:val="20"/>
          <w:szCs w:val="20"/>
        </w:rPr>
      </w:pPr>
    </w:p>
    <w:p w14:paraId="29716771" w14:textId="77777777" w:rsidR="00653DB4" w:rsidRDefault="00653DB4">
      <w:pPr>
        <w:spacing w:line="200" w:lineRule="exact"/>
        <w:rPr>
          <w:sz w:val="20"/>
          <w:szCs w:val="20"/>
        </w:rPr>
      </w:pPr>
    </w:p>
    <w:p w14:paraId="7E9A304A" w14:textId="77777777"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015529E4" wp14:editId="3B34C122">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04A88A4B" w14:textId="77777777" w:rsidR="00A37D18" w:rsidRPr="00302055" w:rsidRDefault="00A37D18" w:rsidP="008C59A1">
                            <w:pPr>
                              <w:pStyle w:val="Caption"/>
                              <w:rPr>
                                <w:noProof/>
                                <w:sz w:val="20"/>
                                <w:szCs w:val="20"/>
                              </w:rPr>
                            </w:pPr>
                            <w:bookmarkStart w:id="325" w:name="_Ref43395621"/>
                            <w:bookmarkStart w:id="326" w:name="_Toc49196629"/>
                            <w:r>
                              <w:t xml:space="preserve">Figure </w:t>
                            </w:r>
                            <w:fldSimple w:instr=" STYLEREF 1 \s ">
                              <w:r>
                                <w:rPr>
                                  <w:noProof/>
                                </w:rPr>
                                <w:t>5</w:t>
                              </w:r>
                            </w:fldSimple>
                            <w:r>
                              <w:t>.</w:t>
                            </w:r>
                            <w:fldSimple w:instr=" SEQ Figure \* ARABIC \s 1 ">
                              <w:r>
                                <w:rPr>
                                  <w:noProof/>
                                </w:rPr>
                                <w:t>1</w:t>
                              </w:r>
                            </w:fldSimple>
                            <w:bookmarkEnd w:id="325"/>
                            <w:r>
                              <w:t xml:space="preserve">: </w:t>
                            </w:r>
                            <w:r w:rsidRPr="001155F6">
                              <w:t xml:space="preserve">Potential source of </w:t>
                            </w:r>
                            <w:proofErr w:type="gramStart"/>
                            <w:r w:rsidRPr="001155F6">
                              <w:t>by-passing</w:t>
                            </w:r>
                            <w:proofErr w:type="gramEnd"/>
                            <w:r>
                              <w:t xml:space="preserve"> in stage 2 of STAR reactor</w:t>
                            </w:r>
                            <w:bookmarkEnd w:id="3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529E4" id="Text Box 103" o:spid="_x0000_s1072"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" stroked="f">
                <v:textbox style="mso-fit-shape-to-text:t" inset="0,0,0,0">
                  <w:txbxContent>
                    <w:p w14:paraId="04A88A4B" w14:textId="77777777" w:rsidR="00A37D18" w:rsidRPr="00302055" w:rsidRDefault="00A37D18" w:rsidP="008C59A1">
                      <w:pPr>
                        <w:pStyle w:val="Caption"/>
                        <w:rPr>
                          <w:noProof/>
                          <w:sz w:val="20"/>
                          <w:szCs w:val="20"/>
                        </w:rPr>
                      </w:pPr>
                      <w:bookmarkStart w:id="327" w:name="_Ref43395621"/>
                      <w:bookmarkStart w:id="328" w:name="_Toc49196629"/>
                      <w:r>
                        <w:t xml:space="preserve">Figure </w:t>
                      </w:r>
                      <w:fldSimple w:instr=" STYLEREF 1 \s ">
                        <w:r>
                          <w:rPr>
                            <w:noProof/>
                          </w:rPr>
                          <w:t>5</w:t>
                        </w:r>
                      </w:fldSimple>
                      <w:r>
                        <w:t>.</w:t>
                      </w:r>
                      <w:fldSimple w:instr=" SEQ Figure \* ARABIC \s 1 ">
                        <w:r>
                          <w:rPr>
                            <w:noProof/>
                          </w:rPr>
                          <w:t>1</w:t>
                        </w:r>
                      </w:fldSimple>
                      <w:bookmarkEnd w:id="327"/>
                      <w:r>
                        <w:t xml:space="preserve">: </w:t>
                      </w:r>
                      <w:r w:rsidRPr="001155F6">
                        <w:t xml:space="preserve">Potential source of </w:t>
                      </w:r>
                      <w:proofErr w:type="gramStart"/>
                      <w:r w:rsidRPr="001155F6">
                        <w:t>by-passing</w:t>
                      </w:r>
                      <w:proofErr w:type="gramEnd"/>
                      <w:r>
                        <w:t xml:space="preserve"> in stage 2 of STAR reactor</w:t>
                      </w:r>
                      <w:bookmarkEnd w:id="328"/>
                    </w:p>
                  </w:txbxContent>
                </v:textbox>
              </v:shape>
            </w:pict>
          </mc:Fallback>
        </mc:AlternateContent>
      </w:r>
    </w:p>
    <w:p w14:paraId="7C3B89B4" w14:textId="77777777" w:rsidR="00653DB4" w:rsidRDefault="00653DB4">
      <w:pPr>
        <w:spacing w:line="200" w:lineRule="exact"/>
        <w:rPr>
          <w:sz w:val="20"/>
          <w:szCs w:val="20"/>
        </w:rPr>
      </w:pPr>
    </w:p>
    <w:p w14:paraId="131EC44A" w14:textId="77777777" w:rsidR="00653DB4" w:rsidRDefault="00653DB4">
      <w:pPr>
        <w:spacing w:line="200" w:lineRule="exact"/>
        <w:rPr>
          <w:sz w:val="20"/>
          <w:szCs w:val="20"/>
        </w:rPr>
      </w:pPr>
    </w:p>
    <w:p w14:paraId="1E5D1524" w14:textId="77777777" w:rsidR="00653DB4" w:rsidRDefault="00653DB4">
      <w:pPr>
        <w:spacing w:line="200" w:lineRule="exact"/>
        <w:rPr>
          <w:sz w:val="20"/>
          <w:szCs w:val="20"/>
        </w:rPr>
      </w:pPr>
    </w:p>
    <w:p w14:paraId="7400B9C7" w14:textId="77777777" w:rsidR="00653DB4" w:rsidRDefault="00653DB4">
      <w:pPr>
        <w:spacing w:line="200" w:lineRule="exact"/>
        <w:rPr>
          <w:sz w:val="20"/>
          <w:szCs w:val="20"/>
        </w:rPr>
      </w:pPr>
    </w:p>
    <w:p w14:paraId="5AE3EDDE" w14:textId="77777777" w:rsidR="00653DB4" w:rsidRDefault="00653DB4">
      <w:pPr>
        <w:spacing w:line="200" w:lineRule="exact"/>
        <w:rPr>
          <w:sz w:val="20"/>
          <w:szCs w:val="20"/>
        </w:rPr>
      </w:pPr>
    </w:p>
    <w:p w14:paraId="7529511C" w14:textId="77777777" w:rsidR="00653DB4" w:rsidRDefault="00653DB4">
      <w:pPr>
        <w:spacing w:line="200" w:lineRule="exact"/>
        <w:rPr>
          <w:sz w:val="20"/>
          <w:szCs w:val="20"/>
        </w:rPr>
      </w:pPr>
    </w:p>
    <w:p w14:paraId="4D199BDA" w14:textId="77777777" w:rsidR="00653DB4" w:rsidRDefault="00653DB4">
      <w:pPr>
        <w:spacing w:line="200" w:lineRule="exact"/>
        <w:rPr>
          <w:sz w:val="20"/>
          <w:szCs w:val="20"/>
        </w:rPr>
      </w:pPr>
    </w:p>
    <w:p w14:paraId="6A7CDD9F" w14:textId="77777777" w:rsidR="00653DB4" w:rsidRDefault="00653DB4">
      <w:pPr>
        <w:spacing w:line="200" w:lineRule="exact"/>
        <w:rPr>
          <w:sz w:val="20"/>
          <w:szCs w:val="20"/>
        </w:rPr>
      </w:pPr>
    </w:p>
    <w:p w14:paraId="534F1E63" w14:textId="77777777" w:rsidR="00653DB4" w:rsidRDefault="00653DB4">
      <w:pPr>
        <w:spacing w:line="200" w:lineRule="exact"/>
        <w:rPr>
          <w:sz w:val="20"/>
          <w:szCs w:val="20"/>
        </w:rPr>
      </w:pPr>
    </w:p>
    <w:p w14:paraId="1D4D9EF3" w14:textId="77777777" w:rsidR="00653DB4" w:rsidRDefault="00653DB4">
      <w:pPr>
        <w:spacing w:line="200" w:lineRule="exact"/>
        <w:rPr>
          <w:sz w:val="20"/>
          <w:szCs w:val="20"/>
        </w:rPr>
      </w:pPr>
    </w:p>
    <w:p w14:paraId="45D781BB" w14:textId="77777777" w:rsidR="00653DB4" w:rsidRDefault="00653DB4">
      <w:pPr>
        <w:spacing w:line="200" w:lineRule="exact"/>
        <w:rPr>
          <w:sz w:val="20"/>
          <w:szCs w:val="20"/>
        </w:rPr>
      </w:pPr>
    </w:p>
    <w:p w14:paraId="7798B846" w14:textId="77777777" w:rsidR="00653DB4" w:rsidRDefault="00653DB4">
      <w:pPr>
        <w:spacing w:line="200" w:lineRule="exact"/>
        <w:rPr>
          <w:sz w:val="20"/>
          <w:szCs w:val="20"/>
        </w:rPr>
      </w:pPr>
    </w:p>
    <w:p w14:paraId="38E2515D" w14:textId="77777777" w:rsidR="00653DB4" w:rsidRDefault="00653DB4">
      <w:pPr>
        <w:spacing w:line="200" w:lineRule="exact"/>
        <w:rPr>
          <w:sz w:val="20"/>
          <w:szCs w:val="20"/>
        </w:rPr>
      </w:pPr>
    </w:p>
    <w:p w14:paraId="5D58210B" w14:textId="77777777" w:rsidR="00653DB4" w:rsidRDefault="00653DB4">
      <w:pPr>
        <w:spacing w:line="200" w:lineRule="exact"/>
        <w:rPr>
          <w:sz w:val="20"/>
          <w:szCs w:val="20"/>
        </w:rPr>
      </w:pPr>
    </w:p>
    <w:p w14:paraId="18F88F0C" w14:textId="77777777" w:rsidR="00653DB4" w:rsidRDefault="00653DB4">
      <w:pPr>
        <w:spacing w:line="200" w:lineRule="exact"/>
        <w:rPr>
          <w:sz w:val="20"/>
          <w:szCs w:val="20"/>
        </w:rPr>
      </w:pPr>
    </w:p>
    <w:p w14:paraId="12946FFE" w14:textId="77777777" w:rsidR="00653DB4" w:rsidRDefault="00653DB4">
      <w:pPr>
        <w:spacing w:line="200" w:lineRule="exact"/>
        <w:rPr>
          <w:sz w:val="20"/>
          <w:szCs w:val="20"/>
        </w:rPr>
      </w:pPr>
    </w:p>
    <w:p w14:paraId="63991254" w14:textId="77777777" w:rsidR="00653DB4" w:rsidRDefault="00653DB4">
      <w:pPr>
        <w:spacing w:line="200" w:lineRule="exact"/>
        <w:rPr>
          <w:sz w:val="20"/>
          <w:szCs w:val="20"/>
        </w:rPr>
      </w:pPr>
    </w:p>
    <w:p w14:paraId="0260FD0E" w14:textId="77777777" w:rsidR="00653DB4" w:rsidRDefault="00653DB4">
      <w:pPr>
        <w:spacing w:line="200" w:lineRule="exact"/>
        <w:rPr>
          <w:sz w:val="20"/>
          <w:szCs w:val="20"/>
        </w:rPr>
      </w:pPr>
    </w:p>
    <w:p w14:paraId="5DD8C213" w14:textId="77777777" w:rsidR="00653DB4" w:rsidRDefault="00653DB4">
      <w:pPr>
        <w:spacing w:line="200" w:lineRule="exact"/>
        <w:rPr>
          <w:sz w:val="20"/>
          <w:szCs w:val="20"/>
        </w:rPr>
      </w:pPr>
    </w:p>
    <w:p w14:paraId="5F9A3163" w14:textId="77777777" w:rsidR="00653DB4" w:rsidRDefault="00653DB4">
      <w:pPr>
        <w:spacing w:line="200" w:lineRule="exact"/>
        <w:rPr>
          <w:sz w:val="20"/>
          <w:szCs w:val="20"/>
        </w:rPr>
      </w:pPr>
    </w:p>
    <w:p w14:paraId="396595AE" w14:textId="77777777" w:rsidR="00653DB4" w:rsidRDefault="00653DB4">
      <w:pPr>
        <w:spacing w:line="398" w:lineRule="exact"/>
        <w:rPr>
          <w:sz w:val="20"/>
          <w:szCs w:val="20"/>
        </w:rPr>
      </w:pPr>
    </w:p>
    <w:p w14:paraId="092C1193" w14:textId="77777777" w:rsidR="00653DB4" w:rsidRDefault="00653DB4">
      <w:pPr>
        <w:sectPr w:rsidR="00653DB4" w:rsidSect="003929F2">
          <w:pgSz w:w="11900" w:h="17006"/>
          <w:pgMar w:top="1440" w:right="1440" w:bottom="0" w:left="1440" w:header="0" w:footer="0" w:gutter="0"/>
          <w:cols w:space="720"/>
        </w:sectPr>
      </w:pPr>
    </w:p>
    <w:p w14:paraId="7AAAF450" w14:textId="77777777" w:rsidR="00653DB4" w:rsidRDefault="00653DB4">
      <w:pPr>
        <w:spacing w:line="200" w:lineRule="exact"/>
        <w:rPr>
          <w:sz w:val="20"/>
          <w:szCs w:val="20"/>
        </w:rPr>
      </w:pPr>
    </w:p>
    <w:p w14:paraId="0B6B9EF2" w14:textId="77777777" w:rsidR="00653DB4" w:rsidRDefault="00653DB4">
      <w:pPr>
        <w:sectPr w:rsidR="00653DB4" w:rsidSect="003929F2">
          <w:type w:val="continuous"/>
          <w:pgSz w:w="11900" w:h="17006"/>
          <w:pgMar w:top="1440" w:right="1440" w:bottom="0" w:left="1440" w:header="0" w:footer="0" w:gutter="0"/>
          <w:cols w:space="720"/>
        </w:sectPr>
      </w:pPr>
    </w:p>
    <w:p w14:paraId="3ABD6362" w14:textId="77777777" w:rsidR="00653DB4" w:rsidRDefault="00B25AB4" w:rsidP="00B22621">
      <w:pPr>
        <w:pStyle w:val="Heading1"/>
        <w:rPr>
          <w:sz w:val="20"/>
          <w:szCs w:val="20"/>
        </w:rPr>
      </w:pPr>
      <w:bookmarkStart w:id="329" w:name="page65"/>
      <w:bookmarkStart w:id="330" w:name="_Toc49196556"/>
      <w:bookmarkEnd w:id="329"/>
      <w:r>
        <w:lastRenderedPageBreak/>
        <w:t xml:space="preserve">: </w:t>
      </w:r>
      <w:r w:rsidR="00A33B95">
        <w:t>Conclusions</w:t>
      </w:r>
      <w:bookmarkEnd w:id="330"/>
    </w:p>
    <w:p w14:paraId="0E9A8CA8" w14:textId="77777777" w:rsidR="00192C5D" w:rsidRDefault="00192C5D" w:rsidP="00192C5D"/>
    <w:p w14:paraId="5A12CBA4" w14:textId="77777777" w:rsidR="00653DB4" w:rsidRDefault="00A33B95" w:rsidP="00192C5D">
      <w:r>
        <w:t xml:space="preserve">The mixing </w:t>
      </w:r>
      <w:r w:rsidR="00CB4D02">
        <w:t>profile</w:t>
      </w:r>
      <w:r>
        <w:t xml:space="preserve"> for a vertical bior</w:t>
      </w:r>
      <w:r w:rsidR="00516D2D">
        <w:t xml:space="preserve">eactor </w:t>
      </w:r>
      <w:proofErr w:type="gramStart"/>
      <w:r w:rsidR="00516D2D">
        <w:t>was found</w:t>
      </w:r>
      <w:proofErr w:type="gramEnd"/>
      <w:r w:rsidR="00516D2D">
        <w:t xml:space="preserve"> by performing </w:t>
      </w:r>
      <w:r>
        <w:t>tracer experiment</w:t>
      </w:r>
      <w:r w:rsidR="00192C5D">
        <w:t>s</w:t>
      </w:r>
      <w:r>
        <w:t xml:space="preserve">. </w:t>
      </w:r>
      <w:commentRangeStart w:id="331"/>
      <w:r>
        <w:t xml:space="preserve">A tracer solution of 50mL saturated NaCl </w:t>
      </w:r>
      <w:proofErr w:type="gramStart"/>
      <w:r>
        <w:t>was injected</w:t>
      </w:r>
      <w:proofErr w:type="gramEnd"/>
      <w:r>
        <w:t xml:space="preserve"> at the entrance of the reactor and the conductivity was measured at the exit of each stage.</w:t>
      </w:r>
      <w:commentRangeEnd w:id="331"/>
      <w:r w:rsidR="00A37D18">
        <w:rPr>
          <w:rStyle w:val="CommentReference"/>
        </w:rPr>
        <w:commentReference w:id="331"/>
      </w:r>
      <w:r>
        <w:t xml:space="preserv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space</w:t>
      </w:r>
      <w:r w:rsidR="00516D2D">
        <w:t>,</w:t>
      </w:r>
      <w:r>
        <w:t xml:space="preserve"> but 7.5% </w:t>
      </w:r>
      <w:proofErr w:type="gramStart"/>
      <w:r>
        <w:t>by-passing</w:t>
      </w:r>
      <w:proofErr w:type="gramEnd"/>
      <w:r>
        <w:t xml:space="preserve"> was found.</w:t>
      </w:r>
    </w:p>
    <w:p w14:paraId="1E1B3EC7" w14:textId="77777777" w:rsidR="00653DB4" w:rsidRDefault="00653DB4" w:rsidP="00192C5D"/>
    <w:p w14:paraId="164416DC" w14:textId="77777777"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xml:space="preserve">. The parameters for </w:t>
      </w:r>
      <w:proofErr w:type="gramStart"/>
      <w:r>
        <w:t>Hold-back</w:t>
      </w:r>
      <w:proofErr w:type="gramEnd"/>
      <w:r>
        <w:t xml:space="preserve">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14:paraId="4D2DC319" w14:textId="77777777" w:rsidR="00653DB4" w:rsidRDefault="00653DB4" w:rsidP="00192C5D">
      <w:pPr>
        <w:sectPr w:rsidR="00653DB4" w:rsidSect="003929F2">
          <w:pgSz w:w="11900" w:h="17006"/>
          <w:pgMar w:top="1440" w:right="1440" w:bottom="0" w:left="1440" w:header="0" w:footer="0" w:gutter="0"/>
          <w:cols w:space="720"/>
        </w:sectPr>
      </w:pPr>
    </w:p>
    <w:p w14:paraId="6FA2735D" w14:textId="77777777" w:rsidR="00653DB4" w:rsidRDefault="00653DB4" w:rsidP="00192C5D"/>
    <w:p w14:paraId="4630BC75" w14:textId="77777777" w:rsidR="009B6620" w:rsidRDefault="008F266D" w:rsidP="00192C5D">
      <w:r>
        <w:tab/>
        <w:t xml:space="preserve">Future work would entail </w:t>
      </w:r>
      <w:r w:rsidR="009B6620">
        <w:t>the following</w:t>
      </w:r>
      <w:r w:rsidR="0090532E">
        <w:t>:</w:t>
      </w:r>
    </w:p>
    <w:p w14:paraId="56BAB024" w14:textId="77777777" w:rsidR="00653DB4" w:rsidRDefault="009B6620" w:rsidP="009B6620">
      <w:pPr>
        <w:pStyle w:val="ListParagraph"/>
        <w:numPr>
          <w:ilvl w:val="0"/>
          <w:numId w:val="42"/>
        </w:numPr>
      </w:pPr>
      <w:r>
        <w:t>The</w:t>
      </w:r>
      <w:r w:rsidR="008F266D">
        <w:t xml:space="preserve"> union of the Residence Time Distribution (RTD) data wi</w:t>
      </w:r>
      <w:r w:rsidR="0090532E">
        <w:t>th a microbial reaction kinetics</w:t>
      </w:r>
      <w:r w:rsidR="008F266D">
        <w:t xml:space="preserve"> model, such as the ASM2D</w:t>
      </w:r>
    </w:p>
    <w:p w14:paraId="53043489" w14:textId="77777777" w:rsidR="009B6620" w:rsidRDefault="009B6620" w:rsidP="009B6620">
      <w:pPr>
        <w:pStyle w:val="ListParagraph"/>
        <w:numPr>
          <w:ilvl w:val="0"/>
          <w:numId w:val="42"/>
        </w:numPr>
      </w:pPr>
      <w:r>
        <w:t>Optimization of residence time by controlling internal recycle rate</w:t>
      </w:r>
    </w:p>
    <w:p w14:paraId="63605557" w14:textId="77777777" w:rsidR="009B6620" w:rsidRDefault="009B6620" w:rsidP="009B6620">
      <w:pPr>
        <w:pStyle w:val="ListParagraph"/>
        <w:numPr>
          <w:ilvl w:val="0"/>
          <w:numId w:val="42"/>
        </w:numPr>
      </w:pPr>
      <w:r>
        <w:t xml:space="preserve">Construction of a computerized fluid dynamic model </w:t>
      </w:r>
      <w:r w:rsidR="002E5D48">
        <w:t>to be verified by RTD data</w:t>
      </w:r>
      <w:r>
        <w:t xml:space="preserve"> </w:t>
      </w:r>
    </w:p>
    <w:p w14:paraId="01B6E830" w14:textId="77777777" w:rsidR="009B6620" w:rsidRDefault="009B6620" w:rsidP="009B6620">
      <w:pPr>
        <w:pStyle w:val="ListParagraph"/>
        <w:numPr>
          <w:ilvl w:val="0"/>
          <w:numId w:val="42"/>
        </w:numPr>
      </w:pPr>
      <w:r>
        <w:t>Expansion of unit capacity (demonstration scale)</w:t>
      </w:r>
    </w:p>
    <w:p w14:paraId="60F63D65" w14:textId="77777777" w:rsidR="00653DB4" w:rsidRDefault="00653DB4" w:rsidP="00192C5D"/>
    <w:p w14:paraId="619E423B" w14:textId="77777777" w:rsidR="00653DB4" w:rsidRDefault="00653DB4" w:rsidP="00192C5D"/>
    <w:p w14:paraId="0F5FA98D" w14:textId="77777777" w:rsidR="00653DB4" w:rsidRDefault="00653DB4" w:rsidP="00192C5D"/>
    <w:p w14:paraId="63F85113" w14:textId="77777777" w:rsidR="00653DB4" w:rsidRDefault="00653DB4" w:rsidP="00192C5D"/>
    <w:p w14:paraId="484B3159" w14:textId="77777777" w:rsidR="00653DB4" w:rsidRDefault="00653DB4" w:rsidP="00192C5D"/>
    <w:p w14:paraId="07B10F4F" w14:textId="77777777" w:rsidR="00653DB4" w:rsidRDefault="00653DB4" w:rsidP="00192C5D"/>
    <w:p w14:paraId="2EA4F35C" w14:textId="77777777" w:rsidR="00653DB4" w:rsidRDefault="00653DB4" w:rsidP="00192C5D"/>
    <w:p w14:paraId="0918E9F7" w14:textId="77777777" w:rsidR="00653DB4" w:rsidRDefault="00653DB4" w:rsidP="00192C5D"/>
    <w:p w14:paraId="1BD45E88" w14:textId="77777777" w:rsidR="00653DB4" w:rsidRDefault="00653DB4" w:rsidP="00192C5D"/>
    <w:p w14:paraId="3D3B4AEB" w14:textId="77777777" w:rsidR="00653DB4" w:rsidRDefault="00653DB4" w:rsidP="00192C5D"/>
    <w:p w14:paraId="26B5E619" w14:textId="77777777" w:rsidR="00653DB4" w:rsidRDefault="00653DB4" w:rsidP="00192C5D"/>
    <w:p w14:paraId="2B4926EC" w14:textId="77777777" w:rsidR="00653DB4" w:rsidRDefault="00653DB4">
      <w:pPr>
        <w:sectPr w:rsidR="00653DB4" w:rsidSect="003929F2">
          <w:type w:val="continuous"/>
          <w:pgSz w:w="11900" w:h="17006"/>
          <w:pgMar w:top="1440" w:right="1440" w:bottom="0" w:left="1440" w:header="0" w:footer="0" w:gutter="0"/>
          <w:cols w:space="720"/>
        </w:sectPr>
      </w:pPr>
    </w:p>
    <w:p w14:paraId="3066FD68" w14:textId="77777777" w:rsidR="00653DB4" w:rsidRDefault="00A33B95" w:rsidP="00B25AB4">
      <w:pPr>
        <w:pStyle w:val="Heading1"/>
        <w:numPr>
          <w:ilvl w:val="0"/>
          <w:numId w:val="0"/>
        </w:numPr>
      </w:pPr>
      <w:bookmarkStart w:id="332" w:name="page66"/>
      <w:bookmarkStart w:id="333" w:name="_Ref48419836"/>
      <w:bookmarkStart w:id="334" w:name="_Toc49196557"/>
      <w:bookmarkEnd w:id="332"/>
      <w:r>
        <w:lastRenderedPageBreak/>
        <w:t>Appendix</w:t>
      </w:r>
      <w:bookmarkEnd w:id="333"/>
      <w:bookmarkEnd w:id="334"/>
    </w:p>
    <w:p w14:paraId="7A14582B" w14:textId="77777777" w:rsidR="00653DB4" w:rsidRPr="005B1E19" w:rsidRDefault="00772D2B" w:rsidP="005B1E19">
      <w:pPr>
        <w:pStyle w:val="Appendix"/>
        <w:rPr>
          <w:rStyle w:val="IntenseReference"/>
        </w:rPr>
      </w:pPr>
      <w:bookmarkStart w:id="335" w:name="_Ref47807743"/>
      <w:bookmarkStart w:id="336" w:name="_Toc49196558"/>
      <w:bookmarkStart w:id="337" w:name="_Toc49196630"/>
      <w:r>
        <w:rPr>
          <w:rStyle w:val="IntenseReference"/>
        </w:rPr>
        <w:t xml:space="preserve">Appendix </w:t>
      </w:r>
      <w:r w:rsidR="00886A95">
        <w:rPr>
          <w:rStyle w:val="IntenseReference"/>
        </w:rPr>
        <w:t>1: Gamma F</w:t>
      </w:r>
      <w:r w:rsidR="003A5539" w:rsidRPr="005B1E19">
        <w:rPr>
          <w:rStyle w:val="IntenseReference"/>
        </w:rPr>
        <w:t>unction</w:t>
      </w:r>
      <w:bookmarkEnd w:id="335"/>
      <w:bookmarkEnd w:id="336"/>
      <w:bookmarkEnd w:id="337"/>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14:paraId="79875E35" w14:textId="77777777" w:rsidR="003A5539" w:rsidRPr="003A5539" w:rsidRDefault="003A5539" w:rsidP="003A5539"/>
    <w:p w14:paraId="5936095E" w14:textId="77777777" w:rsidR="003A5539" w:rsidRPr="003A5539" w:rsidRDefault="003A5539" w:rsidP="003A5539">
      <w:pPr>
        <w:sectPr w:rsidR="003A5539" w:rsidRPr="003A5539" w:rsidSect="003929F2">
          <w:pgSz w:w="11900" w:h="17006"/>
          <w:pgMar w:top="1440" w:right="1440" w:bottom="0" w:left="1440" w:header="0" w:footer="0" w:gutter="0"/>
          <w:cols w:space="720"/>
        </w:sectPr>
      </w:pPr>
    </w:p>
    <w:p w14:paraId="09124D91" w14:textId="77777777"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14:paraId="1E36752A" w14:textId="77777777" w:rsidR="003A5539" w:rsidRDefault="003A5539">
      <w:pPr>
        <w:spacing w:line="200" w:lineRule="exact"/>
        <w:rPr>
          <w:sz w:val="20"/>
          <w:szCs w:val="20"/>
        </w:rPr>
      </w:pPr>
    </w:p>
    <w:p w14:paraId="2A399CA8" w14:textId="77777777"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14:paraId="7F3BAF0C" w14:textId="77777777" w:rsidR="003A5539" w:rsidRDefault="003A5539" w:rsidP="003A5539">
      <w:pPr>
        <w:rPr>
          <w:sz w:val="20"/>
          <w:szCs w:val="20"/>
        </w:rPr>
      </w:pPr>
    </w:p>
    <w:p w14:paraId="2FB74D48" w14:textId="77777777" w:rsidR="003A5539" w:rsidRDefault="003A5539" w:rsidP="003A5539">
      <w:r>
        <w:t>Where the following conditions are also satisfied:</w:t>
      </w:r>
    </w:p>
    <w:p w14:paraId="261C889E" w14:textId="77777777" w:rsidR="00277678" w:rsidRDefault="00277678" w:rsidP="003A5539">
      <w:pPr>
        <w:rPr>
          <w:sz w:val="20"/>
          <w:szCs w:val="20"/>
        </w:rPr>
      </w:pPr>
    </w:p>
    <w:p w14:paraId="2FB1D77D" w14:textId="77777777"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14:paraId="54A491D4" w14:textId="77777777"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14:paraId="487B4D6E" w14:textId="77777777"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14:paraId="3D563F84" w14:textId="77777777" w:rsidR="003A5539" w:rsidRDefault="003A5539">
      <w:pPr>
        <w:spacing w:line="200" w:lineRule="exact"/>
        <w:rPr>
          <w:sz w:val="20"/>
          <w:szCs w:val="20"/>
        </w:rPr>
      </w:pPr>
    </w:p>
    <w:p w14:paraId="30CF7A87" w14:textId="77777777" w:rsidR="00653DB4" w:rsidRDefault="00653DB4" w:rsidP="003A5539"/>
    <w:p w14:paraId="229C6323" w14:textId="77777777" w:rsidR="00653DB4" w:rsidRDefault="00653DB4">
      <w:pPr>
        <w:spacing w:line="200" w:lineRule="exact"/>
        <w:rPr>
          <w:sz w:val="20"/>
          <w:szCs w:val="20"/>
        </w:rPr>
      </w:pPr>
    </w:p>
    <w:p w14:paraId="6494043D" w14:textId="77777777" w:rsidR="00653DB4" w:rsidRDefault="00653DB4">
      <w:pPr>
        <w:spacing w:line="200" w:lineRule="exact"/>
        <w:rPr>
          <w:sz w:val="20"/>
          <w:szCs w:val="20"/>
        </w:rPr>
      </w:pPr>
    </w:p>
    <w:p w14:paraId="1D737FCA" w14:textId="77777777" w:rsidR="00653DB4" w:rsidRDefault="00653DB4">
      <w:pPr>
        <w:spacing w:line="200" w:lineRule="exact"/>
        <w:rPr>
          <w:sz w:val="20"/>
          <w:szCs w:val="20"/>
        </w:rPr>
      </w:pPr>
    </w:p>
    <w:p w14:paraId="72FA23E0" w14:textId="77777777" w:rsidR="00653DB4" w:rsidRDefault="00653DB4">
      <w:pPr>
        <w:spacing w:line="200" w:lineRule="exact"/>
        <w:rPr>
          <w:sz w:val="20"/>
          <w:szCs w:val="20"/>
        </w:rPr>
      </w:pPr>
    </w:p>
    <w:p w14:paraId="013F2AC3" w14:textId="77777777" w:rsidR="00653DB4" w:rsidRDefault="00653DB4">
      <w:pPr>
        <w:spacing w:line="200" w:lineRule="exact"/>
        <w:rPr>
          <w:sz w:val="20"/>
          <w:szCs w:val="20"/>
        </w:rPr>
      </w:pPr>
    </w:p>
    <w:p w14:paraId="6F581AFB" w14:textId="77777777" w:rsidR="00653DB4" w:rsidRDefault="00653DB4">
      <w:pPr>
        <w:spacing w:line="200" w:lineRule="exact"/>
        <w:rPr>
          <w:sz w:val="20"/>
          <w:szCs w:val="20"/>
        </w:rPr>
      </w:pPr>
    </w:p>
    <w:p w14:paraId="22100C78" w14:textId="77777777" w:rsidR="00653DB4" w:rsidRDefault="00653DB4">
      <w:pPr>
        <w:spacing w:line="200" w:lineRule="exact"/>
        <w:rPr>
          <w:sz w:val="20"/>
          <w:szCs w:val="20"/>
        </w:rPr>
      </w:pPr>
    </w:p>
    <w:p w14:paraId="5CBB0B38" w14:textId="77777777" w:rsidR="00653DB4" w:rsidRDefault="00653DB4">
      <w:pPr>
        <w:spacing w:line="200" w:lineRule="exact"/>
        <w:rPr>
          <w:sz w:val="20"/>
          <w:szCs w:val="20"/>
        </w:rPr>
      </w:pPr>
    </w:p>
    <w:p w14:paraId="0EAA42F5" w14:textId="77777777" w:rsidR="00653DB4" w:rsidRDefault="00653DB4">
      <w:pPr>
        <w:spacing w:line="200" w:lineRule="exact"/>
        <w:rPr>
          <w:sz w:val="20"/>
          <w:szCs w:val="20"/>
        </w:rPr>
      </w:pPr>
    </w:p>
    <w:p w14:paraId="34D75BCA" w14:textId="77777777" w:rsidR="00653DB4" w:rsidRDefault="00653DB4">
      <w:pPr>
        <w:spacing w:line="200" w:lineRule="exact"/>
        <w:rPr>
          <w:sz w:val="20"/>
          <w:szCs w:val="20"/>
        </w:rPr>
      </w:pPr>
    </w:p>
    <w:p w14:paraId="44E9235B" w14:textId="77777777" w:rsidR="00653DB4" w:rsidRDefault="00653DB4">
      <w:pPr>
        <w:spacing w:line="200" w:lineRule="exact"/>
        <w:rPr>
          <w:sz w:val="20"/>
          <w:szCs w:val="20"/>
        </w:rPr>
      </w:pPr>
    </w:p>
    <w:p w14:paraId="3EFE4522" w14:textId="77777777" w:rsidR="00653DB4" w:rsidRDefault="00653DB4">
      <w:pPr>
        <w:spacing w:line="200" w:lineRule="exact"/>
        <w:rPr>
          <w:sz w:val="20"/>
          <w:szCs w:val="20"/>
        </w:rPr>
      </w:pPr>
    </w:p>
    <w:p w14:paraId="3BAEF27B" w14:textId="77777777" w:rsidR="00653DB4" w:rsidRDefault="00653DB4">
      <w:pPr>
        <w:spacing w:line="200" w:lineRule="exact"/>
        <w:rPr>
          <w:sz w:val="20"/>
          <w:szCs w:val="20"/>
        </w:rPr>
      </w:pPr>
    </w:p>
    <w:p w14:paraId="41993D50" w14:textId="77777777" w:rsidR="00653DB4" w:rsidRDefault="00653DB4">
      <w:pPr>
        <w:spacing w:line="200" w:lineRule="exact"/>
        <w:rPr>
          <w:sz w:val="20"/>
          <w:szCs w:val="20"/>
        </w:rPr>
      </w:pPr>
    </w:p>
    <w:p w14:paraId="2ED1FDBB" w14:textId="77777777" w:rsidR="00653DB4" w:rsidRDefault="00653DB4">
      <w:pPr>
        <w:spacing w:line="200" w:lineRule="exact"/>
        <w:rPr>
          <w:sz w:val="20"/>
          <w:szCs w:val="20"/>
        </w:rPr>
      </w:pPr>
    </w:p>
    <w:p w14:paraId="48FFB657" w14:textId="77777777" w:rsidR="00653DB4" w:rsidRDefault="00653DB4">
      <w:pPr>
        <w:spacing w:line="200" w:lineRule="exact"/>
        <w:rPr>
          <w:sz w:val="20"/>
          <w:szCs w:val="20"/>
        </w:rPr>
      </w:pPr>
    </w:p>
    <w:p w14:paraId="1503056B" w14:textId="77777777" w:rsidR="00653DB4" w:rsidRDefault="00653DB4">
      <w:pPr>
        <w:spacing w:line="200" w:lineRule="exact"/>
        <w:rPr>
          <w:sz w:val="20"/>
          <w:szCs w:val="20"/>
        </w:rPr>
      </w:pPr>
    </w:p>
    <w:p w14:paraId="2FF39D3C" w14:textId="77777777" w:rsidR="00653DB4" w:rsidRDefault="00653DB4">
      <w:pPr>
        <w:spacing w:line="200" w:lineRule="exact"/>
        <w:rPr>
          <w:sz w:val="20"/>
          <w:szCs w:val="20"/>
        </w:rPr>
      </w:pPr>
    </w:p>
    <w:p w14:paraId="2FE3C597" w14:textId="77777777" w:rsidR="00653DB4" w:rsidRDefault="00653DB4">
      <w:pPr>
        <w:spacing w:line="200" w:lineRule="exact"/>
        <w:rPr>
          <w:sz w:val="20"/>
          <w:szCs w:val="20"/>
        </w:rPr>
      </w:pPr>
    </w:p>
    <w:p w14:paraId="501FED93" w14:textId="77777777" w:rsidR="00653DB4" w:rsidRDefault="00653DB4">
      <w:pPr>
        <w:spacing w:line="200" w:lineRule="exact"/>
        <w:rPr>
          <w:sz w:val="20"/>
          <w:szCs w:val="20"/>
        </w:rPr>
      </w:pPr>
    </w:p>
    <w:p w14:paraId="73E9F152" w14:textId="77777777" w:rsidR="00653DB4" w:rsidRDefault="00653DB4">
      <w:pPr>
        <w:spacing w:line="200" w:lineRule="exact"/>
        <w:rPr>
          <w:sz w:val="20"/>
          <w:szCs w:val="20"/>
        </w:rPr>
      </w:pPr>
    </w:p>
    <w:p w14:paraId="70DBDD95" w14:textId="77777777" w:rsidR="00653DB4" w:rsidRDefault="00653DB4">
      <w:pPr>
        <w:spacing w:line="200" w:lineRule="exact"/>
        <w:rPr>
          <w:sz w:val="20"/>
          <w:szCs w:val="20"/>
        </w:rPr>
      </w:pPr>
    </w:p>
    <w:p w14:paraId="3DD094A4" w14:textId="77777777" w:rsidR="00653DB4" w:rsidRDefault="00653DB4">
      <w:pPr>
        <w:spacing w:line="200" w:lineRule="exact"/>
        <w:rPr>
          <w:sz w:val="20"/>
          <w:szCs w:val="20"/>
        </w:rPr>
      </w:pPr>
    </w:p>
    <w:p w14:paraId="05E326A2" w14:textId="77777777" w:rsidR="00653DB4" w:rsidRDefault="00653DB4">
      <w:pPr>
        <w:spacing w:line="200" w:lineRule="exact"/>
        <w:rPr>
          <w:sz w:val="20"/>
          <w:szCs w:val="20"/>
        </w:rPr>
      </w:pPr>
    </w:p>
    <w:p w14:paraId="764DBA2A" w14:textId="77777777" w:rsidR="00653DB4" w:rsidRDefault="00653DB4">
      <w:pPr>
        <w:spacing w:line="200" w:lineRule="exact"/>
        <w:rPr>
          <w:sz w:val="20"/>
          <w:szCs w:val="20"/>
        </w:rPr>
      </w:pPr>
    </w:p>
    <w:p w14:paraId="1EEBC8A2" w14:textId="77777777" w:rsidR="00653DB4" w:rsidRDefault="00653DB4">
      <w:pPr>
        <w:spacing w:line="200" w:lineRule="exact"/>
        <w:rPr>
          <w:sz w:val="20"/>
          <w:szCs w:val="20"/>
        </w:rPr>
      </w:pPr>
    </w:p>
    <w:p w14:paraId="567CAD91" w14:textId="77777777" w:rsidR="00653DB4" w:rsidRDefault="00653DB4">
      <w:pPr>
        <w:spacing w:line="200" w:lineRule="exact"/>
        <w:rPr>
          <w:sz w:val="20"/>
          <w:szCs w:val="20"/>
        </w:rPr>
      </w:pPr>
    </w:p>
    <w:p w14:paraId="081B6ECB" w14:textId="77777777" w:rsidR="00653DB4" w:rsidRDefault="00653DB4">
      <w:pPr>
        <w:spacing w:line="200" w:lineRule="exact"/>
        <w:rPr>
          <w:sz w:val="20"/>
          <w:szCs w:val="20"/>
        </w:rPr>
      </w:pPr>
    </w:p>
    <w:p w14:paraId="1F76106E" w14:textId="77777777" w:rsidR="00653DB4" w:rsidRDefault="00653DB4">
      <w:pPr>
        <w:spacing w:line="200" w:lineRule="exact"/>
        <w:rPr>
          <w:sz w:val="20"/>
          <w:szCs w:val="20"/>
        </w:rPr>
      </w:pPr>
    </w:p>
    <w:p w14:paraId="0F6105A9" w14:textId="77777777" w:rsidR="00653DB4" w:rsidRDefault="00653DB4">
      <w:pPr>
        <w:spacing w:line="200" w:lineRule="exact"/>
        <w:rPr>
          <w:sz w:val="20"/>
          <w:szCs w:val="20"/>
        </w:rPr>
      </w:pPr>
    </w:p>
    <w:p w14:paraId="1822D2A1" w14:textId="77777777" w:rsidR="00653DB4" w:rsidRDefault="00653DB4">
      <w:pPr>
        <w:spacing w:line="200" w:lineRule="exact"/>
        <w:rPr>
          <w:sz w:val="20"/>
          <w:szCs w:val="20"/>
        </w:rPr>
      </w:pPr>
    </w:p>
    <w:p w14:paraId="0AF720BD" w14:textId="77777777" w:rsidR="00653DB4" w:rsidRDefault="00653DB4">
      <w:pPr>
        <w:spacing w:line="200" w:lineRule="exact"/>
        <w:rPr>
          <w:sz w:val="20"/>
          <w:szCs w:val="20"/>
        </w:rPr>
      </w:pPr>
    </w:p>
    <w:p w14:paraId="45AFB99E" w14:textId="77777777" w:rsidR="00653DB4" w:rsidRDefault="00653DB4">
      <w:pPr>
        <w:spacing w:line="200" w:lineRule="exact"/>
        <w:rPr>
          <w:sz w:val="20"/>
          <w:szCs w:val="20"/>
        </w:rPr>
      </w:pPr>
    </w:p>
    <w:p w14:paraId="0170BCC4" w14:textId="77777777" w:rsidR="00653DB4" w:rsidRDefault="00653DB4">
      <w:pPr>
        <w:spacing w:line="200" w:lineRule="exact"/>
        <w:rPr>
          <w:sz w:val="20"/>
          <w:szCs w:val="20"/>
        </w:rPr>
      </w:pPr>
    </w:p>
    <w:p w14:paraId="5D0660ED" w14:textId="77777777" w:rsidR="00653DB4" w:rsidRDefault="00653DB4">
      <w:pPr>
        <w:spacing w:line="200" w:lineRule="exact"/>
        <w:rPr>
          <w:sz w:val="20"/>
          <w:szCs w:val="20"/>
        </w:rPr>
      </w:pPr>
    </w:p>
    <w:p w14:paraId="58C14701" w14:textId="77777777" w:rsidR="00653DB4" w:rsidRDefault="00653DB4">
      <w:pPr>
        <w:spacing w:line="200" w:lineRule="exact"/>
        <w:rPr>
          <w:sz w:val="20"/>
          <w:szCs w:val="20"/>
        </w:rPr>
      </w:pPr>
    </w:p>
    <w:p w14:paraId="09CDCDAE" w14:textId="77777777" w:rsidR="00653DB4" w:rsidRDefault="00653DB4">
      <w:pPr>
        <w:spacing w:line="200" w:lineRule="exact"/>
        <w:rPr>
          <w:sz w:val="20"/>
          <w:szCs w:val="20"/>
        </w:rPr>
      </w:pPr>
    </w:p>
    <w:p w14:paraId="3758374C" w14:textId="77777777" w:rsidR="00653DB4" w:rsidRDefault="00653DB4">
      <w:pPr>
        <w:spacing w:line="200" w:lineRule="exact"/>
        <w:rPr>
          <w:sz w:val="20"/>
          <w:szCs w:val="20"/>
        </w:rPr>
      </w:pPr>
    </w:p>
    <w:p w14:paraId="4E4E2318" w14:textId="77777777" w:rsidR="00653DB4" w:rsidRDefault="00653DB4">
      <w:pPr>
        <w:spacing w:line="200" w:lineRule="exact"/>
        <w:rPr>
          <w:sz w:val="20"/>
          <w:szCs w:val="20"/>
        </w:rPr>
      </w:pPr>
    </w:p>
    <w:p w14:paraId="26A52A4F" w14:textId="77777777" w:rsidR="00653DB4" w:rsidRDefault="00E54B25" w:rsidP="0081077A">
      <w:pPr>
        <w:pStyle w:val="Appendix"/>
      </w:pPr>
      <w:bookmarkStart w:id="338" w:name="_Ref48419744"/>
      <w:bookmarkStart w:id="339" w:name="_Toc49196559"/>
      <w:bookmarkStart w:id="340" w:name="_Toc49196631"/>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38"/>
      <w:bookmarkEnd w:id="339"/>
      <w:bookmarkEnd w:id="340"/>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14:paraId="2954E354" w14:textId="77777777" w:rsidR="00653DB4" w:rsidRDefault="0081077A" w:rsidP="0081077A">
      <w:r>
        <w:t>For the ordinary differential equation such as this:</w:t>
      </w:r>
    </w:p>
    <w:p w14:paraId="38A1E40F" w14:textId="77777777" w:rsidR="0081077A" w:rsidRDefault="0081077A" w:rsidP="0081077A"/>
    <w:p w14:paraId="35B6E56C" w14:textId="77777777" w:rsidR="0081077A" w:rsidRDefault="00A37D18"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14:paraId="448C2F22" w14:textId="77777777" w:rsidR="0081077A" w:rsidRDefault="0081077A" w:rsidP="0081077A"/>
    <w:p w14:paraId="50F90F74" w14:textId="77777777" w:rsidR="0081077A" w:rsidRDefault="0081077A" w:rsidP="0081077A">
      <w:r>
        <w:t xml:space="preserve">Find the function </w:t>
      </w:r>
      <m:oMath>
        <m:r>
          <w:rPr>
            <w:rFonts w:ascii="Cambria Math" w:hAnsi="Cambria Math"/>
          </w:rPr>
          <m:t>v (x)</m:t>
        </m:r>
      </m:oMath>
      <w:r>
        <w:t xml:space="preserve"> such that this is true:</w:t>
      </w:r>
    </w:p>
    <w:p w14:paraId="7DD2C8C0" w14:textId="77777777" w:rsidR="0081077A" w:rsidRDefault="0081077A" w:rsidP="0081077A"/>
    <w:p w14:paraId="1A6C785F" w14:textId="77777777"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14:paraId="4E52897C" w14:textId="77777777" w:rsidR="0081077A" w:rsidRDefault="0081077A" w:rsidP="0081077A"/>
    <w:p w14:paraId="4F7143FF" w14:textId="77777777" w:rsidR="0081077A" w:rsidRDefault="00A37D18"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14:paraId="474A6155" w14:textId="77777777" w:rsidR="0081077A" w:rsidRDefault="0081077A" w:rsidP="0081077A"/>
    <w:p w14:paraId="0B84CF9A" w14:textId="77777777"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14:paraId="011CF2A2" w14:textId="77777777"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14:paraId="4E94E05B" w14:textId="77777777" w:rsidR="00E54B25" w:rsidRDefault="00E54B25" w:rsidP="0081077A"/>
    <w:p w14:paraId="406FE30B" w14:textId="77777777" w:rsidR="00E54B25" w:rsidRDefault="00516D2D" w:rsidP="0081077A">
      <w:r>
        <w:t>The</w:t>
      </w:r>
      <w:r w:rsidR="00E54B25">
        <w:t>n integrating both sides:</w:t>
      </w:r>
    </w:p>
    <w:p w14:paraId="1F65F617" w14:textId="77777777" w:rsidR="00E54B25" w:rsidRDefault="00E54B25" w:rsidP="0081077A"/>
    <w:p w14:paraId="259E82B6" w14:textId="77777777"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14:paraId="4D0935FD" w14:textId="77777777" w:rsidR="00E54B25" w:rsidRPr="00E54B25" w:rsidRDefault="00E54B25" w:rsidP="0081077A"/>
    <w:p w14:paraId="75691BC0" w14:textId="77777777" w:rsidR="0081077A" w:rsidRDefault="0081077A" w:rsidP="0081077A"/>
    <w:p w14:paraId="5C5A83B8" w14:textId="77777777" w:rsidR="00653DB4" w:rsidRDefault="00653DB4" w:rsidP="0081077A"/>
    <w:p w14:paraId="177C0423" w14:textId="77777777" w:rsidR="00653DB4" w:rsidRDefault="00653DB4" w:rsidP="0081077A"/>
    <w:p w14:paraId="0BB76179" w14:textId="77777777" w:rsidR="00653DB4" w:rsidRDefault="00653DB4" w:rsidP="0081077A"/>
    <w:p w14:paraId="15231FA0" w14:textId="77777777" w:rsidR="00653DB4" w:rsidRDefault="00653DB4" w:rsidP="0081077A"/>
    <w:p w14:paraId="7F80E73B" w14:textId="77777777" w:rsidR="00653DB4" w:rsidRDefault="00653DB4" w:rsidP="0081077A"/>
    <w:p w14:paraId="0F33C5C9" w14:textId="77777777" w:rsidR="00653DB4" w:rsidRDefault="00653DB4" w:rsidP="0081077A"/>
    <w:p w14:paraId="50377387" w14:textId="77777777" w:rsidR="00653DB4" w:rsidRDefault="00653DB4">
      <w:pPr>
        <w:spacing w:line="200" w:lineRule="exact"/>
        <w:rPr>
          <w:sz w:val="20"/>
          <w:szCs w:val="20"/>
        </w:rPr>
      </w:pPr>
    </w:p>
    <w:p w14:paraId="7A57F521" w14:textId="77777777" w:rsidR="00653DB4" w:rsidRDefault="00653DB4">
      <w:pPr>
        <w:spacing w:line="200" w:lineRule="exact"/>
        <w:rPr>
          <w:sz w:val="20"/>
          <w:szCs w:val="20"/>
        </w:rPr>
      </w:pPr>
    </w:p>
    <w:p w14:paraId="1B63F331" w14:textId="77777777" w:rsidR="00653DB4" w:rsidRDefault="00653DB4">
      <w:pPr>
        <w:spacing w:line="200" w:lineRule="exact"/>
        <w:rPr>
          <w:sz w:val="20"/>
          <w:szCs w:val="20"/>
        </w:rPr>
      </w:pPr>
    </w:p>
    <w:p w14:paraId="6475708C" w14:textId="77777777" w:rsidR="00653DB4" w:rsidRDefault="00653DB4">
      <w:pPr>
        <w:spacing w:line="200" w:lineRule="exact"/>
        <w:rPr>
          <w:sz w:val="20"/>
          <w:szCs w:val="20"/>
        </w:rPr>
      </w:pPr>
    </w:p>
    <w:p w14:paraId="086B8B39" w14:textId="77777777" w:rsidR="00653DB4" w:rsidRDefault="00653DB4">
      <w:pPr>
        <w:spacing w:line="200" w:lineRule="exact"/>
        <w:rPr>
          <w:sz w:val="20"/>
          <w:szCs w:val="20"/>
        </w:rPr>
      </w:pPr>
    </w:p>
    <w:p w14:paraId="20C8AD73" w14:textId="77777777" w:rsidR="00653DB4" w:rsidRDefault="00653DB4">
      <w:pPr>
        <w:spacing w:line="200" w:lineRule="exact"/>
        <w:rPr>
          <w:sz w:val="20"/>
          <w:szCs w:val="20"/>
        </w:rPr>
      </w:pPr>
    </w:p>
    <w:p w14:paraId="4DB2E0E7" w14:textId="77777777" w:rsidR="00653DB4" w:rsidRDefault="00653DB4">
      <w:pPr>
        <w:spacing w:line="200" w:lineRule="exact"/>
        <w:rPr>
          <w:sz w:val="20"/>
          <w:szCs w:val="20"/>
        </w:rPr>
      </w:pPr>
    </w:p>
    <w:p w14:paraId="626AECBC" w14:textId="77777777" w:rsidR="00642A04" w:rsidRDefault="00772D2B" w:rsidP="00642A04">
      <w:pPr>
        <w:pStyle w:val="Appendix"/>
        <w:rPr>
          <w:rStyle w:val="IntenseReference"/>
          <w:sz w:val="48"/>
          <w:szCs w:val="32"/>
        </w:rPr>
      </w:pPr>
      <w:bookmarkStart w:id="341" w:name="_Ref48675342"/>
      <w:bookmarkStart w:id="342" w:name="_Toc49196560"/>
      <w:bookmarkStart w:id="343" w:name="_Toc49196632"/>
      <w:r>
        <w:rPr>
          <w:rStyle w:val="IntenseReference"/>
        </w:rPr>
        <w:lastRenderedPageBreak/>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41"/>
      <w:bookmarkEnd w:id="342"/>
      <w:bookmarkEnd w:id="343"/>
    </w:p>
    <w:p w14:paraId="3B08DAF0" w14:textId="77777777" w:rsidR="0077134F" w:rsidRDefault="0077134F" w:rsidP="00642A04">
      <w:r>
        <w:rPr>
          <w:noProof/>
        </w:rPr>
        <w:drawing>
          <wp:anchor distT="0" distB="0" distL="114300" distR="114300" simplePos="0" relativeHeight="252005888" behindDoc="0" locked="0" layoutInCell="1" allowOverlap="1" wp14:anchorId="71E1FCC2" wp14:editId="05AA87C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13">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766536">
        <w:instrText xml:space="preserve"> ADDIN ZOTERO_ITEM CSL_CITATION {"citationID":"y3iaGheC","properties":{"formattedCitation":"[86]","plainCitation":"[8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766536" w:rsidRPr="00766536">
        <w:rPr>
          <w:rFonts w:ascii="Calibri" w:hAnsi="Calibri" w:cs="Calibri"/>
        </w:rPr>
        <w:t>[86]</w:t>
      </w:r>
      <w:r w:rsidR="00642A04">
        <w:fldChar w:fldCharType="end"/>
      </w:r>
      <w:r w:rsidR="00642A04">
        <w:t xml:space="preserve">. </w:t>
      </w:r>
    </w:p>
    <w:p w14:paraId="5DC3FF94" w14:textId="77777777" w:rsidR="0077134F" w:rsidRDefault="0077134F" w:rsidP="00642A04">
      <w:r>
        <w:rPr>
          <w:noProof/>
        </w:rPr>
        <w:lastRenderedPageBreak/>
        <w:drawing>
          <wp:inline distT="0" distB="0" distL="0" distR="0" wp14:anchorId="7A26B287" wp14:editId="399BE6D2">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4">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14:paraId="4330BB2A" w14:textId="77777777" w:rsidR="00642A04" w:rsidRDefault="00642A04" w:rsidP="00642A04"/>
    <w:p w14:paraId="3F891166" w14:textId="77777777" w:rsidR="00642A04" w:rsidRDefault="00642A04" w:rsidP="00642A04">
      <w:pPr>
        <w:keepNext/>
      </w:pPr>
    </w:p>
    <w:p w14:paraId="086D596A" w14:textId="77777777" w:rsidR="00B22621" w:rsidRDefault="00B22621" w:rsidP="00642A04">
      <w:r>
        <w:br w:type="page"/>
      </w:r>
    </w:p>
    <w:p w14:paraId="660BE570" w14:textId="77777777" w:rsidR="0077134F" w:rsidRPr="0077134F" w:rsidRDefault="00772D2B" w:rsidP="0077134F">
      <w:pPr>
        <w:pStyle w:val="Appendix"/>
        <w:rPr>
          <w:rStyle w:val="IntenseReference"/>
          <w:sz w:val="48"/>
          <w:szCs w:val="32"/>
        </w:rPr>
      </w:pPr>
      <w:bookmarkStart w:id="344" w:name="_Ref48683224"/>
      <w:bookmarkStart w:id="345" w:name="_Toc49196561"/>
      <w:bookmarkStart w:id="346" w:name="_Toc49196633"/>
      <w:r>
        <w:rPr>
          <w:rStyle w:val="IntenseReference"/>
        </w:rPr>
        <w:lastRenderedPageBreak/>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44"/>
      <w:bookmarkEnd w:id="345"/>
      <w:bookmarkEnd w:id="346"/>
    </w:p>
    <w:p w14:paraId="716DE0C9" w14:textId="77777777" w:rsidR="0077134F" w:rsidRDefault="0077134F">
      <w:pPr>
        <w:spacing w:line="240" w:lineRule="auto"/>
      </w:pPr>
    </w:p>
    <w:p w14:paraId="1F557CD4" w14:textId="77777777"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5" w:history="1">
        <w:r w:rsidRPr="004760B0">
          <w:rPr>
            <w:rStyle w:val="Hyperlink"/>
            <w:noProof w:val="0"/>
          </w:rPr>
          <w:t>https://github.com/mark-edney/Thesis-Matlab/tree/master/Experiment</w:t>
        </w:r>
      </w:hyperlink>
      <w:r>
        <w:t>.</w:t>
      </w:r>
    </w:p>
    <w:p w14:paraId="2DA28398" w14:textId="77777777"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14:paraId="26227FA1" w14:textId="77777777"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4E9F28FF" w14:textId="77777777" w:rsidR="0077134F" w:rsidRPr="00F053F5" w:rsidRDefault="0077134F" w:rsidP="00F053F5">
            <w:pPr>
              <w:rPr>
                <w:caps w:val="0"/>
              </w:rPr>
            </w:pPr>
            <w:r w:rsidRPr="00F053F5">
              <w:rPr>
                <w:caps w:val="0"/>
              </w:rPr>
              <w:t>Run name</w:t>
            </w:r>
          </w:p>
        </w:tc>
        <w:tc>
          <w:tcPr>
            <w:tcW w:w="0" w:type="auto"/>
          </w:tcPr>
          <w:p w14:paraId="4AF4A31D" w14:textId="77777777"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14:paraId="24D556B3" w14:textId="77777777"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4871324" w14:textId="77777777" w:rsidR="0077134F" w:rsidRPr="00F053F5" w:rsidRDefault="0077134F" w:rsidP="00F053F5">
            <w:pPr>
              <w:rPr>
                <w:caps w:val="0"/>
              </w:rPr>
            </w:pPr>
            <w:r w:rsidRPr="00F053F5">
              <w:rPr>
                <w:caps w:val="0"/>
              </w:rPr>
              <w:t xml:space="preserve">Trial 1 – 7 </w:t>
            </w:r>
          </w:p>
        </w:tc>
        <w:tc>
          <w:tcPr>
            <w:tcW w:w="0" w:type="auto"/>
          </w:tcPr>
          <w:p w14:paraId="1CF602C7" w14:textId="77777777"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14:paraId="64C0407E" w14:textId="77777777"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6BD2AB" w14:textId="77777777"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14:paraId="6E7DA217" w14:textId="77777777"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14:paraId="2129D588" w14:textId="77777777"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771098" w14:textId="77777777" w:rsidR="0077134F" w:rsidRPr="00F053F5" w:rsidRDefault="00A62F98" w:rsidP="00F053F5">
            <w:pPr>
              <w:rPr>
                <w:caps w:val="0"/>
              </w:rPr>
            </w:pPr>
            <w:r w:rsidRPr="00F053F5">
              <w:rPr>
                <w:caps w:val="0"/>
              </w:rPr>
              <w:t>Trial 9-11</w:t>
            </w:r>
          </w:p>
        </w:tc>
        <w:tc>
          <w:tcPr>
            <w:tcW w:w="0" w:type="auto"/>
          </w:tcPr>
          <w:p w14:paraId="78C4637E" w14:textId="77777777"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14:paraId="121FC90D" w14:textId="77777777"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CF18684" w14:textId="77777777" w:rsidR="0077134F" w:rsidRPr="00F053F5" w:rsidRDefault="00A62F98" w:rsidP="00F053F5">
            <w:pPr>
              <w:rPr>
                <w:caps w:val="0"/>
              </w:rPr>
            </w:pPr>
            <w:r w:rsidRPr="00F053F5">
              <w:rPr>
                <w:caps w:val="0"/>
              </w:rPr>
              <w:t>Trial 11 &amp; 13</w:t>
            </w:r>
          </w:p>
        </w:tc>
        <w:tc>
          <w:tcPr>
            <w:tcW w:w="0" w:type="auto"/>
          </w:tcPr>
          <w:p w14:paraId="38C25410" w14:textId="77777777"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14:paraId="6870A607" w14:textId="77777777" w:rsidR="0077134F" w:rsidRDefault="0077134F" w:rsidP="0077134F"/>
    <w:p w14:paraId="449E3E1F" w14:textId="77777777"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14:paraId="05C21477" w14:textId="77777777"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14:paraId="361FD0B9" w14:textId="77777777"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14:paraId="0197CD9C" w14:textId="77777777" w:rsidR="00F053F5" w:rsidRPr="00F053F5" w:rsidRDefault="00F053F5" w:rsidP="00F053F5">
            <w:pPr>
              <w:rPr>
                <w:caps w:val="0"/>
              </w:rPr>
            </w:pPr>
            <w:r w:rsidRPr="00F053F5">
              <w:rPr>
                <w:caps w:val="0"/>
              </w:rPr>
              <w:t>Time (s)</w:t>
            </w:r>
          </w:p>
        </w:tc>
        <w:tc>
          <w:tcPr>
            <w:tcW w:w="1227" w:type="dxa"/>
            <w:noWrap/>
            <w:hideMark/>
          </w:tcPr>
          <w:p w14:paraId="37B78BE0"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14:paraId="177DDEAE"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14:paraId="52D47108"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14:paraId="3B01261C" w14:textId="77777777"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14:paraId="62E01697"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9706CB" w14:textId="77777777" w:rsidR="00F053F5" w:rsidRPr="00F053F5" w:rsidRDefault="00F053F5" w:rsidP="00F053F5">
            <w:pPr>
              <w:rPr>
                <w:caps w:val="0"/>
              </w:rPr>
            </w:pPr>
            <w:r w:rsidRPr="00F053F5">
              <w:rPr>
                <w:caps w:val="0"/>
              </w:rPr>
              <w:t>0</w:t>
            </w:r>
          </w:p>
        </w:tc>
        <w:tc>
          <w:tcPr>
            <w:tcW w:w="1227" w:type="dxa"/>
            <w:noWrap/>
            <w:hideMark/>
          </w:tcPr>
          <w:p w14:paraId="25ECA5CA"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14:paraId="02A0FC9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14:paraId="75070E42"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14:paraId="2ABAFF47"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14:paraId="0D87435F"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CF89DA" w14:textId="77777777" w:rsidR="00F053F5" w:rsidRPr="00F053F5" w:rsidRDefault="00F053F5" w:rsidP="00F053F5">
            <w:pPr>
              <w:rPr>
                <w:caps w:val="0"/>
              </w:rPr>
            </w:pPr>
            <w:r w:rsidRPr="00F053F5">
              <w:rPr>
                <w:caps w:val="0"/>
              </w:rPr>
              <w:t>3000.156</w:t>
            </w:r>
          </w:p>
        </w:tc>
        <w:tc>
          <w:tcPr>
            <w:tcW w:w="1227" w:type="dxa"/>
            <w:noWrap/>
            <w:hideMark/>
          </w:tcPr>
          <w:p w14:paraId="39E858B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14:paraId="21A0739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14:paraId="237F6583"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14:paraId="69661D8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14:paraId="02D858BC"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305500" w14:textId="77777777" w:rsidR="00F053F5" w:rsidRPr="00F053F5" w:rsidRDefault="00F053F5" w:rsidP="00F053F5">
            <w:pPr>
              <w:rPr>
                <w:caps w:val="0"/>
              </w:rPr>
            </w:pPr>
            <w:r w:rsidRPr="00F053F5">
              <w:rPr>
                <w:caps w:val="0"/>
              </w:rPr>
              <w:t>6000.28</w:t>
            </w:r>
          </w:p>
        </w:tc>
        <w:tc>
          <w:tcPr>
            <w:tcW w:w="1227" w:type="dxa"/>
            <w:noWrap/>
            <w:hideMark/>
          </w:tcPr>
          <w:p w14:paraId="6E39B165"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14:paraId="36576C1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14:paraId="52D9DC75"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14:paraId="0AEB604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14:paraId="28916192"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D0E3D6" w14:textId="77777777" w:rsidR="00F053F5" w:rsidRPr="00F053F5" w:rsidRDefault="00F053F5" w:rsidP="00F053F5">
            <w:pPr>
              <w:rPr>
                <w:caps w:val="0"/>
              </w:rPr>
            </w:pPr>
            <w:r w:rsidRPr="00F053F5">
              <w:rPr>
                <w:caps w:val="0"/>
              </w:rPr>
              <w:t>9000.391</w:t>
            </w:r>
          </w:p>
        </w:tc>
        <w:tc>
          <w:tcPr>
            <w:tcW w:w="1227" w:type="dxa"/>
            <w:noWrap/>
            <w:hideMark/>
          </w:tcPr>
          <w:p w14:paraId="28C163C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14:paraId="1E1DD4B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14:paraId="79770B6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14:paraId="66FD903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14:paraId="222CFF5C"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C58F999" w14:textId="77777777" w:rsidR="00F053F5" w:rsidRPr="00F053F5" w:rsidRDefault="00F053F5" w:rsidP="00F053F5">
            <w:pPr>
              <w:rPr>
                <w:caps w:val="0"/>
              </w:rPr>
            </w:pPr>
            <w:r w:rsidRPr="00F053F5">
              <w:rPr>
                <w:caps w:val="0"/>
              </w:rPr>
              <w:t>12000.53</w:t>
            </w:r>
          </w:p>
        </w:tc>
        <w:tc>
          <w:tcPr>
            <w:tcW w:w="1227" w:type="dxa"/>
            <w:noWrap/>
            <w:hideMark/>
          </w:tcPr>
          <w:p w14:paraId="2C6C6170"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14:paraId="54E2CD1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14:paraId="1BE2EF8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14:paraId="6C0BF7C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14:paraId="4040AA75"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4D284A" w14:textId="77777777" w:rsidR="00F053F5" w:rsidRPr="00F053F5" w:rsidRDefault="00F053F5" w:rsidP="00F053F5">
            <w:pPr>
              <w:rPr>
                <w:caps w:val="0"/>
              </w:rPr>
            </w:pPr>
            <w:r w:rsidRPr="00F053F5">
              <w:rPr>
                <w:caps w:val="0"/>
              </w:rPr>
              <w:t>15000.67</w:t>
            </w:r>
          </w:p>
        </w:tc>
        <w:tc>
          <w:tcPr>
            <w:tcW w:w="1227" w:type="dxa"/>
            <w:noWrap/>
            <w:hideMark/>
          </w:tcPr>
          <w:p w14:paraId="320F7DBE"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14:paraId="1757BA3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14:paraId="1B8FA1CE"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14:paraId="703F1CC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14:paraId="42EEA4D5"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D81729" w14:textId="77777777" w:rsidR="00F053F5" w:rsidRPr="00F053F5" w:rsidRDefault="00F053F5" w:rsidP="00F053F5">
            <w:pPr>
              <w:rPr>
                <w:caps w:val="0"/>
              </w:rPr>
            </w:pPr>
            <w:r w:rsidRPr="00F053F5">
              <w:rPr>
                <w:caps w:val="0"/>
              </w:rPr>
              <w:t>18000.71</w:t>
            </w:r>
          </w:p>
        </w:tc>
        <w:tc>
          <w:tcPr>
            <w:tcW w:w="1227" w:type="dxa"/>
            <w:noWrap/>
            <w:hideMark/>
          </w:tcPr>
          <w:p w14:paraId="7BFD2C66"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14:paraId="3A9D4136"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14:paraId="3DDB8DB5"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14:paraId="2AD8317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14:paraId="535E1A07"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3649DB" w14:textId="77777777" w:rsidR="00F053F5" w:rsidRPr="00F053F5" w:rsidRDefault="00F053F5" w:rsidP="00F053F5">
            <w:pPr>
              <w:rPr>
                <w:caps w:val="0"/>
              </w:rPr>
            </w:pPr>
            <w:r w:rsidRPr="00F053F5">
              <w:rPr>
                <w:caps w:val="0"/>
              </w:rPr>
              <w:t>21000.9</w:t>
            </w:r>
          </w:p>
        </w:tc>
        <w:tc>
          <w:tcPr>
            <w:tcW w:w="1227" w:type="dxa"/>
            <w:noWrap/>
            <w:hideMark/>
          </w:tcPr>
          <w:p w14:paraId="35BC4587"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14:paraId="12C42642"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14:paraId="09FC8021"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14:paraId="36CC36C6"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14:paraId="5DE40267"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C195F0D" w14:textId="77777777" w:rsidR="00F053F5" w:rsidRPr="00F053F5" w:rsidRDefault="00F053F5" w:rsidP="00F053F5">
            <w:pPr>
              <w:rPr>
                <w:caps w:val="0"/>
              </w:rPr>
            </w:pPr>
            <w:r w:rsidRPr="00F053F5">
              <w:rPr>
                <w:caps w:val="0"/>
              </w:rPr>
              <w:t>24000.94</w:t>
            </w:r>
          </w:p>
        </w:tc>
        <w:tc>
          <w:tcPr>
            <w:tcW w:w="1227" w:type="dxa"/>
            <w:noWrap/>
            <w:hideMark/>
          </w:tcPr>
          <w:p w14:paraId="54604DC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14:paraId="0D941C17"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14:paraId="06066790"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14:paraId="3EBFC48C"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14:paraId="645944C0"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3D1791" w14:textId="77777777" w:rsidR="00F053F5" w:rsidRPr="00F053F5" w:rsidRDefault="00F053F5" w:rsidP="00F053F5">
            <w:pPr>
              <w:rPr>
                <w:caps w:val="0"/>
              </w:rPr>
            </w:pPr>
            <w:r w:rsidRPr="00F053F5">
              <w:rPr>
                <w:caps w:val="0"/>
              </w:rPr>
              <w:t>27001.04</w:t>
            </w:r>
          </w:p>
        </w:tc>
        <w:tc>
          <w:tcPr>
            <w:tcW w:w="1227" w:type="dxa"/>
            <w:noWrap/>
            <w:hideMark/>
          </w:tcPr>
          <w:p w14:paraId="35BDC99A"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14:paraId="4CEBEE1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14:paraId="1218C2D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14:paraId="5AF7829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14:paraId="48C6E6DF"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AF638C" w14:textId="77777777" w:rsidR="00F053F5" w:rsidRPr="00F053F5" w:rsidRDefault="00F053F5" w:rsidP="00F053F5">
            <w:pPr>
              <w:rPr>
                <w:caps w:val="0"/>
              </w:rPr>
            </w:pPr>
            <w:r w:rsidRPr="00F053F5">
              <w:rPr>
                <w:caps w:val="0"/>
              </w:rPr>
              <w:t>30001.16</w:t>
            </w:r>
          </w:p>
        </w:tc>
        <w:tc>
          <w:tcPr>
            <w:tcW w:w="1227" w:type="dxa"/>
            <w:noWrap/>
            <w:hideMark/>
          </w:tcPr>
          <w:p w14:paraId="168ADDFC"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14:paraId="6872C42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14:paraId="15DB90BE"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14:paraId="234C7F9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14:paraId="1F2495E8"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93C2E5" w14:textId="77777777" w:rsidR="00F053F5" w:rsidRPr="00F053F5" w:rsidRDefault="00F053F5" w:rsidP="00F053F5">
            <w:pPr>
              <w:rPr>
                <w:caps w:val="0"/>
              </w:rPr>
            </w:pPr>
            <w:r w:rsidRPr="00F053F5">
              <w:rPr>
                <w:caps w:val="0"/>
              </w:rPr>
              <w:t>33001.35</w:t>
            </w:r>
          </w:p>
        </w:tc>
        <w:tc>
          <w:tcPr>
            <w:tcW w:w="1227" w:type="dxa"/>
            <w:noWrap/>
            <w:hideMark/>
          </w:tcPr>
          <w:p w14:paraId="6CA8826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14:paraId="179FF15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14:paraId="6DF9EEA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14:paraId="2845F715"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14:paraId="6EB472BD"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979E60" w14:textId="77777777" w:rsidR="00F053F5" w:rsidRPr="00F053F5" w:rsidRDefault="00F053F5" w:rsidP="00F053F5">
            <w:pPr>
              <w:rPr>
                <w:caps w:val="0"/>
              </w:rPr>
            </w:pPr>
            <w:r w:rsidRPr="00F053F5">
              <w:rPr>
                <w:caps w:val="0"/>
              </w:rPr>
              <w:t>36001.44</w:t>
            </w:r>
          </w:p>
        </w:tc>
        <w:tc>
          <w:tcPr>
            <w:tcW w:w="1227" w:type="dxa"/>
            <w:noWrap/>
            <w:hideMark/>
          </w:tcPr>
          <w:p w14:paraId="28A3B27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14:paraId="2B01BCFF"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14:paraId="7CBC4698"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14:paraId="5DED2BC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14:paraId="7469CF19"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A29E85" w14:textId="77777777" w:rsidR="00F053F5" w:rsidRPr="00F053F5" w:rsidRDefault="00F053F5" w:rsidP="00F053F5">
            <w:pPr>
              <w:rPr>
                <w:caps w:val="0"/>
              </w:rPr>
            </w:pPr>
            <w:r w:rsidRPr="00F053F5">
              <w:rPr>
                <w:caps w:val="0"/>
              </w:rPr>
              <w:t>39001.54</w:t>
            </w:r>
          </w:p>
        </w:tc>
        <w:tc>
          <w:tcPr>
            <w:tcW w:w="1227" w:type="dxa"/>
            <w:noWrap/>
            <w:hideMark/>
          </w:tcPr>
          <w:p w14:paraId="48A8107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14:paraId="728D396A"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14:paraId="2EE0859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14:paraId="7671522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14:paraId="7B710719"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3AFAFB" w14:textId="77777777" w:rsidR="00F053F5" w:rsidRPr="00F053F5" w:rsidRDefault="00F053F5" w:rsidP="00F053F5">
            <w:pPr>
              <w:rPr>
                <w:caps w:val="0"/>
              </w:rPr>
            </w:pPr>
            <w:r w:rsidRPr="00F053F5">
              <w:rPr>
                <w:caps w:val="0"/>
              </w:rPr>
              <w:t>42001.64</w:t>
            </w:r>
          </w:p>
        </w:tc>
        <w:tc>
          <w:tcPr>
            <w:tcW w:w="1227" w:type="dxa"/>
            <w:noWrap/>
            <w:hideMark/>
          </w:tcPr>
          <w:p w14:paraId="63BB1D4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14:paraId="1C5E886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14:paraId="71A2C06F"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14:paraId="0BBD624E"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14:paraId="50739373"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A2A5633" w14:textId="77777777" w:rsidR="00F053F5" w:rsidRPr="00F053F5" w:rsidRDefault="00F053F5" w:rsidP="00F053F5">
            <w:pPr>
              <w:rPr>
                <w:caps w:val="0"/>
              </w:rPr>
            </w:pPr>
            <w:r w:rsidRPr="00F053F5">
              <w:rPr>
                <w:caps w:val="0"/>
              </w:rPr>
              <w:t>45001.76</w:t>
            </w:r>
          </w:p>
        </w:tc>
        <w:tc>
          <w:tcPr>
            <w:tcW w:w="1227" w:type="dxa"/>
            <w:noWrap/>
            <w:hideMark/>
          </w:tcPr>
          <w:p w14:paraId="0539AFC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14:paraId="1119498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14:paraId="12275B0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14:paraId="0ADCB76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14:paraId="2288AE90"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CEC77BE" w14:textId="77777777" w:rsidR="00F053F5" w:rsidRPr="00F053F5" w:rsidRDefault="00F053F5" w:rsidP="00F053F5">
            <w:pPr>
              <w:rPr>
                <w:caps w:val="0"/>
              </w:rPr>
            </w:pPr>
            <w:r w:rsidRPr="00F053F5">
              <w:rPr>
                <w:caps w:val="0"/>
              </w:rPr>
              <w:lastRenderedPageBreak/>
              <w:t>48001.96</w:t>
            </w:r>
          </w:p>
        </w:tc>
        <w:tc>
          <w:tcPr>
            <w:tcW w:w="1227" w:type="dxa"/>
            <w:noWrap/>
            <w:hideMark/>
          </w:tcPr>
          <w:p w14:paraId="16BAB37B"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14:paraId="1384281D"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14:paraId="50039D60"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14:paraId="35B95899"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14:paraId="7C949709"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09DA100" w14:textId="77777777" w:rsidR="00F053F5" w:rsidRPr="00F053F5" w:rsidRDefault="00F053F5" w:rsidP="00F053F5">
            <w:pPr>
              <w:rPr>
                <w:caps w:val="0"/>
              </w:rPr>
            </w:pPr>
            <w:r w:rsidRPr="00F053F5">
              <w:rPr>
                <w:caps w:val="0"/>
              </w:rPr>
              <w:t>51002.01</w:t>
            </w:r>
          </w:p>
        </w:tc>
        <w:tc>
          <w:tcPr>
            <w:tcW w:w="1227" w:type="dxa"/>
            <w:noWrap/>
            <w:hideMark/>
          </w:tcPr>
          <w:p w14:paraId="6A368345"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14:paraId="4856DB16"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14:paraId="471FBFD8"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14:paraId="280FAE0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14:paraId="19E1523D"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733991" w14:textId="77777777" w:rsidR="00F053F5" w:rsidRPr="00F053F5" w:rsidRDefault="00F053F5" w:rsidP="00F053F5">
            <w:pPr>
              <w:rPr>
                <w:caps w:val="0"/>
              </w:rPr>
            </w:pPr>
            <w:r w:rsidRPr="00F053F5">
              <w:rPr>
                <w:caps w:val="0"/>
              </w:rPr>
              <w:t>54002.14</w:t>
            </w:r>
          </w:p>
        </w:tc>
        <w:tc>
          <w:tcPr>
            <w:tcW w:w="1227" w:type="dxa"/>
            <w:noWrap/>
            <w:hideMark/>
          </w:tcPr>
          <w:p w14:paraId="3E744EE9"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14:paraId="0F04156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14:paraId="2AB5618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14:paraId="0B6AC3AC"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14:paraId="0F63334E"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41C9CD6" w14:textId="77777777" w:rsidR="00F053F5" w:rsidRPr="00F053F5" w:rsidRDefault="00F053F5" w:rsidP="00F053F5">
            <w:pPr>
              <w:rPr>
                <w:caps w:val="0"/>
              </w:rPr>
            </w:pPr>
            <w:r w:rsidRPr="00F053F5">
              <w:rPr>
                <w:caps w:val="0"/>
              </w:rPr>
              <w:t>57002.3</w:t>
            </w:r>
          </w:p>
        </w:tc>
        <w:tc>
          <w:tcPr>
            <w:tcW w:w="1227" w:type="dxa"/>
            <w:noWrap/>
            <w:hideMark/>
          </w:tcPr>
          <w:p w14:paraId="08B9C42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14:paraId="59A75400"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14:paraId="034E6E8D"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14:paraId="72F3D5EF"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14:paraId="1313E730"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B3FD18" w14:textId="77777777" w:rsidR="00F053F5" w:rsidRPr="00F053F5" w:rsidRDefault="00F053F5" w:rsidP="00F053F5">
            <w:pPr>
              <w:rPr>
                <w:caps w:val="0"/>
              </w:rPr>
            </w:pPr>
            <w:r w:rsidRPr="00F053F5">
              <w:rPr>
                <w:caps w:val="0"/>
              </w:rPr>
              <w:t>60002.43</w:t>
            </w:r>
          </w:p>
        </w:tc>
        <w:tc>
          <w:tcPr>
            <w:tcW w:w="1227" w:type="dxa"/>
            <w:noWrap/>
            <w:hideMark/>
          </w:tcPr>
          <w:p w14:paraId="73015FAD"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14:paraId="16C067A9"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14:paraId="6E5582F4"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14:paraId="618DAC32"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14:paraId="1BDB6DFB"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98DAED" w14:textId="77777777" w:rsidR="00F053F5" w:rsidRPr="00F053F5" w:rsidRDefault="00F053F5" w:rsidP="00F053F5">
            <w:pPr>
              <w:rPr>
                <w:caps w:val="0"/>
              </w:rPr>
            </w:pPr>
            <w:r w:rsidRPr="00F053F5">
              <w:rPr>
                <w:caps w:val="0"/>
              </w:rPr>
              <w:t>63002.55</w:t>
            </w:r>
          </w:p>
        </w:tc>
        <w:tc>
          <w:tcPr>
            <w:tcW w:w="1227" w:type="dxa"/>
            <w:noWrap/>
            <w:hideMark/>
          </w:tcPr>
          <w:p w14:paraId="6C13A2AB"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14:paraId="48545B9A"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14:paraId="674B08E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14:paraId="44A227BE"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14:paraId="4D27C215" w14:textId="77777777"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16F460" w14:textId="77777777" w:rsidR="00F053F5" w:rsidRPr="00F053F5" w:rsidRDefault="00F053F5" w:rsidP="00F053F5">
            <w:pPr>
              <w:rPr>
                <w:caps w:val="0"/>
              </w:rPr>
            </w:pPr>
            <w:r w:rsidRPr="00F053F5">
              <w:rPr>
                <w:caps w:val="0"/>
              </w:rPr>
              <w:t>66002.71</w:t>
            </w:r>
          </w:p>
        </w:tc>
        <w:tc>
          <w:tcPr>
            <w:tcW w:w="1227" w:type="dxa"/>
            <w:noWrap/>
            <w:hideMark/>
          </w:tcPr>
          <w:p w14:paraId="27A9D793"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14:paraId="39BFEDEE"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14:paraId="1317A0E6"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14:paraId="0C845E71" w14:textId="77777777"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14:paraId="4D5D73CC" w14:textId="77777777"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4D7FD7" w14:textId="77777777" w:rsidR="00F053F5" w:rsidRPr="00F053F5" w:rsidRDefault="00F053F5" w:rsidP="00F053F5">
            <w:pPr>
              <w:rPr>
                <w:caps w:val="0"/>
              </w:rPr>
            </w:pPr>
            <w:r w:rsidRPr="00F053F5">
              <w:rPr>
                <w:caps w:val="0"/>
              </w:rPr>
              <w:t>69002.74</w:t>
            </w:r>
          </w:p>
        </w:tc>
        <w:tc>
          <w:tcPr>
            <w:tcW w:w="1227" w:type="dxa"/>
            <w:noWrap/>
            <w:hideMark/>
          </w:tcPr>
          <w:p w14:paraId="7D2E1745"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14:paraId="6C3FACCC"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14:paraId="61D4FC54"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14:paraId="42E103D9" w14:textId="77777777"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14:paraId="15303C64" w14:textId="77777777" w:rsidR="00F053F5" w:rsidRDefault="00F053F5" w:rsidP="00A62F98"/>
    <w:p w14:paraId="768995A7" w14:textId="77777777" w:rsidR="00E84BB2" w:rsidRDefault="00E84BB2">
      <w:pPr>
        <w:spacing w:line="240" w:lineRule="auto"/>
      </w:pPr>
      <w:r>
        <w:br w:type="page"/>
      </w:r>
    </w:p>
    <w:p w14:paraId="173F12E5" w14:textId="77777777" w:rsidR="00E84BB2" w:rsidRPr="00814329" w:rsidRDefault="00772D2B" w:rsidP="00E84BB2">
      <w:pPr>
        <w:pStyle w:val="Appendix"/>
        <w:rPr>
          <w:rStyle w:val="IntenseReference"/>
          <w:sz w:val="48"/>
          <w:szCs w:val="32"/>
        </w:rPr>
      </w:pPr>
      <w:bookmarkStart w:id="347" w:name="_Ref49002013"/>
      <w:bookmarkStart w:id="348" w:name="_Toc49196562"/>
      <w:bookmarkStart w:id="349" w:name="_Toc49196634"/>
      <w:r>
        <w:rPr>
          <w:rStyle w:val="IntenseReference"/>
        </w:rPr>
        <w:lastRenderedPageBreak/>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47"/>
      <w:bookmarkEnd w:id="348"/>
      <w:bookmarkEnd w:id="349"/>
    </w:p>
    <w:p w14:paraId="69C48BF8" w14:textId="77777777"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14:paraId="343A8C73" w14:textId="77777777"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14:anchorId="2CF2D0D8" wp14:editId="7A42BE0A">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6">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14:paraId="452AEC12" w14:textId="77777777" w:rsidR="00814329" w:rsidRDefault="00814329" w:rsidP="0077134F"/>
    <w:p w14:paraId="1AAF55A5" w14:textId="77777777" w:rsidR="00814329" w:rsidRDefault="00814329" w:rsidP="0077134F">
      <w:r>
        <w:t xml:space="preserve">The model </w:t>
      </w:r>
      <w:proofErr w:type="gramStart"/>
      <w:r>
        <w:t>was created</w:t>
      </w:r>
      <w:proofErr w:type="gramEnd"/>
      <w:r>
        <w:t xml:space="preserve">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14:paraId="2C6B753F" w14:textId="77777777"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53754C05" w14:textId="77777777"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14:paraId="55F234AE" w14:textId="77777777"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14:paraId="47DBE162" w14:textId="77777777"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14:paraId="59625533" w14:textId="77777777"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14:paraId="1B5497B6"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7DC50F"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14:paraId="40FD9BC1"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14:paraId="5C4D03A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14:paraId="1191A431"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14:paraId="0898080F"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4CE588"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14:paraId="7C0E3FA9"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14:paraId="49AD2B82"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14:paraId="136AF079"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14:paraId="3C83A67E"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79E078"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14:paraId="1DA53E3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14:paraId="675005DD"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14:paraId="03FDD93D"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14:paraId="1F130D95"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97057E"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14:paraId="39BA84D2"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14:paraId="43864228"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14:paraId="10A4D885"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14:paraId="22D95031"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FCC780"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14:paraId="547E4015"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14:paraId="0A6D4385"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14:paraId="1CC3E949"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14:paraId="34CAE419"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623E6"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14:paraId="68FBD597"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14:paraId="203DF40C"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14:paraId="03C8434F"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14:paraId="3BB5A904"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9D67F9"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14:paraId="3FAAB3F1"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14:paraId="12C6016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51300ED4"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6E21EC88"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321DBAA"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14:paraId="04F4E11A"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14:paraId="416C5BD7"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750C2630"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157F7AA3"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7C093B"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14:paraId="7F7ADE97"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14:paraId="27BA55F8"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3280E289"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55FE9A1B"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6908306"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14:paraId="00FF65C9"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14:paraId="60F07302"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03790D44"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6064896D"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36AE4B0"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14:paraId="56D3F679"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14:paraId="1CA36530"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436DA520"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3F5B2B74"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F8FB69"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14:paraId="69D19254"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14:paraId="27E7A0A5"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7C0AA4A4"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23797794"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9ECEFE"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14:paraId="1277B58D"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14:paraId="157C9C72"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688A7A0F"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14:paraId="775D7D2A" w14:textId="77777777"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D3259"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14:paraId="77B1420B"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14:paraId="663F854C"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14:paraId="2DE9A4A1" w14:textId="77777777"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14:paraId="6468DF65" w14:textId="77777777"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97BBCD" w14:textId="77777777"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14:paraId="500C97F0"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14:paraId="0E2DC4AE"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14:paraId="0CDF0FAC" w14:textId="77777777"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14:paraId="264F2273" w14:textId="77777777" w:rsidR="004F5B16" w:rsidRPr="004F5B16" w:rsidRDefault="00772D2B" w:rsidP="004F5B16">
      <w:pPr>
        <w:pStyle w:val="Appendix"/>
        <w:rPr>
          <w:rStyle w:val="IntenseReference"/>
          <w:sz w:val="48"/>
          <w:szCs w:val="32"/>
        </w:rPr>
      </w:pPr>
      <w:bookmarkStart w:id="350" w:name="_Ref49003794"/>
      <w:bookmarkStart w:id="351" w:name="_Toc49196563"/>
      <w:bookmarkStart w:id="352" w:name="_Toc49196635"/>
      <w:r>
        <w:rPr>
          <w:rStyle w:val="IntenseReference"/>
        </w:rPr>
        <w:lastRenderedPageBreak/>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50"/>
      <w:bookmarkEnd w:id="351"/>
      <w:bookmarkEnd w:id="352"/>
    </w:p>
    <w:p w14:paraId="44E959D0" w14:textId="77777777"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14:paraId="472757B4" w14:textId="77777777"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14:paraId="4B5C77BF" w14:textId="77777777" w:rsidR="004F5B16" w:rsidRDefault="004F5B16" w:rsidP="004F5B16">
      <w:pPr>
        <w:rPr>
          <w:rStyle w:val="IntenseReference"/>
          <w:szCs w:val="24"/>
        </w:rPr>
      </w:pPr>
    </w:p>
    <w:p w14:paraId="356AAEAF" w14:textId="77777777" w:rsidR="004F5B16" w:rsidRPr="004F5B16" w:rsidRDefault="00A37D18"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14:paraId="58BC3050" w14:textId="77777777" w:rsidR="004F5B16" w:rsidRDefault="004F5B16" w:rsidP="004F5B16"/>
    <w:p w14:paraId="46964481" w14:textId="77777777" w:rsidR="004F5B16" w:rsidRDefault="004F5B16" w:rsidP="004F5B16">
      <w:pPr>
        <w:rPr>
          <w:rStyle w:val="IntenseReference"/>
          <w:szCs w:val="24"/>
        </w:rPr>
      </w:pPr>
      <w:r>
        <w:t>Simpson’s rule:</w:t>
      </w:r>
    </w:p>
    <w:p w14:paraId="0DCEE1BB" w14:textId="77777777" w:rsidR="004F5B16" w:rsidRDefault="004F5B16" w:rsidP="004F5B16">
      <w:pPr>
        <w:rPr>
          <w:rStyle w:val="IntenseReference"/>
          <w:szCs w:val="24"/>
        </w:rPr>
      </w:pPr>
    </w:p>
    <w:p w14:paraId="54B686BE" w14:textId="77777777" w:rsidR="004F5B16" w:rsidRPr="004F5B16" w:rsidRDefault="00A37D18"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14:paraId="795C0F9F" w14:textId="77777777" w:rsidR="004F5B16" w:rsidRPr="004F5B16" w:rsidRDefault="004F5B16" w:rsidP="004F5B16"/>
    <w:p w14:paraId="5BD0367A" w14:textId="77777777"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14:paraId="5DC6DFED" w14:textId="77777777" w:rsidR="004F5B16" w:rsidRDefault="004F5B16" w:rsidP="0077134F"/>
    <w:p w14:paraId="31897FBC" w14:textId="77777777" w:rsidR="004F5B16" w:rsidRDefault="004F5B16" w:rsidP="004F5B16">
      <w:pPr>
        <w:rPr>
          <w:rStyle w:val="IntenseReference"/>
          <w:szCs w:val="24"/>
        </w:rPr>
      </w:pPr>
      <w:r>
        <w:t>Simpson’s 3/8 rule:</w:t>
      </w:r>
    </w:p>
    <w:p w14:paraId="02F613B6" w14:textId="77777777" w:rsidR="004F5B16" w:rsidRDefault="004F5B16" w:rsidP="004F5B16">
      <w:pPr>
        <w:rPr>
          <w:rStyle w:val="IntenseReference"/>
          <w:szCs w:val="24"/>
        </w:rPr>
      </w:pPr>
    </w:p>
    <w:p w14:paraId="355EDA60" w14:textId="77777777" w:rsidR="004F5B16" w:rsidRPr="004F5B16" w:rsidRDefault="00A37D18"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14:paraId="12EC63A1" w14:textId="77777777" w:rsidR="004F5B16" w:rsidRPr="004F5B16" w:rsidRDefault="004F5B16" w:rsidP="004F5B16"/>
    <w:p w14:paraId="11B6DE4C" w14:textId="77777777"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14:paraId="2F7AD60A" w14:textId="77777777" w:rsidR="004F5B16" w:rsidRPr="004F5B16" w:rsidRDefault="004F5B16" w:rsidP="0077134F"/>
    <w:p w14:paraId="1671FB9A" w14:textId="77777777"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14:paraId="2DCDFEBD" w14:textId="77777777" w:rsidR="00653DB4" w:rsidRDefault="00B25AB4" w:rsidP="00B25AB4">
      <w:pPr>
        <w:pStyle w:val="Heading1"/>
        <w:numPr>
          <w:ilvl w:val="0"/>
          <w:numId w:val="0"/>
        </w:numPr>
      </w:pPr>
      <w:bookmarkStart w:id="353" w:name="_Toc49196564"/>
      <w:r>
        <w:lastRenderedPageBreak/>
        <w:t>Bibliography</w:t>
      </w:r>
      <w:bookmarkEnd w:id="353"/>
    </w:p>
    <w:p w14:paraId="52B2708D" w14:textId="77777777" w:rsidR="0003282D" w:rsidRDefault="00B25AB4" w:rsidP="0003282D">
      <w:pPr>
        <w:pStyle w:val="Bibliography"/>
      </w:pPr>
      <w:r>
        <w:fldChar w:fldCharType="begin"/>
      </w:r>
      <w:r>
        <w:instrText xml:space="preserve"> ADDIN ZOTERO_BIBL {"uncited":[],"omitted":[],"custom":[]} CSL_BIBLIOGRAPHY </w:instrText>
      </w:r>
      <w:r>
        <w:fldChar w:fldCharType="separate"/>
      </w:r>
      <w:r w:rsidR="0003282D">
        <w:t>[1]</w:t>
      </w:r>
      <w:r w:rsidR="0003282D">
        <w:tab/>
        <w:t xml:space="preserve">W. K. Dodds </w:t>
      </w:r>
      <w:r w:rsidR="0003282D">
        <w:rPr>
          <w:i/>
          <w:iCs/>
        </w:rPr>
        <w:t>et al.</w:t>
      </w:r>
      <w:r w:rsidR="0003282D">
        <w:t xml:space="preserve">, “Eutrophication of U.S. Freshwaters: Analysis of Potential Economic Damages,” </w:t>
      </w:r>
      <w:r w:rsidR="0003282D">
        <w:rPr>
          <w:i/>
          <w:iCs/>
        </w:rPr>
        <w:t>Environ. Sci. Technol.</w:t>
      </w:r>
      <w:r w:rsidR="0003282D">
        <w:t>, vol. 43, no. 1, pp. 12–19, Jan. 2009, doi: 10.1021/es801217q.</w:t>
      </w:r>
    </w:p>
    <w:p w14:paraId="2294AD89" w14:textId="77777777" w:rsidR="0003282D" w:rsidRDefault="0003282D" w:rsidP="0003282D">
      <w:pPr>
        <w:pStyle w:val="Bibliography"/>
      </w:pPr>
      <w:r>
        <w:t>[2]</w:t>
      </w:r>
      <w:r>
        <w:tab/>
        <w:t xml:space="preserve">D. W. Schindler, “Eutrophication and Recovery in Experimental Lakes: Implications for Lake Management,” </w:t>
      </w:r>
      <w:r>
        <w:rPr>
          <w:i/>
          <w:iCs/>
        </w:rPr>
        <w:t>Science</w:t>
      </w:r>
      <w:r>
        <w:t>, vol. 184, no. 4139, pp. 897–899, May 1974, doi: 10.1126/science.184.4139.897.</w:t>
      </w:r>
    </w:p>
    <w:p w14:paraId="3CD23238" w14:textId="77777777" w:rsidR="0003282D" w:rsidRDefault="0003282D" w:rsidP="0003282D">
      <w:pPr>
        <w:pStyle w:val="Bibliography"/>
      </w:pPr>
      <w:r>
        <w:t>[3]</w:t>
      </w:r>
      <w:r>
        <w:tab/>
        <w:t>J. Oleszkiewicz, “OPTIONS FOR IMPROVED NUTRIENT REMOVAL AND RECOVERY,” p. 9, 2015.</w:t>
      </w:r>
    </w:p>
    <w:p w14:paraId="66DD52D3" w14:textId="77777777" w:rsidR="0003282D" w:rsidRDefault="0003282D" w:rsidP="0003282D">
      <w:pPr>
        <w:pStyle w:val="Bibliography"/>
      </w:pPr>
      <w:r>
        <w:t>[4]</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14:paraId="53BF699A" w14:textId="77777777" w:rsidR="0003282D" w:rsidRDefault="0003282D" w:rsidP="0003282D">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14:paraId="714329EF" w14:textId="77777777" w:rsidR="0003282D" w:rsidRDefault="0003282D" w:rsidP="0003282D">
      <w:pPr>
        <w:pStyle w:val="Bibliography"/>
      </w:pPr>
      <w:r>
        <w:t>[6]</w:t>
      </w:r>
      <w:r>
        <w:tab/>
        <w:t>“Smart Prosperity Institute | For a stronger, cleaner economy.” https://institute.smartprosperity.ca/content/pricing-water-pollution-water-quality-trading-ontario (accessed Aug. 24, 2020).</w:t>
      </w:r>
    </w:p>
    <w:p w14:paraId="38ACB2BB" w14:textId="77777777" w:rsidR="0003282D" w:rsidRDefault="0003282D" w:rsidP="0003282D">
      <w:pPr>
        <w:pStyle w:val="Bibliography"/>
      </w:pPr>
      <w:r>
        <w:t>[7]</w:t>
      </w:r>
      <w:r>
        <w:tab/>
        <w:t xml:space="preserve">Y. Le Moullec, C. Gentric, O. Potier, and J. P. Leclerc, “CFD simulation of the hydrodynamics and reactions in an activated sludge channel reactor of wastewater treatment,” </w:t>
      </w:r>
      <w:r>
        <w:rPr>
          <w:i/>
          <w:iCs/>
        </w:rPr>
        <w:t>Chemical Engineering Science</w:t>
      </w:r>
      <w:r>
        <w:t>, vol. 65, no. 1, pp. 492–498, Jan. 2010, doi: 10.1016/j.ces.2009.03.021.</w:t>
      </w:r>
    </w:p>
    <w:p w14:paraId="545181FB" w14:textId="77777777" w:rsidR="0003282D" w:rsidRDefault="0003282D" w:rsidP="0003282D">
      <w:pPr>
        <w:pStyle w:val="Bibliography"/>
      </w:pPr>
      <w:r>
        <w:t>[8]</w:t>
      </w:r>
      <w:r>
        <w:tab/>
        <w:t xml:space="preserve">M. Alvarez Cuenca and M. Reza, “The multi-stage vertical bioreactor in water engineering,” </w:t>
      </w:r>
      <w:r>
        <w:rPr>
          <w:i/>
          <w:iCs/>
        </w:rPr>
        <w:t>The Canadian Journal of Chemical Engineering</w:t>
      </w:r>
      <w:r>
        <w:t>, vol. 98, no. 1, pp. 172–185, 2020, doi: 10.1002/cjce.23621.</w:t>
      </w:r>
    </w:p>
    <w:p w14:paraId="55F4500D" w14:textId="77777777" w:rsidR="0003282D" w:rsidRDefault="0003282D" w:rsidP="0003282D">
      <w:pPr>
        <w:pStyle w:val="Bibliography"/>
      </w:pPr>
      <w:r>
        <w:t>[9]</w:t>
      </w:r>
      <w:r>
        <w:tab/>
        <w:t>M. Reza, “Simultaneous Removal of Ammonia and Phosphorus from Wastewater in a Continuous Flow Vertical Bioreactor,” p. 203.</w:t>
      </w:r>
    </w:p>
    <w:p w14:paraId="18AFE2B5" w14:textId="77777777" w:rsidR="0003282D" w:rsidRDefault="0003282D" w:rsidP="0003282D">
      <w:pPr>
        <w:pStyle w:val="Bibliography"/>
      </w:pPr>
      <w:r>
        <w:t>[10]</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14:paraId="2E990762" w14:textId="77777777" w:rsidR="0003282D" w:rsidRDefault="0003282D" w:rsidP="0003282D">
      <w:pPr>
        <w:pStyle w:val="Bibliography"/>
      </w:pPr>
      <w:r>
        <w:t>[11]</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14:paraId="3FBCF4F9" w14:textId="77777777" w:rsidR="0003282D" w:rsidRDefault="0003282D" w:rsidP="0003282D">
      <w:pPr>
        <w:pStyle w:val="Bibliography"/>
      </w:pPr>
      <w:r>
        <w:t>[12]</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14:paraId="4F0EBB0A" w14:textId="77777777" w:rsidR="0003282D" w:rsidRDefault="0003282D" w:rsidP="0003282D">
      <w:pPr>
        <w:pStyle w:val="Bibliography"/>
      </w:pPr>
      <w:r>
        <w:t>[13]</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14:paraId="032A4C86" w14:textId="77777777" w:rsidR="0003282D" w:rsidRDefault="0003282D" w:rsidP="0003282D">
      <w:pPr>
        <w:pStyle w:val="Bibliography"/>
      </w:pPr>
      <w:r>
        <w:t>[14]</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14:paraId="08C654A6" w14:textId="77777777" w:rsidR="0003282D" w:rsidRDefault="0003282D" w:rsidP="0003282D">
      <w:pPr>
        <w:pStyle w:val="Bibliography"/>
      </w:pPr>
      <w:r>
        <w:lastRenderedPageBreak/>
        <w:t>[15]</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14:paraId="3BAA1EFA" w14:textId="77777777" w:rsidR="0003282D" w:rsidRDefault="0003282D" w:rsidP="0003282D">
      <w:pPr>
        <w:pStyle w:val="Bibliography"/>
      </w:pPr>
      <w:r>
        <w:t>[16]</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14:paraId="08732FE9" w14:textId="77777777" w:rsidR="0003282D" w:rsidRDefault="0003282D" w:rsidP="0003282D">
      <w:pPr>
        <w:pStyle w:val="Bibliography"/>
      </w:pPr>
      <w:r>
        <w:t>[17]</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14:paraId="4601B2B2" w14:textId="77777777" w:rsidR="0003282D" w:rsidRDefault="0003282D" w:rsidP="0003282D">
      <w:pPr>
        <w:pStyle w:val="Bibliography"/>
      </w:pPr>
      <w:r>
        <w:t>[18]</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14:paraId="4A312138" w14:textId="77777777" w:rsidR="0003282D" w:rsidRDefault="0003282D" w:rsidP="0003282D">
      <w:pPr>
        <w:pStyle w:val="Bibliography"/>
      </w:pPr>
      <w:r>
        <w:t>[19]</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14:paraId="59D430EB" w14:textId="77777777" w:rsidR="0003282D" w:rsidRDefault="0003282D" w:rsidP="0003282D">
      <w:pPr>
        <w:pStyle w:val="Bibliography"/>
      </w:pPr>
      <w:r>
        <w:t>[20]</w:t>
      </w:r>
      <w:r>
        <w:tab/>
        <w:t xml:space="preserve">M. Kraume and A. Drews, “Membrane Bioreactors in Waste Water Treatment – Status and Trends,” </w:t>
      </w:r>
      <w:r>
        <w:rPr>
          <w:i/>
          <w:iCs/>
        </w:rPr>
        <w:t>Chemical Engineering &amp; Technology</w:t>
      </w:r>
      <w:r>
        <w:t>, vol. 33, no. 8, pp. 1251–1259, 2010, doi: 10.1002/ceat.201000104.</w:t>
      </w:r>
    </w:p>
    <w:p w14:paraId="3C657D77" w14:textId="77777777" w:rsidR="0003282D" w:rsidRDefault="0003282D" w:rsidP="0003282D">
      <w:pPr>
        <w:pStyle w:val="Bibliography"/>
      </w:pPr>
      <w:r>
        <w:t>[21]</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14:paraId="1C8B0CC2" w14:textId="77777777" w:rsidR="0003282D" w:rsidRDefault="0003282D" w:rsidP="0003282D">
      <w:pPr>
        <w:pStyle w:val="Bibliography"/>
      </w:pPr>
      <w:r>
        <w:t>[22]</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14:paraId="1D752FBE" w14:textId="77777777" w:rsidR="0003282D" w:rsidRDefault="0003282D" w:rsidP="0003282D">
      <w:pPr>
        <w:pStyle w:val="Bibliography"/>
      </w:pPr>
      <w:r>
        <w:t>[23]</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14:paraId="33B54785" w14:textId="77777777" w:rsidR="0003282D" w:rsidRDefault="0003282D" w:rsidP="0003282D">
      <w:pPr>
        <w:pStyle w:val="Bibliography"/>
      </w:pPr>
      <w:r>
        <w:t>[24]</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14:paraId="4C857555" w14:textId="77777777" w:rsidR="0003282D" w:rsidRDefault="0003282D" w:rsidP="0003282D">
      <w:pPr>
        <w:pStyle w:val="Bibliography"/>
      </w:pPr>
      <w:r>
        <w:t>[25]</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14:paraId="36F32AAD" w14:textId="77777777" w:rsidR="0003282D" w:rsidRDefault="0003282D" w:rsidP="0003282D">
      <w:pPr>
        <w:pStyle w:val="Bibliography"/>
      </w:pPr>
      <w:r>
        <w:t>[26]</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14:paraId="29B8FECC" w14:textId="77777777" w:rsidR="0003282D" w:rsidRDefault="0003282D" w:rsidP="0003282D">
      <w:pPr>
        <w:pStyle w:val="Bibliography"/>
      </w:pPr>
      <w:r>
        <w:t>[27]</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14:paraId="3913AAAE" w14:textId="77777777" w:rsidR="0003282D" w:rsidRDefault="0003282D" w:rsidP="0003282D">
      <w:pPr>
        <w:pStyle w:val="Bibliography"/>
      </w:pPr>
      <w:r>
        <w:t>[28]</w:t>
      </w:r>
      <w:r>
        <w:tab/>
        <w:t xml:space="preserve">S. Judd and C. Judd, </w:t>
      </w:r>
      <w:r>
        <w:rPr>
          <w:i/>
          <w:iCs/>
        </w:rPr>
        <w:t>The MBR Book: Principles and Applications of Membrane Bioreactors for Water and Wastewater Treatment</w:t>
      </w:r>
      <w:r>
        <w:t>. Jordan Hill, UNITED KINGDOM: Elsevier Science &amp; Technology, 2006.</w:t>
      </w:r>
    </w:p>
    <w:p w14:paraId="4287B57E" w14:textId="77777777" w:rsidR="0003282D" w:rsidRDefault="0003282D" w:rsidP="0003282D">
      <w:pPr>
        <w:pStyle w:val="Bibliography"/>
      </w:pPr>
      <w:r>
        <w:lastRenderedPageBreak/>
        <w:t>[29]</w:t>
      </w:r>
      <w:r>
        <w:tab/>
        <w:t xml:space="preserve">P. Le-Clech, V. Chen, and T. A. G. Fane, “Fouling in membrane bioreactors used in wastewater treatment,” </w:t>
      </w:r>
      <w:r>
        <w:rPr>
          <w:i/>
          <w:iCs/>
        </w:rPr>
        <w:t>Journal of Membrane Science</w:t>
      </w:r>
      <w:r>
        <w:t>, vol. 284, no. 1–2, pp. 17–53, Nov. 2006, doi: 10.1016/j.memsci.2006.08.019.</w:t>
      </w:r>
    </w:p>
    <w:p w14:paraId="6B4A8C45" w14:textId="77777777" w:rsidR="0003282D" w:rsidRDefault="0003282D" w:rsidP="0003282D">
      <w:pPr>
        <w:pStyle w:val="Bibliography"/>
      </w:pPr>
      <w:r>
        <w:t>[30]</w:t>
      </w:r>
      <w:r>
        <w:tab/>
        <w:t xml:space="preserve">A. Drews, “Membrane fouling in membrane bioreactors—Characterisation, contradictions, cause and cures,” </w:t>
      </w:r>
      <w:r>
        <w:rPr>
          <w:i/>
          <w:iCs/>
        </w:rPr>
        <w:t>Journal of Membrane Science</w:t>
      </w:r>
      <w:r>
        <w:t>, vol. 363, no. 1–2, pp. 1–28, Nov. 2010, doi: 10.1016/j.memsci.2010.06.046.</w:t>
      </w:r>
    </w:p>
    <w:p w14:paraId="25F429AE" w14:textId="77777777" w:rsidR="0003282D" w:rsidRDefault="0003282D" w:rsidP="0003282D">
      <w:pPr>
        <w:pStyle w:val="Bibliography"/>
      </w:pPr>
      <w:r>
        <w:t>[31]</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14:paraId="22EFC05E" w14:textId="77777777" w:rsidR="0003282D" w:rsidRDefault="0003282D" w:rsidP="0003282D">
      <w:pPr>
        <w:pStyle w:val="Bibliography"/>
      </w:pPr>
      <w:r>
        <w:t>[32]</w:t>
      </w:r>
      <w:r>
        <w:tab/>
        <w:t xml:space="preserve">M. Martínez, “Nitrogen and phosphorus removal from urban wastewater by the microalga Scenedesmus obliquus,” </w:t>
      </w:r>
      <w:r>
        <w:rPr>
          <w:i/>
          <w:iCs/>
        </w:rPr>
        <w:t>Bioresource Technology</w:t>
      </w:r>
      <w:r>
        <w:t>, vol. 73, no. 3, pp. 263–272, Jul. 2000, doi: 10.1016/S0960-8524(99)00121-2.</w:t>
      </w:r>
    </w:p>
    <w:p w14:paraId="62B3ACEA" w14:textId="77777777" w:rsidR="0003282D" w:rsidRDefault="0003282D" w:rsidP="0003282D">
      <w:pPr>
        <w:pStyle w:val="Bibliography"/>
      </w:pPr>
      <w:r>
        <w:t>[33]</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14:paraId="21FD73E3" w14:textId="77777777" w:rsidR="0003282D" w:rsidRDefault="0003282D" w:rsidP="0003282D">
      <w:pPr>
        <w:pStyle w:val="Bibliography"/>
      </w:pPr>
      <w:r>
        <w:t>[34]</w:t>
      </w:r>
      <w:r>
        <w:tab/>
        <w:t>J. A. Borchardt and H. S. Azad, “Biological Extraction of Nutrients,” p. 17, 2020.</w:t>
      </w:r>
    </w:p>
    <w:p w14:paraId="13538E01" w14:textId="77777777" w:rsidR="0003282D" w:rsidRDefault="0003282D" w:rsidP="0003282D">
      <w:pPr>
        <w:pStyle w:val="Bibliography"/>
      </w:pPr>
      <w:r>
        <w:t>[35]</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14:paraId="077B7B3B" w14:textId="77777777" w:rsidR="0003282D" w:rsidRDefault="0003282D" w:rsidP="0003282D">
      <w:pPr>
        <w:pStyle w:val="Bibliography"/>
      </w:pPr>
      <w:r>
        <w:t>[36]</w:t>
      </w:r>
      <w:r>
        <w:tab/>
        <w:t xml:space="preserve">N. Abdel-Raouf, A. A. Al-Homaidan, and I. B. M. Ibraheem, “Microalgae and wastewater treatment,” </w:t>
      </w:r>
      <w:r>
        <w:rPr>
          <w:i/>
          <w:iCs/>
        </w:rPr>
        <w:t>Saudi Journal of Biological Sciences</w:t>
      </w:r>
      <w:r>
        <w:t>, vol. 19, no. 3, pp. 257–275, Jul. 2012, doi: 10.1016/j.sjbs.2012.04.005.</w:t>
      </w:r>
    </w:p>
    <w:p w14:paraId="2733491F" w14:textId="77777777" w:rsidR="0003282D" w:rsidRDefault="0003282D" w:rsidP="0003282D">
      <w:pPr>
        <w:pStyle w:val="Bibliography"/>
      </w:pPr>
      <w:r>
        <w:t>[37]</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14:paraId="7588F70F" w14:textId="77777777" w:rsidR="0003282D" w:rsidRDefault="0003282D" w:rsidP="0003282D">
      <w:pPr>
        <w:pStyle w:val="Bibliography"/>
      </w:pPr>
      <w:r>
        <w:t>[38]</w:t>
      </w:r>
      <w:r>
        <w:tab/>
        <w:t xml:space="preserve">D. S. Parker and And Others, </w:t>
      </w:r>
      <w:r>
        <w:rPr>
          <w:i/>
          <w:iCs/>
        </w:rPr>
        <w:t>Process Design Manual for Nitrogen Control</w:t>
      </w:r>
      <w:r>
        <w:t>. 1975.</w:t>
      </w:r>
    </w:p>
    <w:p w14:paraId="227B019F" w14:textId="77777777" w:rsidR="0003282D" w:rsidRDefault="0003282D" w:rsidP="0003282D">
      <w:pPr>
        <w:pStyle w:val="Bibliography"/>
      </w:pPr>
      <w:r>
        <w:t>[39]</w:t>
      </w:r>
      <w:r>
        <w:tab/>
        <w:t xml:space="preserve">W. E. Federation, </w:t>
      </w:r>
      <w:r>
        <w:rPr>
          <w:i/>
          <w:iCs/>
        </w:rPr>
        <w:t>Biological Nutrient Removal (BNR) Operation in Wastewater Treatment Plants : WEF Manual of Practice No. 30: WEF Manual of Practice</w:t>
      </w:r>
      <w:r>
        <w:t>. McGraw-Hill Education, 2005.</w:t>
      </w:r>
    </w:p>
    <w:p w14:paraId="63F9FE50" w14:textId="77777777" w:rsidR="0003282D" w:rsidRDefault="0003282D" w:rsidP="0003282D">
      <w:pPr>
        <w:pStyle w:val="Bibliography"/>
      </w:pPr>
      <w:r>
        <w:t>[40]</w:t>
      </w:r>
      <w:r>
        <w:tab/>
        <w:t xml:space="preserve">Y.-H. Ahn, “Sustainable nitrogen elimination biotechnologies: A review,” </w:t>
      </w:r>
      <w:r>
        <w:rPr>
          <w:i/>
          <w:iCs/>
        </w:rPr>
        <w:t>Process Biochemistry</w:t>
      </w:r>
      <w:r>
        <w:t>, vol. 41, no. 8, pp. 1709–1721, Aug. 2006, doi: 10.1016/j.procbio.2006.03.033.</w:t>
      </w:r>
    </w:p>
    <w:p w14:paraId="089E1CD5" w14:textId="77777777" w:rsidR="0003282D" w:rsidRDefault="0003282D" w:rsidP="0003282D">
      <w:pPr>
        <w:pStyle w:val="Bibliography"/>
      </w:pPr>
      <w:r>
        <w:t>[41]</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14:paraId="34C4BBB8" w14:textId="77777777" w:rsidR="0003282D" w:rsidRDefault="0003282D" w:rsidP="0003282D">
      <w:pPr>
        <w:pStyle w:val="Bibliography"/>
      </w:pPr>
      <w:r>
        <w:t>[42]</w:t>
      </w:r>
      <w:r>
        <w:tab/>
        <w:t xml:space="preserve">G. Tchobanoglous, F. L. Burton, H. D. Stensel, and Metcalf &amp; Eddy, Eds., </w:t>
      </w:r>
      <w:r>
        <w:rPr>
          <w:i/>
          <w:iCs/>
        </w:rPr>
        <w:t>Wastewater engineering: treatment and reuse</w:t>
      </w:r>
      <w:r>
        <w:t>, 4th ed. Dubuque, IA ; Toronto: McGraw-Hill, 2002.</w:t>
      </w:r>
    </w:p>
    <w:p w14:paraId="7A625F5A" w14:textId="77777777" w:rsidR="0003282D" w:rsidRDefault="0003282D" w:rsidP="0003282D">
      <w:pPr>
        <w:pStyle w:val="Bibliography"/>
      </w:pPr>
      <w:r>
        <w:t>[43]</w:t>
      </w:r>
      <w:r>
        <w:tab/>
        <w:t xml:space="preserve">M. Henze, Ed., </w:t>
      </w:r>
      <w:r>
        <w:rPr>
          <w:i/>
          <w:iCs/>
        </w:rPr>
        <w:t>Biological wastewater treatment: principles, modelling and design</w:t>
      </w:r>
      <w:r>
        <w:t>. London: IWA Pub, 2008.</w:t>
      </w:r>
    </w:p>
    <w:p w14:paraId="2AF0F3E9" w14:textId="77777777" w:rsidR="0003282D" w:rsidRDefault="0003282D" w:rsidP="0003282D">
      <w:pPr>
        <w:pStyle w:val="Bibliography"/>
      </w:pPr>
      <w:r>
        <w:t>[44]</w:t>
      </w:r>
      <w:r>
        <w:tab/>
        <w:t xml:space="preserve">G. W. Fuhs and M. Chen, “Microbiological basis of phosphate removal in the activated sludge process for the treatment of wastewater,” </w:t>
      </w:r>
      <w:r>
        <w:rPr>
          <w:i/>
          <w:iCs/>
        </w:rPr>
        <w:t>Microb Ecol</w:t>
      </w:r>
      <w:r>
        <w:t>, vol. 2, no. 2, pp. 119–138, Jun. 1975, doi: 10.1007/BF02010434.</w:t>
      </w:r>
    </w:p>
    <w:p w14:paraId="78CA00FE" w14:textId="77777777" w:rsidR="0003282D" w:rsidRDefault="0003282D" w:rsidP="0003282D">
      <w:pPr>
        <w:pStyle w:val="Bibliography"/>
      </w:pPr>
      <w:r>
        <w:t>[45]</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14:paraId="7894F7D2" w14:textId="77777777" w:rsidR="0003282D" w:rsidRDefault="0003282D" w:rsidP="0003282D">
      <w:pPr>
        <w:pStyle w:val="Bibliography"/>
      </w:pPr>
      <w:r>
        <w:lastRenderedPageBreak/>
        <w:t>[46]</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14:paraId="05F434B2" w14:textId="77777777" w:rsidR="0003282D" w:rsidRDefault="0003282D" w:rsidP="0003282D">
      <w:pPr>
        <w:pStyle w:val="Bibliography"/>
      </w:pPr>
      <w:r>
        <w:t>[47]</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14:paraId="04963874" w14:textId="77777777" w:rsidR="0003282D" w:rsidRDefault="0003282D" w:rsidP="0003282D">
      <w:pPr>
        <w:pStyle w:val="Bibliography"/>
      </w:pPr>
      <w:r>
        <w:t>[48]</w:t>
      </w:r>
      <w:r>
        <w:tab/>
        <w:t xml:space="preserve">M. Henze </w:t>
      </w:r>
      <w:r>
        <w:rPr>
          <w:i/>
          <w:iCs/>
        </w:rPr>
        <w:t>et al.</w:t>
      </w:r>
      <w:r>
        <w:t xml:space="preserve">, “Activated Sludge Model No.2d, ASM2D,” </w:t>
      </w:r>
      <w:r>
        <w:rPr>
          <w:i/>
          <w:iCs/>
        </w:rPr>
        <w:t>Water Science and Technology; London</w:t>
      </w:r>
      <w:r>
        <w:t>, vol. 39, no. 1, pp. 165–182, Jan. 1999.</w:t>
      </w:r>
    </w:p>
    <w:p w14:paraId="12007EEE" w14:textId="77777777" w:rsidR="0003282D" w:rsidRDefault="0003282D" w:rsidP="0003282D">
      <w:pPr>
        <w:pStyle w:val="Bibliography"/>
      </w:pPr>
      <w:r>
        <w:t>[49]</w:t>
      </w:r>
      <w:r>
        <w:tab/>
        <w:t xml:space="preserve">W. C. Hiatt and C. P. L. Grady, “An Updated Process Model for Carbon Oxidation, Nitrification, and Denitrification,” </w:t>
      </w:r>
      <w:r>
        <w:rPr>
          <w:i/>
          <w:iCs/>
        </w:rPr>
        <w:t>Water Environment Research</w:t>
      </w:r>
      <w:r>
        <w:t>, vol. 80, no. 11, pp. 2145–2156, Nov. 2008, doi: 10.2175/106143008X304776.</w:t>
      </w:r>
    </w:p>
    <w:p w14:paraId="38121A32" w14:textId="77777777" w:rsidR="0003282D" w:rsidRDefault="0003282D" w:rsidP="0003282D">
      <w:pPr>
        <w:pStyle w:val="Bibliography"/>
      </w:pPr>
      <w:r>
        <w:t>[50]</w:t>
      </w:r>
      <w:r>
        <w:tab/>
        <w:t xml:space="preserve">P. V. Danckwerts, “Continuous flow systems: Distribution of residence times,” </w:t>
      </w:r>
      <w:r>
        <w:rPr>
          <w:i/>
          <w:iCs/>
        </w:rPr>
        <w:t>Chemical Engineering Science</w:t>
      </w:r>
      <w:r>
        <w:t>, vol. 2, no. 1, pp. 1–13, Feb. 1953, doi: 10.1016/0009-2509(53)80001-1.</w:t>
      </w:r>
    </w:p>
    <w:p w14:paraId="2983D0AC" w14:textId="77777777" w:rsidR="0003282D" w:rsidRDefault="0003282D" w:rsidP="0003282D">
      <w:pPr>
        <w:pStyle w:val="Bibliography"/>
      </w:pPr>
      <w:r>
        <w:t>[51]</w:t>
      </w:r>
      <w:r>
        <w:tab/>
        <w:t xml:space="preserve">Th. N. Zwietering, “The degree of mixing in continuous flow systems,” </w:t>
      </w:r>
      <w:r>
        <w:rPr>
          <w:i/>
          <w:iCs/>
        </w:rPr>
        <w:t>Chemical Engineering Science</w:t>
      </w:r>
      <w:r>
        <w:t>, vol. 11, no. 1, pp. 1–15, Aug. 1959, doi: 10.1016/0009-2509(59)80068-3.</w:t>
      </w:r>
    </w:p>
    <w:p w14:paraId="40E92E86" w14:textId="77777777" w:rsidR="0003282D" w:rsidRDefault="0003282D" w:rsidP="0003282D">
      <w:pPr>
        <w:pStyle w:val="Bibliography"/>
      </w:pPr>
      <w:r>
        <w:t>[52]</w:t>
      </w:r>
      <w:r>
        <w:tab/>
        <w:t xml:space="preserve">T. Salmi, J.-P. Mikkola, and P. Warna, </w:t>
      </w:r>
      <w:r>
        <w:rPr>
          <w:i/>
          <w:iCs/>
        </w:rPr>
        <w:t>Chemical reaction engineering and reactor technology</w:t>
      </w:r>
      <w:r>
        <w:t>. Boca Raton: CRC Press, 2011.</w:t>
      </w:r>
    </w:p>
    <w:p w14:paraId="4CAAB4ED" w14:textId="77777777" w:rsidR="0003282D" w:rsidRDefault="0003282D" w:rsidP="0003282D">
      <w:pPr>
        <w:pStyle w:val="Bibliography"/>
      </w:pPr>
      <w:r>
        <w:t>[53]</w:t>
      </w:r>
      <w:r>
        <w:tab/>
        <w:t xml:space="preserve">R. W. Missen, C. A. Mims, and B. A. Saville, </w:t>
      </w:r>
      <w:r>
        <w:rPr>
          <w:i/>
          <w:iCs/>
        </w:rPr>
        <w:t>Introduction to chemical reaction engineering and kinetics</w:t>
      </w:r>
      <w:r>
        <w:t>. New York: J. Wiley, 1999.</w:t>
      </w:r>
    </w:p>
    <w:p w14:paraId="4BEBD7AA" w14:textId="77777777" w:rsidR="0003282D" w:rsidRDefault="0003282D" w:rsidP="0003282D">
      <w:pPr>
        <w:pStyle w:val="Bibliography"/>
      </w:pPr>
      <w:r>
        <w:t>[54]</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14:paraId="31BD805B" w14:textId="77777777" w:rsidR="0003282D" w:rsidRDefault="0003282D" w:rsidP="0003282D">
      <w:pPr>
        <w:pStyle w:val="Bibliography"/>
      </w:pPr>
      <w:r>
        <w:t>[55]</w:t>
      </w:r>
      <w:r>
        <w:tab/>
        <w:t xml:space="preserve">O. Levenspiel, </w:t>
      </w:r>
      <w:r>
        <w:rPr>
          <w:i/>
          <w:iCs/>
        </w:rPr>
        <w:t>Chemical reaction engineering</w:t>
      </w:r>
      <w:r>
        <w:t>, 3rd ed. New York: Wiley, 1999.</w:t>
      </w:r>
    </w:p>
    <w:p w14:paraId="4DF1F69A" w14:textId="77777777" w:rsidR="0003282D" w:rsidRDefault="0003282D" w:rsidP="0003282D">
      <w:pPr>
        <w:pStyle w:val="Bibliography"/>
      </w:pPr>
      <w:r>
        <w:t>[56]</w:t>
      </w:r>
      <w:r>
        <w:tab/>
        <w:t xml:space="preserve">H. S. Fogler, </w:t>
      </w:r>
      <w:r>
        <w:rPr>
          <w:i/>
          <w:iCs/>
        </w:rPr>
        <w:t>Elements of chemical reaction engineering</w:t>
      </w:r>
      <w:r>
        <w:t>, 4th ed. Upper Saddle River, NJ: Prentice Hall PTR, 2006.</w:t>
      </w:r>
    </w:p>
    <w:p w14:paraId="568E6017" w14:textId="77777777" w:rsidR="0003282D" w:rsidRDefault="0003282D" w:rsidP="0003282D">
      <w:pPr>
        <w:pStyle w:val="Bibliography"/>
      </w:pPr>
      <w:r>
        <w:t>[57]</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14:paraId="2F092CA5" w14:textId="77777777" w:rsidR="0003282D" w:rsidRDefault="0003282D" w:rsidP="0003282D">
      <w:pPr>
        <w:pStyle w:val="Bibliography"/>
      </w:pPr>
      <w:r>
        <w:t>[58]</w:t>
      </w:r>
      <w:r>
        <w:tab/>
        <w:t xml:space="preserve">L. D. Schmidt, </w:t>
      </w:r>
      <w:r>
        <w:rPr>
          <w:i/>
          <w:iCs/>
        </w:rPr>
        <w:t>The engineering of chemical reactions</w:t>
      </w:r>
      <w:r>
        <w:t>, 2nd ed. New York: Oxford University Press, 2005.</w:t>
      </w:r>
    </w:p>
    <w:p w14:paraId="0E028B10" w14:textId="77777777" w:rsidR="0003282D" w:rsidRDefault="0003282D" w:rsidP="0003282D">
      <w:pPr>
        <w:pStyle w:val="Bibliography"/>
      </w:pPr>
      <w:r>
        <w:t>[59]</w:t>
      </w:r>
      <w:r>
        <w:tab/>
        <w:t xml:space="preserve">C. G. Hill and T. W. Root, </w:t>
      </w:r>
      <w:r>
        <w:rPr>
          <w:i/>
          <w:iCs/>
        </w:rPr>
        <w:t>Introduction to Chemical Engineering Kinetics and Reactor Design</w:t>
      </w:r>
      <w:r>
        <w:t>. Wiley, 2014.</w:t>
      </w:r>
    </w:p>
    <w:p w14:paraId="129DA57B" w14:textId="77777777" w:rsidR="0003282D" w:rsidRDefault="0003282D" w:rsidP="0003282D">
      <w:pPr>
        <w:pStyle w:val="Bibliography"/>
      </w:pPr>
      <w:r>
        <w:t>[60]</w:t>
      </w:r>
      <w:r>
        <w:tab/>
        <w:t xml:space="preserve">O. Levenspiel, </w:t>
      </w:r>
      <w:r>
        <w:rPr>
          <w:i/>
          <w:iCs/>
        </w:rPr>
        <w:t>The chemical reactor omnibook</w:t>
      </w:r>
      <w:r>
        <w:t>. Corvallis, Or: OSU Book Stores, Inc, 1979.</w:t>
      </w:r>
    </w:p>
    <w:p w14:paraId="44E209CB" w14:textId="77777777" w:rsidR="0003282D" w:rsidRDefault="0003282D" w:rsidP="0003282D">
      <w:pPr>
        <w:pStyle w:val="Bibliography"/>
      </w:pPr>
      <w:r>
        <w:t>[61]</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14:paraId="2E9E8DBC" w14:textId="77777777" w:rsidR="0003282D" w:rsidRDefault="0003282D" w:rsidP="0003282D">
      <w:pPr>
        <w:pStyle w:val="Bibliography"/>
      </w:pPr>
      <w:r>
        <w:t>[62]</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14:paraId="13B028BC" w14:textId="77777777" w:rsidR="0003282D" w:rsidRDefault="0003282D" w:rsidP="0003282D">
      <w:pPr>
        <w:pStyle w:val="Bibliography"/>
      </w:pPr>
      <w:r>
        <w:t>[63]</w:t>
      </w:r>
      <w:r>
        <w:tab/>
        <w:t xml:space="preserve">A. D. Martin, “Interpretation of residence time distribution data,” </w:t>
      </w:r>
      <w:r>
        <w:rPr>
          <w:i/>
          <w:iCs/>
        </w:rPr>
        <w:t>Chemical Engineering Science</w:t>
      </w:r>
      <w:r>
        <w:t>, vol. 55, no. 23, pp. 5907–5917, Dec. 2000, doi: 10.1016/S0009-2509(00)00108-1.</w:t>
      </w:r>
    </w:p>
    <w:p w14:paraId="68177A0E" w14:textId="77777777" w:rsidR="0003282D" w:rsidRDefault="0003282D" w:rsidP="0003282D">
      <w:pPr>
        <w:pStyle w:val="Bibliography"/>
      </w:pPr>
      <w:r>
        <w:t>[64]</w:t>
      </w:r>
      <w:r>
        <w:tab/>
        <w:t xml:space="preserve">M. Liu, “Age distribution and the degree of mixing in continuous flow stirred tank reactors,” </w:t>
      </w:r>
      <w:r>
        <w:rPr>
          <w:i/>
          <w:iCs/>
        </w:rPr>
        <w:t>Chemical Engineering Science</w:t>
      </w:r>
      <w:r>
        <w:t>, vol. 69, no. 1, pp. 382–393, 2012, doi: 10.1016/j.ces.2011.10.062.</w:t>
      </w:r>
    </w:p>
    <w:p w14:paraId="67B2490B" w14:textId="77777777" w:rsidR="0003282D" w:rsidRDefault="0003282D" w:rsidP="0003282D">
      <w:pPr>
        <w:pStyle w:val="Bibliography"/>
      </w:pPr>
      <w:r>
        <w:lastRenderedPageBreak/>
        <w:t>[65]</w:t>
      </w:r>
      <w:r>
        <w:tab/>
        <w:t xml:space="preserve">M. Liu and J. N. Tilton, “Spatial distributions of mean age and higher moments in steady continuous flows,” </w:t>
      </w:r>
      <w:r>
        <w:rPr>
          <w:i/>
          <w:iCs/>
        </w:rPr>
        <w:t>AIChE Journal</w:t>
      </w:r>
      <w:r>
        <w:t>, vol. 56, no. 10, pp. 2561–2572, Oct. 2010, doi: 10.1002/aic.12151.</w:t>
      </w:r>
    </w:p>
    <w:p w14:paraId="3DA922A8" w14:textId="77777777" w:rsidR="0003282D" w:rsidRDefault="0003282D" w:rsidP="0003282D">
      <w:pPr>
        <w:pStyle w:val="Bibliography"/>
      </w:pPr>
      <w:r>
        <w:t>[66]</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14:paraId="1CA363F2" w14:textId="77777777" w:rsidR="0003282D" w:rsidRDefault="0003282D" w:rsidP="0003282D">
      <w:pPr>
        <w:pStyle w:val="Bibliography"/>
      </w:pPr>
      <w:r>
        <w:t>[67]</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14:paraId="433DF762" w14:textId="77777777" w:rsidR="0003282D" w:rsidRDefault="0003282D" w:rsidP="0003282D">
      <w:pPr>
        <w:pStyle w:val="Bibliography"/>
      </w:pPr>
      <w:r>
        <w:t>[68]</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14:paraId="3B48347B" w14:textId="77777777" w:rsidR="0003282D" w:rsidRDefault="0003282D" w:rsidP="0003282D">
      <w:pPr>
        <w:pStyle w:val="Bibliography"/>
      </w:pPr>
      <w:r>
        <w:t>[69]</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14:paraId="5C123045" w14:textId="77777777" w:rsidR="0003282D" w:rsidRDefault="0003282D" w:rsidP="0003282D">
      <w:pPr>
        <w:pStyle w:val="Bibliography"/>
      </w:pPr>
      <w:r>
        <w:t>[70]</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14:paraId="40D29BE3" w14:textId="77777777" w:rsidR="0003282D" w:rsidRDefault="0003282D" w:rsidP="0003282D">
      <w:pPr>
        <w:pStyle w:val="Bibliography"/>
      </w:pPr>
      <w:r>
        <w:t>[71]</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14:paraId="6AB31E9E" w14:textId="77777777" w:rsidR="0003282D" w:rsidRDefault="0003282D" w:rsidP="0003282D">
      <w:pPr>
        <w:pStyle w:val="Bibliography"/>
      </w:pPr>
      <w:r>
        <w:t>[72]</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14:paraId="74AA745A" w14:textId="77777777" w:rsidR="0003282D" w:rsidRDefault="0003282D" w:rsidP="0003282D">
      <w:pPr>
        <w:pStyle w:val="Bibliography"/>
      </w:pPr>
      <w:r>
        <w:t>[73]</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14:paraId="4A3EA28C" w14:textId="77777777" w:rsidR="0003282D" w:rsidRDefault="0003282D" w:rsidP="0003282D">
      <w:pPr>
        <w:pStyle w:val="Bibliography"/>
      </w:pPr>
      <w:r>
        <w:t>[74]</w:t>
      </w:r>
      <w:r>
        <w:tab/>
        <w:t xml:space="preserve">M. Knap and P. Balbierz, “Modification of Rhodamine WT tracer tests procedure in activated sludge reactors,” </w:t>
      </w:r>
      <w:r>
        <w:rPr>
          <w:i/>
          <w:iCs/>
        </w:rPr>
        <w:t>E3S Web of Conferences</w:t>
      </w:r>
      <w:r>
        <w:t>, vol. 22, p. 00083, 2017, doi: 10.1051/e3sconf/20172200083.</w:t>
      </w:r>
    </w:p>
    <w:p w14:paraId="5FEEA674" w14:textId="77777777" w:rsidR="0003282D" w:rsidRDefault="0003282D" w:rsidP="0003282D">
      <w:pPr>
        <w:pStyle w:val="Bibliography"/>
      </w:pPr>
      <w:r>
        <w:t>[75]</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14:paraId="6174A8EC" w14:textId="77777777" w:rsidR="0003282D" w:rsidRDefault="0003282D" w:rsidP="0003282D">
      <w:pPr>
        <w:pStyle w:val="Bibliography"/>
      </w:pPr>
      <w:r>
        <w:t>[76]</w:t>
      </w:r>
      <w:r>
        <w:tab/>
        <w:t xml:space="preserve">M. Gresch, D. Braun, and W. Gujer, “Using reactive tracers to detect flow field anomalies in water treatment reactors,” </w:t>
      </w:r>
      <w:r>
        <w:rPr>
          <w:i/>
          <w:iCs/>
        </w:rPr>
        <w:t>Water Research</w:t>
      </w:r>
      <w:r>
        <w:t>, vol. 45, no. 5, pp. 1984–1994, 2011, doi: 10.1016/j.watres.2010.11.017.</w:t>
      </w:r>
    </w:p>
    <w:p w14:paraId="53815E71" w14:textId="77777777" w:rsidR="0003282D" w:rsidRDefault="0003282D" w:rsidP="0003282D">
      <w:pPr>
        <w:pStyle w:val="Bibliography"/>
      </w:pPr>
      <w:r>
        <w:t>[77]</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14:paraId="251106CB" w14:textId="77777777" w:rsidR="0003282D" w:rsidRDefault="0003282D" w:rsidP="0003282D">
      <w:pPr>
        <w:pStyle w:val="Bibliography"/>
      </w:pPr>
      <w:r>
        <w:t>[78]</w:t>
      </w:r>
      <w:r>
        <w:tab/>
        <w:t xml:space="preserve">“NaCl - Sodium Chloride | Sigma-Aldrich,” </w:t>
      </w:r>
      <w:r>
        <w:rPr>
          <w:i/>
          <w:iCs/>
        </w:rPr>
        <w:t>Sigma-Aldrich</w:t>
      </w:r>
      <w:r>
        <w:t>. https://www.sigmaaldrich.com/programs/research-essentials-products.html?TablePage=102880799 (accessed Aug. 18, 2020).</w:t>
      </w:r>
    </w:p>
    <w:p w14:paraId="193E693F" w14:textId="77777777" w:rsidR="0003282D" w:rsidRDefault="0003282D" w:rsidP="0003282D">
      <w:pPr>
        <w:pStyle w:val="Bibliography"/>
      </w:pPr>
      <w:r>
        <w:lastRenderedPageBreak/>
        <w:t>[79]</w:t>
      </w:r>
      <w:r>
        <w:tab/>
        <w:t>“Lab Grade Lithium Chloride, 100g for sale. Buy from The Science Company.” https://www.sciencecompany.com/Lithium-Chloride-100g-P6357.aspx (accessed Aug. 18, 2020).</w:t>
      </w:r>
    </w:p>
    <w:p w14:paraId="0A586504" w14:textId="77777777" w:rsidR="0003282D" w:rsidRDefault="0003282D" w:rsidP="0003282D">
      <w:pPr>
        <w:pStyle w:val="Bibliography"/>
      </w:pPr>
      <w:r>
        <w:t>[80]</w:t>
      </w:r>
      <w:r>
        <w:tab/>
        <w:t>“Bright Dyes Rhodamine WT Dye.” https://www.fondriest.com/bright-dyes-rhodamine-wt-dye.htm (accessed Aug. 18, 2020).</w:t>
      </w:r>
    </w:p>
    <w:p w14:paraId="7C27F6BB" w14:textId="77777777" w:rsidR="0003282D" w:rsidRDefault="0003282D" w:rsidP="0003282D">
      <w:pPr>
        <w:pStyle w:val="Bibliography"/>
      </w:pPr>
      <w:r>
        <w:t>[81]</w:t>
      </w:r>
      <w:r>
        <w:tab/>
        <w:t>P. M. Dias and K. Sukasam, “Radiotracer Application in Wastewater Treatment Plants.” https://www-pub.iaea.org/MTCD/Publications/PDF/TCS_49_web.pdf (accessed Aug. 18, 2020).</w:t>
      </w:r>
    </w:p>
    <w:p w14:paraId="2431718D" w14:textId="77777777" w:rsidR="0003282D" w:rsidRDefault="0003282D" w:rsidP="0003282D">
      <w:pPr>
        <w:pStyle w:val="Bibliography"/>
      </w:pPr>
      <w:r>
        <w:t>[82]</w:t>
      </w:r>
      <w:r>
        <w:tab/>
        <w:t xml:space="preserve">“Price of Technetium-99 Cut Sharply,” </w:t>
      </w:r>
      <w:r>
        <w:rPr>
          <w:i/>
          <w:iCs/>
        </w:rPr>
        <w:t>Chem. Eng. News Archive</w:t>
      </w:r>
      <w:r>
        <w:t>, vol. 39, no. 9, pp. 52–59, Feb. 1961, doi: 10.1021/cen-v039n009.p052.</w:t>
      </w:r>
    </w:p>
    <w:p w14:paraId="17DDED64" w14:textId="77777777" w:rsidR="0003282D" w:rsidRDefault="0003282D" w:rsidP="0003282D">
      <w:pPr>
        <w:pStyle w:val="Bibliography"/>
      </w:pPr>
      <w:r>
        <w:t>[83]</w:t>
      </w:r>
      <w:r>
        <w:tab/>
        <w:t>C. S. Widodo, H. Sela, and D. R. Santosa, “The effect of NaCl concentration on the ionic NaCl solutions electrical impedance value using electrochemical impedance spectroscopy methods,” East Java, Indonesia, 2018, p. 050003, doi: 10.1063/1.5062753.</w:t>
      </w:r>
    </w:p>
    <w:p w14:paraId="37E8CD86" w14:textId="77777777" w:rsidR="0003282D" w:rsidRDefault="0003282D" w:rsidP="0003282D">
      <w:pPr>
        <w:pStyle w:val="Bibliography"/>
      </w:pPr>
      <w:r>
        <w:t>[84]</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14:paraId="7921705B" w14:textId="77777777" w:rsidR="0003282D" w:rsidRDefault="0003282D" w:rsidP="0003282D">
      <w:pPr>
        <w:pStyle w:val="Bibliography"/>
      </w:pPr>
      <w:r>
        <w:t>[85]</w:t>
      </w:r>
      <w:r>
        <w:tab/>
        <w:t xml:space="preserve">P. Kuhnert, “Foods, 3. Food Additives,” in </w:t>
      </w:r>
      <w:r>
        <w:rPr>
          <w:i/>
          <w:iCs/>
        </w:rPr>
        <w:t>Ullmann’s Encyclopedia of Industrial Chemistry</w:t>
      </w:r>
      <w:r>
        <w:t>, American Cancer Society, 2016, pp. 1–52.</w:t>
      </w:r>
    </w:p>
    <w:p w14:paraId="12E05BBB" w14:textId="77777777" w:rsidR="0003282D" w:rsidRDefault="0003282D" w:rsidP="0003282D">
      <w:pPr>
        <w:pStyle w:val="Bibliography"/>
      </w:pPr>
      <w:r>
        <w:t>[86]</w:t>
      </w:r>
      <w:r>
        <w:tab/>
        <w:t>Omega, “Omega User’s Guide CDCE-90-X Series,” p. 8.</w:t>
      </w:r>
    </w:p>
    <w:p w14:paraId="442BD466" w14:textId="77777777"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14:paraId="6080211F" w14:textId="77777777" w:rsidR="00653DB4" w:rsidRDefault="00653DB4">
      <w:pPr>
        <w:spacing w:line="200" w:lineRule="exact"/>
        <w:rPr>
          <w:sz w:val="20"/>
          <w:szCs w:val="20"/>
        </w:rPr>
      </w:pPr>
      <w:bookmarkStart w:id="354" w:name="page71"/>
      <w:bookmarkEnd w:id="354"/>
    </w:p>
    <w:p w14:paraId="2E839AD3" w14:textId="77777777" w:rsidR="00653DB4" w:rsidRDefault="00653DB4">
      <w:pPr>
        <w:spacing w:line="200" w:lineRule="exact"/>
        <w:rPr>
          <w:sz w:val="20"/>
          <w:szCs w:val="20"/>
        </w:rPr>
      </w:pPr>
    </w:p>
    <w:p w14:paraId="09D74E19" w14:textId="77777777" w:rsidR="00653DB4" w:rsidRDefault="00653DB4">
      <w:pPr>
        <w:spacing w:line="200" w:lineRule="exact"/>
        <w:rPr>
          <w:sz w:val="20"/>
          <w:szCs w:val="20"/>
        </w:rPr>
      </w:pPr>
    </w:p>
    <w:p w14:paraId="23DBC676" w14:textId="77777777" w:rsidR="00653DB4" w:rsidRDefault="00653DB4">
      <w:pPr>
        <w:spacing w:line="200" w:lineRule="exact"/>
        <w:rPr>
          <w:sz w:val="20"/>
          <w:szCs w:val="20"/>
        </w:rPr>
      </w:pPr>
    </w:p>
    <w:p w14:paraId="41596B3E" w14:textId="77777777" w:rsidR="00653DB4" w:rsidRDefault="00653DB4">
      <w:pPr>
        <w:spacing w:line="200" w:lineRule="exact"/>
        <w:rPr>
          <w:sz w:val="20"/>
          <w:szCs w:val="20"/>
        </w:rPr>
      </w:pPr>
    </w:p>
    <w:p w14:paraId="1E740337" w14:textId="77777777" w:rsidR="00653DB4" w:rsidRDefault="00653DB4">
      <w:pPr>
        <w:spacing w:line="200" w:lineRule="exact"/>
        <w:rPr>
          <w:sz w:val="20"/>
          <w:szCs w:val="20"/>
        </w:rPr>
      </w:pPr>
    </w:p>
    <w:p w14:paraId="63AC18B7" w14:textId="77777777" w:rsidR="00653DB4" w:rsidRDefault="00653DB4">
      <w:pPr>
        <w:spacing w:line="200" w:lineRule="exact"/>
        <w:rPr>
          <w:sz w:val="20"/>
          <w:szCs w:val="20"/>
        </w:rPr>
      </w:pPr>
    </w:p>
    <w:p w14:paraId="5C3D061C" w14:textId="77777777"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14:paraId="2C205403" w14:textId="77777777"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9" w:author="Mark Edney" w:date="2020-09-05T14:52:00Z" w:initials="ME">
    <w:p w14:paraId="6F5E8CD8" w14:textId="77777777" w:rsidR="00A37D18" w:rsidRDefault="00A37D18">
      <w:pPr>
        <w:pStyle w:val="CommentText"/>
      </w:pPr>
      <w:r>
        <w:rPr>
          <w:rStyle w:val="CommentReference"/>
        </w:rPr>
        <w:annotationRef/>
      </w:r>
      <w:r>
        <w:t>Dr. Wu Correction</w:t>
      </w:r>
    </w:p>
  </w:comment>
  <w:comment w:id="176" w:author="Mark Edney" w:date="2020-09-05T14:53:00Z" w:initials="ME">
    <w:p w14:paraId="194E2E9C" w14:textId="77777777" w:rsidR="00A37D18" w:rsidRDefault="00A37D18">
      <w:pPr>
        <w:pStyle w:val="CommentText"/>
      </w:pPr>
      <w:r>
        <w:rPr>
          <w:rStyle w:val="CommentReference"/>
        </w:rPr>
        <w:annotationRef/>
      </w:r>
      <w:r>
        <w:t xml:space="preserve">DR. Wu </w:t>
      </w:r>
      <w:proofErr w:type="spellStart"/>
      <w:r>
        <w:t>crrection</w:t>
      </w:r>
      <w:proofErr w:type="spellEnd"/>
    </w:p>
  </w:comment>
  <w:comment w:id="267" w:author="Mark Edney" w:date="2020-09-05T15:10:00Z" w:initials="ME">
    <w:p w14:paraId="675EDF20" w14:textId="77777777" w:rsidR="008A76D1" w:rsidRDefault="008A76D1">
      <w:pPr>
        <w:pStyle w:val="CommentText"/>
      </w:pPr>
      <w:r>
        <w:rPr>
          <w:rStyle w:val="CommentReference"/>
        </w:rPr>
        <w:annotationRef/>
      </w:r>
      <w:r>
        <w:t xml:space="preserve">Dr. </w:t>
      </w:r>
      <w:proofErr w:type="spellStart"/>
      <w:r>
        <w:t>Upreit</w:t>
      </w:r>
      <w:proofErr w:type="spellEnd"/>
      <w:r>
        <w:t xml:space="preserve"> add legend</w:t>
      </w:r>
      <w:bookmarkStart w:id="268" w:name="_GoBack"/>
      <w:bookmarkEnd w:id="268"/>
    </w:p>
  </w:comment>
  <w:comment w:id="295" w:author="Mark Edney" w:date="2020-09-05T14:55:00Z" w:initials="ME">
    <w:p w14:paraId="3DA2C144" w14:textId="77777777" w:rsidR="00A37D18" w:rsidRDefault="00A37D18">
      <w:pPr>
        <w:pStyle w:val="CommentText"/>
      </w:pPr>
      <w:r>
        <w:rPr>
          <w:rStyle w:val="CommentReference"/>
        </w:rPr>
        <w:annotationRef/>
      </w:r>
      <w:r>
        <w:t xml:space="preserve">DR. Wu </w:t>
      </w:r>
      <w:proofErr w:type="spellStart"/>
      <w:r>
        <w:t>crrection</w:t>
      </w:r>
      <w:proofErr w:type="spellEnd"/>
    </w:p>
  </w:comment>
  <w:comment w:id="331" w:author="Mark Edney" w:date="2020-09-05T14:45:00Z" w:initials="ME">
    <w:p w14:paraId="27DD2419" w14:textId="77777777" w:rsidR="00A37D18" w:rsidRDefault="00A37D18">
      <w:pPr>
        <w:pStyle w:val="CommentText"/>
      </w:pPr>
      <w:r>
        <w:rPr>
          <w:rStyle w:val="CommentReference"/>
        </w:rPr>
        <w:annotationRef/>
      </w:r>
      <w:proofErr w:type="spellStart"/>
      <w:r>
        <w:t>Dr</w:t>
      </w:r>
      <w:proofErr w:type="spellEnd"/>
      <w:r>
        <w:t xml:space="preserve"> Wu corr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5E8CD8" w15:done="0"/>
  <w15:commentEx w15:paraId="194E2E9C" w15:done="0"/>
  <w15:commentEx w15:paraId="675EDF20" w15:done="0"/>
  <w15:commentEx w15:paraId="3DA2C144" w15:done="0"/>
  <w15:commentEx w15:paraId="27DD241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094DB6" w14:textId="77777777" w:rsidR="00A37D18" w:rsidRDefault="00A37D18" w:rsidP="00844ED3">
      <w:pPr>
        <w:spacing w:line="240" w:lineRule="auto"/>
      </w:pPr>
      <w:r>
        <w:separator/>
      </w:r>
    </w:p>
  </w:endnote>
  <w:endnote w:type="continuationSeparator" w:id="0">
    <w:p w14:paraId="4D1FA04B" w14:textId="77777777" w:rsidR="00A37D18" w:rsidRDefault="00A37D18"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14:paraId="4BBC4959" w14:textId="77777777" w:rsidR="00A37D18" w:rsidRDefault="00A37D18">
        <w:pPr>
          <w:pStyle w:val="Footer"/>
          <w:jc w:val="center"/>
        </w:pPr>
        <w:r>
          <w:fldChar w:fldCharType="begin"/>
        </w:r>
        <w:r>
          <w:instrText xml:space="preserve"> PAGE   \* MERGEFORMAT </w:instrText>
        </w:r>
        <w:r>
          <w:fldChar w:fldCharType="separate"/>
        </w:r>
        <w:r w:rsidR="008A76D1">
          <w:rPr>
            <w:noProof/>
          </w:rPr>
          <w:t>ii</w:t>
        </w:r>
        <w:r>
          <w:rPr>
            <w:noProof/>
          </w:rPr>
          <w:fldChar w:fldCharType="end"/>
        </w:r>
      </w:p>
    </w:sdtContent>
  </w:sdt>
  <w:p w14:paraId="1156AF41" w14:textId="77777777" w:rsidR="00A37D18" w:rsidRDefault="00A37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14:paraId="76C39B0E" w14:textId="77777777" w:rsidR="00A37D18" w:rsidRDefault="00A37D18">
        <w:pPr>
          <w:pStyle w:val="Footer"/>
          <w:jc w:val="center"/>
        </w:pPr>
        <w:r>
          <w:fldChar w:fldCharType="begin"/>
        </w:r>
        <w:r>
          <w:instrText xml:space="preserve"> PAGE   \* MERGEFORMAT </w:instrText>
        </w:r>
        <w:r>
          <w:fldChar w:fldCharType="separate"/>
        </w:r>
        <w:r w:rsidR="008A76D1">
          <w:rPr>
            <w:noProof/>
          </w:rPr>
          <w:t>14</w:t>
        </w:r>
        <w:r>
          <w:rPr>
            <w:noProof/>
          </w:rPr>
          <w:fldChar w:fldCharType="end"/>
        </w:r>
      </w:p>
    </w:sdtContent>
  </w:sdt>
  <w:p w14:paraId="49206571" w14:textId="77777777" w:rsidR="00A37D18" w:rsidRDefault="00A37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14:paraId="100A3901" w14:textId="77777777" w:rsidR="00A37D18" w:rsidRDefault="00A37D18">
        <w:pPr>
          <w:pStyle w:val="Footer"/>
          <w:jc w:val="center"/>
        </w:pPr>
        <w:r>
          <w:fldChar w:fldCharType="begin"/>
        </w:r>
        <w:r>
          <w:instrText xml:space="preserve"> PAGE   \* MERGEFORMAT </w:instrText>
        </w:r>
        <w:r>
          <w:fldChar w:fldCharType="separate"/>
        </w:r>
        <w:r w:rsidR="001E4BD3">
          <w:rPr>
            <w:noProof/>
          </w:rPr>
          <w:t>73</w:t>
        </w:r>
        <w:r>
          <w:rPr>
            <w:noProof/>
          </w:rPr>
          <w:fldChar w:fldCharType="end"/>
        </w:r>
      </w:p>
    </w:sdtContent>
  </w:sdt>
  <w:p w14:paraId="7339973A" w14:textId="77777777" w:rsidR="00A37D18" w:rsidRDefault="00A37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8310A" w14:textId="77777777" w:rsidR="00A37D18" w:rsidRDefault="00A37D18" w:rsidP="00844ED3">
      <w:pPr>
        <w:spacing w:line="240" w:lineRule="auto"/>
      </w:pPr>
      <w:r>
        <w:separator/>
      </w:r>
    </w:p>
  </w:footnote>
  <w:footnote w:type="continuationSeparator" w:id="0">
    <w:p w14:paraId="34C3D135" w14:textId="77777777" w:rsidR="00A37D18" w:rsidRDefault="00A37D18"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C5C7354"/>
    <w:multiLevelType w:val="hybridMultilevel"/>
    <w:tmpl w:val="56E0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4"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5"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6"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9"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1"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2"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3"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5"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6"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8"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9"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1"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2"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4"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6"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9"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1"/>
  </w:num>
  <w:num w:numId="2">
    <w:abstractNumId w:val="6"/>
  </w:num>
  <w:num w:numId="3">
    <w:abstractNumId w:val="15"/>
  </w:num>
  <w:num w:numId="4">
    <w:abstractNumId w:val="3"/>
  </w:num>
  <w:num w:numId="5">
    <w:abstractNumId w:val="2"/>
  </w:num>
  <w:num w:numId="6">
    <w:abstractNumId w:val="40"/>
  </w:num>
  <w:num w:numId="7">
    <w:abstractNumId w:val="7"/>
  </w:num>
  <w:num w:numId="8">
    <w:abstractNumId w:val="20"/>
  </w:num>
  <w:num w:numId="9">
    <w:abstractNumId w:val="33"/>
  </w:num>
  <w:num w:numId="10">
    <w:abstractNumId w:val="24"/>
  </w:num>
  <w:num w:numId="11">
    <w:abstractNumId w:val="11"/>
  </w:num>
  <w:num w:numId="12">
    <w:abstractNumId w:val="25"/>
  </w:num>
  <w:num w:numId="13">
    <w:abstractNumId w:val="21"/>
  </w:num>
  <w:num w:numId="14">
    <w:abstractNumId w:val="18"/>
  </w:num>
  <w:num w:numId="15">
    <w:abstractNumId w:val="38"/>
  </w:num>
  <w:num w:numId="16">
    <w:abstractNumId w:val="10"/>
  </w:num>
  <w:num w:numId="17">
    <w:abstractNumId w:val="28"/>
  </w:num>
  <w:num w:numId="18">
    <w:abstractNumId w:val="22"/>
  </w:num>
  <w:num w:numId="19">
    <w:abstractNumId w:val="27"/>
  </w:num>
  <w:num w:numId="20">
    <w:abstractNumId w:val="14"/>
  </w:num>
  <w:num w:numId="21">
    <w:abstractNumId w:val="35"/>
  </w:num>
  <w:num w:numId="22">
    <w:abstractNumId w:val="9"/>
  </w:num>
  <w:num w:numId="23">
    <w:abstractNumId w:val="13"/>
  </w:num>
  <w:num w:numId="24">
    <w:abstractNumId w:val="37"/>
  </w:num>
  <w:num w:numId="25">
    <w:abstractNumId w:val="8"/>
  </w:num>
  <w:num w:numId="26">
    <w:abstractNumId w:val="16"/>
  </w:num>
  <w:num w:numId="27">
    <w:abstractNumId w:val="0"/>
  </w:num>
  <w:num w:numId="28">
    <w:abstractNumId w:val="36"/>
  </w:num>
  <w:num w:numId="29">
    <w:abstractNumId w:val="19"/>
  </w:num>
  <w:num w:numId="30">
    <w:abstractNumId w:val="23"/>
  </w:num>
  <w:num w:numId="31">
    <w:abstractNumId w:val="17"/>
  </w:num>
  <w:num w:numId="32">
    <w:abstractNumId w:val="26"/>
  </w:num>
  <w:num w:numId="33">
    <w:abstractNumId w:val="1"/>
  </w:num>
  <w:num w:numId="34">
    <w:abstractNumId w:val="32"/>
  </w:num>
  <w:num w:numId="35">
    <w:abstractNumId w:val="5"/>
  </w:num>
  <w:num w:numId="36">
    <w:abstractNumId w:val="30"/>
  </w:num>
  <w:num w:numId="37">
    <w:abstractNumId w:val="39"/>
  </w:num>
  <w:num w:numId="38">
    <w:abstractNumId w:val="4"/>
  </w:num>
  <w:num w:numId="39">
    <w:abstractNumId w:val="29"/>
  </w:num>
  <w:num w:numId="40">
    <w:abstractNumId w:val="34"/>
  </w:num>
  <w:num w:numId="41">
    <w:abstractNumId w:val="0"/>
  </w:num>
  <w:num w:numId="4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k Edney">
    <w15:presenceInfo w15:providerId="Windows Live" w15:userId="36a82b94a2f9d3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7"/>
  <w:proofState w:spelling="clean" w:grammar="clean"/>
  <w:defaultTabStop w:val="720"/>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282D"/>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1317"/>
    <w:rsid w:val="000D4C2E"/>
    <w:rsid w:val="000D4C3D"/>
    <w:rsid w:val="000E1CB3"/>
    <w:rsid w:val="000E446D"/>
    <w:rsid w:val="000E6AD3"/>
    <w:rsid w:val="000F0B60"/>
    <w:rsid w:val="000F0DBA"/>
    <w:rsid w:val="000F23E8"/>
    <w:rsid w:val="00111077"/>
    <w:rsid w:val="0011162F"/>
    <w:rsid w:val="0011358A"/>
    <w:rsid w:val="00121D4C"/>
    <w:rsid w:val="00125D33"/>
    <w:rsid w:val="00125F54"/>
    <w:rsid w:val="00133A7C"/>
    <w:rsid w:val="00133CE0"/>
    <w:rsid w:val="00134EBF"/>
    <w:rsid w:val="00136403"/>
    <w:rsid w:val="00141633"/>
    <w:rsid w:val="001441A5"/>
    <w:rsid w:val="001469EA"/>
    <w:rsid w:val="00150A69"/>
    <w:rsid w:val="00152766"/>
    <w:rsid w:val="0016216F"/>
    <w:rsid w:val="00164DCA"/>
    <w:rsid w:val="001671F7"/>
    <w:rsid w:val="00167DE5"/>
    <w:rsid w:val="00171AF2"/>
    <w:rsid w:val="001744D1"/>
    <w:rsid w:val="0018017D"/>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3EEF"/>
    <w:rsid w:val="001E4BD3"/>
    <w:rsid w:val="001F06F7"/>
    <w:rsid w:val="001F0775"/>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D48"/>
    <w:rsid w:val="002E5E79"/>
    <w:rsid w:val="002F4A14"/>
    <w:rsid w:val="00302236"/>
    <w:rsid w:val="00303D2D"/>
    <w:rsid w:val="0030501F"/>
    <w:rsid w:val="0030580E"/>
    <w:rsid w:val="00315A75"/>
    <w:rsid w:val="00336D5B"/>
    <w:rsid w:val="00337659"/>
    <w:rsid w:val="00340BAC"/>
    <w:rsid w:val="003435AE"/>
    <w:rsid w:val="00362A6A"/>
    <w:rsid w:val="003639F9"/>
    <w:rsid w:val="0036639E"/>
    <w:rsid w:val="003929F2"/>
    <w:rsid w:val="00393549"/>
    <w:rsid w:val="003A14B3"/>
    <w:rsid w:val="003A5539"/>
    <w:rsid w:val="003A7D01"/>
    <w:rsid w:val="003B71C3"/>
    <w:rsid w:val="003D08CD"/>
    <w:rsid w:val="003D5218"/>
    <w:rsid w:val="003E3130"/>
    <w:rsid w:val="003E6202"/>
    <w:rsid w:val="00402EDE"/>
    <w:rsid w:val="0040459F"/>
    <w:rsid w:val="004128DD"/>
    <w:rsid w:val="00414267"/>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A7380"/>
    <w:rsid w:val="004B0462"/>
    <w:rsid w:val="004B7C7F"/>
    <w:rsid w:val="004B7DE1"/>
    <w:rsid w:val="004C2A95"/>
    <w:rsid w:val="004D5E1B"/>
    <w:rsid w:val="004E14CB"/>
    <w:rsid w:val="004E153D"/>
    <w:rsid w:val="004E1977"/>
    <w:rsid w:val="004E1E43"/>
    <w:rsid w:val="004E3297"/>
    <w:rsid w:val="004F26BB"/>
    <w:rsid w:val="004F2E25"/>
    <w:rsid w:val="004F3390"/>
    <w:rsid w:val="004F5B16"/>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70E21"/>
    <w:rsid w:val="00672462"/>
    <w:rsid w:val="006778CE"/>
    <w:rsid w:val="006801E4"/>
    <w:rsid w:val="006818EC"/>
    <w:rsid w:val="006903BA"/>
    <w:rsid w:val="006906E5"/>
    <w:rsid w:val="006913BE"/>
    <w:rsid w:val="00691A93"/>
    <w:rsid w:val="00694B72"/>
    <w:rsid w:val="006974DE"/>
    <w:rsid w:val="006A2421"/>
    <w:rsid w:val="006A47F9"/>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D789E"/>
    <w:rsid w:val="007E0A52"/>
    <w:rsid w:val="007E2E5A"/>
    <w:rsid w:val="007E7B07"/>
    <w:rsid w:val="007F76C5"/>
    <w:rsid w:val="008032AB"/>
    <w:rsid w:val="008047F7"/>
    <w:rsid w:val="0081077A"/>
    <w:rsid w:val="00814329"/>
    <w:rsid w:val="00815D74"/>
    <w:rsid w:val="00817392"/>
    <w:rsid w:val="0082159B"/>
    <w:rsid w:val="00833655"/>
    <w:rsid w:val="008442E8"/>
    <w:rsid w:val="008447CA"/>
    <w:rsid w:val="00844ED3"/>
    <w:rsid w:val="00844F3F"/>
    <w:rsid w:val="0084602A"/>
    <w:rsid w:val="00854E85"/>
    <w:rsid w:val="0085687D"/>
    <w:rsid w:val="00857BE5"/>
    <w:rsid w:val="0086262B"/>
    <w:rsid w:val="008737F0"/>
    <w:rsid w:val="0087738D"/>
    <w:rsid w:val="00882426"/>
    <w:rsid w:val="0088416B"/>
    <w:rsid w:val="00886A95"/>
    <w:rsid w:val="008923C6"/>
    <w:rsid w:val="008946BE"/>
    <w:rsid w:val="00897732"/>
    <w:rsid w:val="008A5A70"/>
    <w:rsid w:val="008A640E"/>
    <w:rsid w:val="008A76D1"/>
    <w:rsid w:val="008B3771"/>
    <w:rsid w:val="008B3A67"/>
    <w:rsid w:val="008C18E8"/>
    <w:rsid w:val="008C2B5B"/>
    <w:rsid w:val="008C3287"/>
    <w:rsid w:val="008C5322"/>
    <w:rsid w:val="008C59A1"/>
    <w:rsid w:val="008D630D"/>
    <w:rsid w:val="008F266D"/>
    <w:rsid w:val="008F794D"/>
    <w:rsid w:val="00900371"/>
    <w:rsid w:val="00900C22"/>
    <w:rsid w:val="0090117A"/>
    <w:rsid w:val="00902C94"/>
    <w:rsid w:val="0090532E"/>
    <w:rsid w:val="009204A1"/>
    <w:rsid w:val="0092625C"/>
    <w:rsid w:val="009274B9"/>
    <w:rsid w:val="00932442"/>
    <w:rsid w:val="00932731"/>
    <w:rsid w:val="009466AA"/>
    <w:rsid w:val="009659E0"/>
    <w:rsid w:val="00973478"/>
    <w:rsid w:val="009745EC"/>
    <w:rsid w:val="00980070"/>
    <w:rsid w:val="00985B0B"/>
    <w:rsid w:val="0099136A"/>
    <w:rsid w:val="00994801"/>
    <w:rsid w:val="0099610E"/>
    <w:rsid w:val="009A5086"/>
    <w:rsid w:val="009A6339"/>
    <w:rsid w:val="009B6620"/>
    <w:rsid w:val="009D1691"/>
    <w:rsid w:val="009D534C"/>
    <w:rsid w:val="009D6F2A"/>
    <w:rsid w:val="009E1EB9"/>
    <w:rsid w:val="009E396F"/>
    <w:rsid w:val="009F14CA"/>
    <w:rsid w:val="009F2DAB"/>
    <w:rsid w:val="009F500B"/>
    <w:rsid w:val="00A02F4E"/>
    <w:rsid w:val="00A05456"/>
    <w:rsid w:val="00A07F5F"/>
    <w:rsid w:val="00A109CA"/>
    <w:rsid w:val="00A1587A"/>
    <w:rsid w:val="00A17D3D"/>
    <w:rsid w:val="00A23854"/>
    <w:rsid w:val="00A33553"/>
    <w:rsid w:val="00A33B95"/>
    <w:rsid w:val="00A34B2D"/>
    <w:rsid w:val="00A34B45"/>
    <w:rsid w:val="00A34F6E"/>
    <w:rsid w:val="00A36851"/>
    <w:rsid w:val="00A37D18"/>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346DE"/>
    <w:rsid w:val="00B420CC"/>
    <w:rsid w:val="00B45F7A"/>
    <w:rsid w:val="00B52705"/>
    <w:rsid w:val="00B538F3"/>
    <w:rsid w:val="00B55471"/>
    <w:rsid w:val="00B64A00"/>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7680"/>
    <w:rsid w:val="00C20569"/>
    <w:rsid w:val="00C32893"/>
    <w:rsid w:val="00C33395"/>
    <w:rsid w:val="00C348CC"/>
    <w:rsid w:val="00C3747C"/>
    <w:rsid w:val="00C4075F"/>
    <w:rsid w:val="00C40E23"/>
    <w:rsid w:val="00C428E8"/>
    <w:rsid w:val="00C43BD2"/>
    <w:rsid w:val="00C461DD"/>
    <w:rsid w:val="00C51E9A"/>
    <w:rsid w:val="00C54C0C"/>
    <w:rsid w:val="00C615B4"/>
    <w:rsid w:val="00C63A70"/>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27D9A"/>
    <w:rsid w:val="00D34609"/>
    <w:rsid w:val="00D36776"/>
    <w:rsid w:val="00D37535"/>
    <w:rsid w:val="00D4239A"/>
    <w:rsid w:val="00D5433F"/>
    <w:rsid w:val="00D65146"/>
    <w:rsid w:val="00D7035E"/>
    <w:rsid w:val="00D80A58"/>
    <w:rsid w:val="00D87854"/>
    <w:rsid w:val="00D97AAA"/>
    <w:rsid w:val="00DA3964"/>
    <w:rsid w:val="00DB64C1"/>
    <w:rsid w:val="00DC08C3"/>
    <w:rsid w:val="00DC12E9"/>
    <w:rsid w:val="00DD254C"/>
    <w:rsid w:val="00DD25FA"/>
    <w:rsid w:val="00DE091C"/>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5175"/>
    <w:rsid w:val="00EA667E"/>
    <w:rsid w:val="00EB2526"/>
    <w:rsid w:val="00EB44FE"/>
    <w:rsid w:val="00EB615C"/>
    <w:rsid w:val="00EC0067"/>
    <w:rsid w:val="00EC0616"/>
    <w:rsid w:val="00ED0783"/>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86A7F"/>
    <w:rsid w:val="00F9138F"/>
    <w:rsid w:val="00FA2110"/>
    <w:rsid w:val="00FA75E7"/>
    <w:rsid w:val="00FB7C1C"/>
    <w:rsid w:val="00FC2C24"/>
    <w:rsid w:val="00FC3E0E"/>
    <w:rsid w:val="00FC69D3"/>
    <w:rsid w:val="00FD1A82"/>
    <w:rsid w:val="00FD781E"/>
    <w:rsid w:val="00FE2E3A"/>
    <w:rsid w:val="00FE35A3"/>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58428061"/>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A37D18"/>
    <w:rPr>
      <w:sz w:val="16"/>
      <w:szCs w:val="16"/>
    </w:rPr>
  </w:style>
  <w:style w:type="paragraph" w:styleId="CommentText">
    <w:name w:val="annotation text"/>
    <w:basedOn w:val="Normal"/>
    <w:link w:val="CommentTextChar"/>
    <w:uiPriority w:val="99"/>
    <w:semiHidden/>
    <w:unhideWhenUsed/>
    <w:rsid w:val="00A37D18"/>
    <w:pPr>
      <w:spacing w:line="240" w:lineRule="auto"/>
    </w:pPr>
    <w:rPr>
      <w:sz w:val="20"/>
      <w:szCs w:val="20"/>
    </w:rPr>
  </w:style>
  <w:style w:type="character" w:customStyle="1" w:styleId="CommentTextChar">
    <w:name w:val="Comment Text Char"/>
    <w:basedOn w:val="DefaultParagraphFont"/>
    <w:link w:val="CommentText"/>
    <w:uiPriority w:val="99"/>
    <w:semiHidden/>
    <w:rsid w:val="00A37D18"/>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A37D18"/>
    <w:rPr>
      <w:b/>
      <w:bCs/>
    </w:rPr>
  </w:style>
  <w:style w:type="character" w:customStyle="1" w:styleId="CommentSubjectChar">
    <w:name w:val="Comment Subject Char"/>
    <w:basedOn w:val="CommentTextChar"/>
    <w:link w:val="CommentSubject"/>
    <w:uiPriority w:val="99"/>
    <w:semiHidden/>
    <w:rsid w:val="00A37D18"/>
    <w:rPr>
      <w:rFonts w:asciiTheme="minorHAnsi" w:hAnsiTheme="minorHAnsi"/>
      <w:b/>
      <w:bCs/>
      <w:sz w:val="20"/>
      <w:szCs w:val="20"/>
    </w:rPr>
  </w:style>
  <w:style w:type="paragraph" w:styleId="BalloonText">
    <w:name w:val="Balloon Text"/>
    <w:basedOn w:val="Normal"/>
    <w:link w:val="BalloonTextChar"/>
    <w:uiPriority w:val="99"/>
    <w:semiHidden/>
    <w:unhideWhenUsed/>
    <w:rsid w:val="00A37D1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D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117" Type="http://schemas.openxmlformats.org/officeDocument/2006/relationships/fontTable" Target="fontTable.xm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6.png"/><Relationship Id="rId68" Type="http://schemas.microsoft.com/office/2011/relationships/commentsExtended" Target="commentsExtended.xml"/><Relationship Id="rId84" Type="http://schemas.openxmlformats.org/officeDocument/2006/relationships/image" Target="media/image25.png"/><Relationship Id="rId89" Type="http://schemas.openxmlformats.org/officeDocument/2006/relationships/image" Target="media/image30.png"/><Relationship Id="rId112" Type="http://schemas.openxmlformats.org/officeDocument/2006/relationships/image" Target="media/image53.jpeg"/><Relationship Id="rId16" Type="http://schemas.openxmlformats.org/officeDocument/2006/relationships/hyperlink" Target="file:///E:\Thesis\Thesis-Matlab\Thesis%20paper.docx" TargetMode="External"/><Relationship Id="rId107" Type="http://schemas.openxmlformats.org/officeDocument/2006/relationships/image" Target="media/image48.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image" Target="media/image2.png"/><Relationship Id="rId74" Type="http://schemas.openxmlformats.org/officeDocument/2006/relationships/image" Target="media/image15.png"/><Relationship Id="rId79" Type="http://schemas.openxmlformats.org/officeDocument/2006/relationships/image" Target="media/image20.png"/><Relationship Id="rId102" Type="http://schemas.openxmlformats.org/officeDocument/2006/relationships/image" Target="media/image43.png"/><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image" Target="media/image36.jpe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7.png"/><Relationship Id="rId69" Type="http://schemas.openxmlformats.org/officeDocument/2006/relationships/image" Target="media/image10.jpeg"/><Relationship Id="rId113" Type="http://schemas.openxmlformats.org/officeDocument/2006/relationships/image" Target="media/image54.png"/><Relationship Id="rId118" Type="http://schemas.microsoft.com/office/2011/relationships/people" Target="people.xm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PNG"/><Relationship Id="rId103" Type="http://schemas.openxmlformats.org/officeDocument/2006/relationships/image" Target="media/image44.png"/><Relationship Id="rId108" Type="http://schemas.openxmlformats.org/officeDocument/2006/relationships/image" Target="media/image49.png"/><Relationship Id="rId54" Type="http://schemas.openxmlformats.org/officeDocument/2006/relationships/hyperlink" Target="file:///E:\Thesis\Thesis-Matlab\Thesis%20paper.docx" TargetMode="External"/><Relationship Id="rId70" Type="http://schemas.openxmlformats.org/officeDocument/2006/relationships/image" Target="media/image11.jpeg"/><Relationship Id="rId75" Type="http://schemas.openxmlformats.org/officeDocument/2006/relationships/image" Target="media/image16.png"/><Relationship Id="rId91" Type="http://schemas.openxmlformats.org/officeDocument/2006/relationships/image" Target="media/image32.jpeg"/><Relationship Id="rId96"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114" Type="http://schemas.openxmlformats.org/officeDocument/2006/relationships/image" Target="media/image55.png"/><Relationship Id="rId119" Type="http://schemas.openxmlformats.org/officeDocument/2006/relationships/theme" Target="theme/theme1.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footer" Target="footer3.xml"/><Relationship Id="rId65" Type="http://schemas.openxmlformats.org/officeDocument/2006/relationships/image" Target="media/image8.jpeg"/><Relationship Id="rId73" Type="http://schemas.openxmlformats.org/officeDocument/2006/relationships/image" Target="media/image14.PNG"/><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94" Type="http://schemas.openxmlformats.org/officeDocument/2006/relationships/image" Target="media/image35.png"/><Relationship Id="rId99" Type="http://schemas.openxmlformats.org/officeDocument/2006/relationships/image" Target="media/image40.png"/><Relationship Id="rId101"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0.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17.png"/><Relationship Id="rId97" Type="http://schemas.openxmlformats.org/officeDocument/2006/relationships/image" Target="media/image38.jpeg"/><Relationship Id="rId104"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image" Target="media/image12.jpeg"/><Relationship Id="rId92"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9.png"/><Relationship Id="rId87" Type="http://schemas.openxmlformats.org/officeDocument/2006/relationships/image" Target="media/image28.png"/><Relationship Id="rId110" Type="http://schemas.openxmlformats.org/officeDocument/2006/relationships/image" Target="media/image51.png"/><Relationship Id="rId115" Type="http://schemas.openxmlformats.org/officeDocument/2006/relationships/hyperlink" Target="https://github.com/mark-edney/Thesis-Matlab/tree/master/Experiment" TargetMode="External"/><Relationship Id="rId61" Type="http://schemas.openxmlformats.org/officeDocument/2006/relationships/image" Target="media/image4.emf"/><Relationship Id="rId82" Type="http://schemas.openxmlformats.org/officeDocument/2006/relationships/image" Target="media/image23.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hyperlink" Target="file:///E:\Thesis\Thesis-Matlab\Thesis%20paper.docx" TargetMode="External"/><Relationship Id="rId77" Type="http://schemas.openxmlformats.org/officeDocument/2006/relationships/image" Target="media/image18.png"/><Relationship Id="rId100" Type="http://schemas.openxmlformats.org/officeDocument/2006/relationships/image" Target="media/image41.png"/><Relationship Id="rId105" Type="http://schemas.openxmlformats.org/officeDocument/2006/relationships/image" Target="media/image46.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3.png"/><Relationship Id="rId93" Type="http://schemas.openxmlformats.org/officeDocument/2006/relationships/image" Target="media/image34.png"/><Relationship Id="rId98" Type="http://schemas.openxmlformats.org/officeDocument/2006/relationships/image" Target="media/image39.jpe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comments" Target="comments.xml"/><Relationship Id="rId116" Type="http://schemas.openxmlformats.org/officeDocument/2006/relationships/image" Target="media/image56.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5.png"/><Relationship Id="rId83" Type="http://schemas.openxmlformats.org/officeDocument/2006/relationships/image" Target="media/image24.png"/><Relationship Id="rId88" Type="http://schemas.openxmlformats.org/officeDocument/2006/relationships/image" Target="media/image29.png"/><Relationship Id="rId111" Type="http://schemas.openxmlformats.org/officeDocument/2006/relationships/image" Target="media/image52.png"/><Relationship Id="rId15"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57" Type="http://schemas.openxmlformats.org/officeDocument/2006/relationships/image" Target="media/image1.png"/><Relationship Id="rId106"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CCBC27B-E7A7-4B90-BBB6-56CA45943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6</Pages>
  <Words>48751</Words>
  <Characters>277886</Characters>
  <Application>Microsoft Office Word</Application>
  <DocSecurity>0</DocSecurity>
  <Lines>2315</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3</cp:revision>
  <cp:lastPrinted>2020-08-25T01:28:00Z</cp:lastPrinted>
  <dcterms:created xsi:type="dcterms:W3CDTF">2020-09-05T18:45:00Z</dcterms:created>
  <dcterms:modified xsi:type="dcterms:W3CDTF">2020-09-05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lNSO1ES"/&gt;&lt;style id="http://www.zotero.org/styles/ieee" locale="en-US" hasBibliography="1" bibliographyStyleHasBeenSet="1"/&gt;&lt;prefs&gt;&lt;pref name="fieldType" value="Field"/&gt;&lt;/prefs&gt;&lt;/data&gt;</vt:lpwstr>
  </property>
</Properties>
</file>